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10A1CB" w14:textId="5BF901DD" w:rsidR="00417346" w:rsidRDefault="002075D0" w:rsidP="00417346">
      <w:pPr>
        <w:pStyle w:val="Title"/>
      </w:pPr>
      <w:r>
        <w:t>Final Year</w:t>
      </w:r>
      <w:r w:rsidR="00BF55C4">
        <w:t xml:space="preserve"> Interim</w:t>
      </w:r>
      <w:r>
        <w:t xml:space="preserve"> Project Report</w:t>
      </w:r>
    </w:p>
    <w:p w14:paraId="781BD58A" w14:textId="7B506017" w:rsidR="00853336" w:rsidRDefault="008B53B1" w:rsidP="00E9271E">
      <w:pPr>
        <w:jc w:val="center"/>
        <w:rPr>
          <w:rFonts w:ascii="Calibri" w:hAnsi="Calibri" w:cs="Calibri"/>
          <w:b/>
          <w:sz w:val="32"/>
          <w:szCs w:val="32"/>
        </w:rPr>
      </w:pPr>
      <w:r w:rsidRPr="00E9271E">
        <w:rPr>
          <w:rFonts w:ascii="Calibri" w:hAnsi="Calibri" w:cs="Calibri"/>
          <w:b/>
          <w:sz w:val="32"/>
          <w:szCs w:val="32"/>
        </w:rPr>
        <w:t>Full Unit</w:t>
      </w:r>
      <w:r w:rsidR="00853336" w:rsidRPr="00E9271E">
        <w:rPr>
          <w:rFonts w:ascii="Calibri" w:hAnsi="Calibri" w:cs="Calibri"/>
          <w:b/>
          <w:sz w:val="32"/>
          <w:szCs w:val="32"/>
        </w:rPr>
        <w:t xml:space="preserve"> – </w:t>
      </w:r>
      <w:r w:rsidR="00BF55C4" w:rsidRPr="00E9271E">
        <w:rPr>
          <w:rFonts w:ascii="Calibri" w:hAnsi="Calibri" w:cs="Calibri"/>
          <w:b/>
          <w:sz w:val="32"/>
          <w:szCs w:val="32"/>
        </w:rPr>
        <w:t>Interim</w:t>
      </w:r>
      <w:r w:rsidR="00853336" w:rsidRPr="00E9271E">
        <w:rPr>
          <w:rFonts w:ascii="Calibri" w:hAnsi="Calibri" w:cs="Calibri"/>
          <w:b/>
          <w:sz w:val="32"/>
          <w:szCs w:val="32"/>
        </w:rPr>
        <w:t xml:space="preserve"> Report</w:t>
      </w:r>
    </w:p>
    <w:p w14:paraId="558349F1" w14:textId="28B8787F" w:rsidR="00BF60F2" w:rsidRPr="00E9271E" w:rsidRDefault="00BF60F2" w:rsidP="00E9271E">
      <w:pPr>
        <w:jc w:val="center"/>
        <w:rPr>
          <w:rFonts w:ascii="Calibri" w:hAnsi="Calibri" w:cs="Calibri"/>
          <w:b/>
          <w:sz w:val="32"/>
          <w:szCs w:val="32"/>
        </w:rPr>
      </w:pPr>
      <w:r w:rsidRPr="00E9271E">
        <w:rPr>
          <w:noProof/>
          <w:sz w:val="40"/>
          <w:szCs w:val="40"/>
          <w:lang w:val="en-GB" w:eastAsia="en-GB"/>
        </w:rPr>
        <mc:AlternateContent>
          <mc:Choice Requires="wps">
            <w:drawing>
              <wp:inline distT="0" distB="0" distL="0" distR="0" wp14:anchorId="47F360BA" wp14:editId="5ED28913">
                <wp:extent cx="1440180" cy="635"/>
                <wp:effectExtent l="0" t="0" r="7620" b="18415"/>
                <wp:docPr id="3" name=" 1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type w14:anchorId="43CEC581" id="_x0000_t32" coordsize="21600,21600" o:spt="32" o:oned="t" path="m,l21600,21600e" filled="f">
                <v:path arrowok="t" fillok="f" o:connecttype="none"/>
                <o:lock v:ext="edit" shapetype="t"/>
              </v:shapetype>
              <v:shape id=" 11"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39C9B910" w14:textId="4DF760AC" w:rsidR="003A7952" w:rsidRPr="00272B71" w:rsidRDefault="000B2511" w:rsidP="00272B71">
      <w:pPr>
        <w:jc w:val="center"/>
        <w:rPr>
          <w:rFonts w:asciiTheme="minorHAnsi" w:hAnsiTheme="minorHAnsi" w:cstheme="minorHAnsi"/>
          <w:b/>
          <w:caps/>
          <w:sz w:val="48"/>
          <w:szCs w:val="48"/>
        </w:rPr>
      </w:pPr>
      <w:r w:rsidRPr="00272B71">
        <w:rPr>
          <w:rFonts w:asciiTheme="minorHAnsi" w:hAnsiTheme="minorHAnsi" w:cstheme="minorHAnsi"/>
          <w:b/>
          <w:sz w:val="48"/>
          <w:szCs w:val="48"/>
        </w:rPr>
        <w:t xml:space="preserve">DEVELOP A SECURITY SUITE FOR </w:t>
      </w:r>
      <w:r w:rsidR="0030064C" w:rsidRPr="00272B71">
        <w:rPr>
          <w:rFonts w:asciiTheme="minorHAnsi" w:hAnsiTheme="minorHAnsi" w:cstheme="minorHAnsi"/>
          <w:b/>
          <w:sz w:val="48"/>
          <w:szCs w:val="48"/>
        </w:rPr>
        <w:t>ANDROID</w:t>
      </w:r>
      <w:r w:rsidR="00BF60F2" w:rsidRPr="00272B71">
        <w:rPr>
          <w:rFonts w:asciiTheme="minorHAnsi" w:hAnsiTheme="minorHAnsi" w:cstheme="minorHAnsi"/>
          <w:b/>
          <w:sz w:val="48"/>
          <w:szCs w:val="48"/>
        </w:rPr>
        <w:t>-BASED</w:t>
      </w:r>
      <w:r w:rsidRPr="00272B71">
        <w:rPr>
          <w:rFonts w:asciiTheme="minorHAnsi" w:hAnsiTheme="minorHAnsi" w:cstheme="minorHAnsi"/>
          <w:b/>
          <w:sz w:val="48"/>
          <w:szCs w:val="48"/>
        </w:rPr>
        <w:t xml:space="preserve"> SMARTPHONES.</w:t>
      </w:r>
    </w:p>
    <w:p w14:paraId="0ACD5BB4" w14:textId="4AE68975" w:rsidR="003A7952" w:rsidRPr="00272B71" w:rsidRDefault="00875C08" w:rsidP="00272B71">
      <w:pPr>
        <w:jc w:val="center"/>
        <w:rPr>
          <w:rFonts w:asciiTheme="minorHAnsi" w:hAnsiTheme="minorHAnsi" w:cstheme="minorHAnsi"/>
          <w:b/>
          <w:sz w:val="36"/>
          <w:szCs w:val="36"/>
        </w:rPr>
      </w:pPr>
      <w:r w:rsidRPr="00272B71">
        <w:rPr>
          <w:rFonts w:asciiTheme="minorHAnsi" w:hAnsiTheme="minorHAnsi" w:cstheme="minorHAnsi"/>
          <w:sz w:val="36"/>
          <w:szCs w:val="36"/>
        </w:rPr>
        <w:t>Abd El</w:t>
      </w:r>
      <w:r w:rsidR="00810AF5" w:rsidRPr="00272B71">
        <w:rPr>
          <w:rFonts w:asciiTheme="minorHAnsi" w:hAnsiTheme="minorHAnsi" w:cstheme="minorHAnsi"/>
          <w:sz w:val="36"/>
          <w:szCs w:val="36"/>
        </w:rPr>
        <w:t>-</w:t>
      </w:r>
      <w:r w:rsidRPr="00272B71">
        <w:rPr>
          <w:rFonts w:asciiTheme="minorHAnsi" w:hAnsiTheme="minorHAnsi" w:cstheme="minorHAnsi"/>
          <w:sz w:val="36"/>
          <w:szCs w:val="36"/>
        </w:rPr>
        <w:t>Rahman Mohamed Hassan Abdou M Soliman</w:t>
      </w:r>
    </w:p>
    <w:p w14:paraId="0D27AD2B" w14:textId="0B305752" w:rsidR="00FF7A05" w:rsidRDefault="00EE00D8" w:rsidP="00E9271E">
      <w:pPr>
        <w:pStyle w:val="BlockText"/>
        <w:spacing w:before="200" w:after="200"/>
      </w:pPr>
      <w:r>
        <w:rPr>
          <w:noProof/>
          <w:lang w:val="en-GB" w:eastAsia="en-GB"/>
        </w:rPr>
        <mc:AlternateContent>
          <mc:Choice Requires="wps">
            <w:drawing>
              <wp:inline distT="0" distB="0" distL="0" distR="0" wp14:anchorId="567E281B" wp14:editId="40D57E35">
                <wp:extent cx="1440180" cy="635"/>
                <wp:effectExtent l="0" t="0" r="7620" b="18415"/>
                <wp:docPr id="2" nam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flipV="1">
                          <a:off x="0" y="0"/>
                          <a:ext cx="144018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inline>
            </w:drawing>
          </mc:Choice>
          <mc:Fallback>
            <w:pict>
              <v:shape w14:anchorId="67D936CB" id=" 12" o:spid="_x0000_s1026" type="#_x0000_t32" style="width:113.4pt;height:.05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">
                <o:lock v:ext="edit" shapetype="f"/>
                <w10:anchorlock/>
              </v:shape>
            </w:pict>
          </mc:Fallback>
        </mc:AlternateContent>
      </w:r>
    </w:p>
    <w:p w14:paraId="0E38343A" w14:textId="77777777" w:rsidR="00875C08" w:rsidRPr="00875C08" w:rsidRDefault="00875C08" w:rsidP="00E9271E">
      <w:pPr>
        <w:pStyle w:val="BlockText"/>
        <w:spacing w:before="200" w:after="200"/>
      </w:pPr>
    </w:p>
    <w:p w14:paraId="462B0810" w14:textId="0723548D" w:rsidR="003A7952" w:rsidRPr="00E9271E" w:rsidRDefault="00FF7A05" w:rsidP="00E9271E">
      <w:pPr>
        <w:pStyle w:val="BlockText"/>
        <w:spacing w:before="200" w:after="200"/>
        <w:rPr>
          <w:rFonts w:ascii="Calibri" w:hAnsi="Calibri" w:cs="Calibri"/>
          <w:b/>
          <w:sz w:val="32"/>
          <w:szCs w:val="32"/>
        </w:rPr>
      </w:pPr>
      <w:r w:rsidRPr="00E9271E">
        <w:rPr>
          <w:rFonts w:ascii="Calibri" w:hAnsi="Calibri" w:cs="Calibri"/>
          <w:b/>
          <w:sz w:val="32"/>
          <w:szCs w:val="32"/>
        </w:rPr>
        <w:t xml:space="preserve">Supervisor: </w:t>
      </w:r>
      <w:r w:rsidR="00875C08" w:rsidRPr="00E9271E">
        <w:rPr>
          <w:rFonts w:ascii="Calibri" w:hAnsi="Calibri" w:cs="Calibri"/>
          <w:sz w:val="32"/>
          <w:szCs w:val="32"/>
        </w:rPr>
        <w:t>Christian Weinert</w:t>
      </w:r>
    </w:p>
    <w:p w14:paraId="7BE1258D" w14:textId="77777777" w:rsidR="003A7952" w:rsidRDefault="00EE00D8">
      <w:pPr>
        <w:pStyle w:val="BlockText"/>
      </w:pPr>
      <w:r>
        <w:rPr>
          <w:noProof/>
          <w:lang w:val="en-GB" w:eastAsia="en-GB"/>
        </w:rPr>
        <mc:AlternateContent>
          <mc:Choice Requires="wpc">
            <w:drawing>
              <wp:inline distT="0" distB="0" distL="0" distR="0" wp14:anchorId="59578E65" wp14:editId="0EFE9C0D">
                <wp:extent cx="3601085" cy="1858645"/>
                <wp:effectExtent l="0" t="0" r="0" b="0"/>
                <wp:docPr id="9" name="Canvas 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 name=" 7"/>
                        <wps:cNvSpPr txBox="1">
                          <a:spLocks/>
                        </wps:cNvSpPr>
                        <wps:spPr bwMode="auto">
                          <a:xfrm>
                            <a:off x="0" y="0"/>
                            <a:ext cx="3601085" cy="18586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wps:txbx>
                        <wps:bodyPr rot="0" vert="horz" wrap="none" lIns="0" tIns="0" rIns="0" bIns="0" anchor="t" anchorCtr="0" upright="1">
                          <a:noAutofit/>
                        </wps:bodyPr>
                      </wps:wsp>
                    </wpc:wpc>
                  </a:graphicData>
                </a:graphic>
              </wp:inline>
            </w:drawing>
          </mc:Choice>
          <mc:Fallback>
            <w:pict>
              <v:group w14:anchorId="59578E65" id="Canvas 9" o:spid="_x0000_s1026" editas="canvas" style="width:283.55pt;height:146.35pt;mso-position-horizontal-relative:char;mso-position-vertical-relative:line" coordsize="36010,18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6010;height:18586;visibility:visible;mso-wrap-style:square">
                  <v:fill o:detectmouseclick="t"/>
                  <v:path o:connecttype="none"/>
                </v:shape>
                <v:shapetype id="_x0000_t202" coordsize="21600,21600" o:spt="202" path="m,l,21600r21600,l21600,xe">
                  <v:stroke joinstyle="miter"/>
                  <v:path gradientshapeok="t" o:connecttype="rect"/>
                </v:shapetype>
                <v:shape id=" 7" o:spid="_x0000_s1028" type="#_x0000_t202" style="position:absolute;width:36010;height:185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" stroked="f">
                  <v:path arrowok="t"/>
                  <v:textbox inset="0,0,0,0">
                    <w:txbxContent>
                      <w:p w14:paraId="289408AD" w14:textId="77777777" w:rsidR="003A7952" w:rsidRDefault="00EE00D8">
                        <w:pPr>
                          <w:spacing w:before="94" w:after="189"/>
                        </w:pPr>
                        <w:r>
                          <w:rPr>
                            <w:noProof/>
                            <w:lang w:val="en-GB" w:eastAsia="en-GB"/>
                          </w:rPr>
                          <w:drawing>
                            <wp:inline distT="0" distB="0" distL="0" distR="0" wp14:anchorId="592FB1E2" wp14:editId="15C820F7">
                              <wp:extent cx="3601085" cy="1800860"/>
                              <wp:effectExtent l="0" t="0" r="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 5"/>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01085" cy="1800860"/>
                                      </a:xfrm>
                                      <a:prstGeom prst="rect">
                                        <a:avLst/>
                                      </a:prstGeom>
                                      <a:noFill/>
                                      <a:ln>
                                        <a:noFill/>
                                      </a:ln>
                                    </pic:spPr>
                                  </pic:pic>
                                </a:graphicData>
                              </a:graphic>
                            </wp:inline>
                          </w:drawing>
                        </w:r>
                      </w:p>
                    </w:txbxContent>
                  </v:textbox>
                </v:shape>
                <w10:anchorlock/>
              </v:group>
            </w:pict>
          </mc:Fallback>
        </mc:AlternateContent>
      </w:r>
    </w:p>
    <w:p w14:paraId="076A86F7"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Department</w:t>
      </w:r>
      <w:r w:rsidR="003A7952" w:rsidRPr="00E9271E">
        <w:rPr>
          <w:rFonts w:ascii="Calibri" w:hAnsi="Calibri" w:cs="Calibri"/>
          <w:sz w:val="32"/>
          <w:szCs w:val="32"/>
        </w:rPr>
        <w:t xml:space="preserve"> of </w:t>
      </w:r>
      <w:r w:rsidRPr="00E9271E">
        <w:rPr>
          <w:rFonts w:ascii="Calibri" w:hAnsi="Calibri" w:cs="Calibri"/>
          <w:sz w:val="32"/>
          <w:szCs w:val="32"/>
        </w:rPr>
        <w:t>Computer Science</w:t>
      </w:r>
    </w:p>
    <w:p w14:paraId="1CC86535" w14:textId="77777777" w:rsidR="003A7952" w:rsidRPr="00E9271E" w:rsidRDefault="00FF7A05" w:rsidP="00E9271E">
      <w:pPr>
        <w:pStyle w:val="Dept"/>
        <w:spacing w:after="120"/>
        <w:rPr>
          <w:rFonts w:ascii="Calibri" w:hAnsi="Calibri" w:cs="Calibri"/>
          <w:sz w:val="32"/>
          <w:szCs w:val="32"/>
        </w:rPr>
      </w:pPr>
      <w:r w:rsidRPr="00E9271E">
        <w:rPr>
          <w:rFonts w:ascii="Calibri" w:hAnsi="Calibri" w:cs="Calibri"/>
          <w:sz w:val="32"/>
          <w:szCs w:val="32"/>
        </w:rPr>
        <w:t>Royal Holloway, Univer</w:t>
      </w:r>
      <w:r w:rsidR="009B12E8" w:rsidRPr="00E9271E">
        <w:rPr>
          <w:rFonts w:ascii="Calibri" w:hAnsi="Calibri" w:cs="Calibri"/>
          <w:sz w:val="32"/>
          <w:szCs w:val="32"/>
        </w:rPr>
        <w:t xml:space="preserve">sity </w:t>
      </w:r>
      <w:r w:rsidRPr="00E9271E">
        <w:rPr>
          <w:rFonts w:ascii="Calibri" w:hAnsi="Calibri" w:cs="Calibri"/>
          <w:sz w:val="32"/>
          <w:szCs w:val="32"/>
        </w:rPr>
        <w:t>of London</w:t>
      </w:r>
    </w:p>
    <w:p w14:paraId="4EDF73ED" w14:textId="77777777" w:rsidR="00B82A63" w:rsidRPr="00E9271E" w:rsidRDefault="00B82A63" w:rsidP="00896E1B">
      <w:pPr>
        <w:pStyle w:val="Dept"/>
        <w:rPr>
          <w:rFonts w:ascii="Calibri" w:hAnsi="Calibri" w:cs="Calibri"/>
          <w:sz w:val="16"/>
          <w:szCs w:val="16"/>
        </w:rPr>
      </w:pPr>
    </w:p>
    <w:p w14:paraId="6D6F247C" w14:textId="77777777" w:rsidR="00920A79" w:rsidRPr="00E9271E" w:rsidRDefault="00920A79" w:rsidP="00896E1B">
      <w:pPr>
        <w:pStyle w:val="Dept"/>
        <w:rPr>
          <w:rFonts w:ascii="Calibri" w:hAnsi="Calibri" w:cs="Calibri"/>
          <w:sz w:val="16"/>
          <w:szCs w:val="16"/>
        </w:rPr>
      </w:pPr>
    </w:p>
    <w:p w14:paraId="5BD79DA2" w14:textId="76EB6899" w:rsidR="003A7952" w:rsidRDefault="00FF7A05" w:rsidP="00896E1B">
      <w:pPr>
        <w:pStyle w:val="Dept"/>
      </w:pPr>
      <w:r w:rsidRPr="00E9271E">
        <w:rPr>
          <w:rFonts w:ascii="Calibri" w:hAnsi="Calibri" w:cs="Calibri"/>
        </w:rPr>
        <w:fldChar w:fldCharType="begin"/>
      </w:r>
      <w:r w:rsidRPr="00E9271E">
        <w:rPr>
          <w:rFonts w:ascii="Calibri" w:hAnsi="Calibri" w:cs="Calibri"/>
        </w:rPr>
        <w:instrText xml:space="preserve"> TIME  \@ "MMMM dd, yyyy"  \* MERGEFORMAT </w:instrText>
      </w:r>
      <w:r w:rsidRPr="00E9271E">
        <w:rPr>
          <w:rFonts w:ascii="Calibri" w:hAnsi="Calibri" w:cs="Calibri"/>
        </w:rPr>
        <w:fldChar w:fldCharType="separate"/>
      </w:r>
      <w:r w:rsidR="00BF6152" w:rsidRPr="00BF6152">
        <w:rPr>
          <w:noProof/>
        </w:rPr>
        <w:t>March 16, 2023</w:t>
      </w:r>
      <w:r w:rsidRPr="00E9271E">
        <w:rPr>
          <w:rFonts w:ascii="Calibri" w:hAnsi="Calibri" w:cs="Calibri"/>
        </w:rPr>
        <w:fldChar w:fldCharType="end"/>
      </w:r>
      <w:r w:rsidR="003A7952">
        <w:t xml:space="preserve"> </w:t>
      </w:r>
    </w:p>
    <w:p w14:paraId="6DA4BE24" w14:textId="77777777" w:rsidR="00F97364" w:rsidRDefault="00F97364" w:rsidP="00F97364">
      <w:pPr>
        <w:rPr>
          <w:lang w:val="en-GB"/>
        </w:rPr>
      </w:pPr>
    </w:p>
    <w:p w14:paraId="79C741F7" w14:textId="62CD00CE" w:rsidR="00F97364" w:rsidRPr="00F97364" w:rsidRDefault="00F97364" w:rsidP="00F97364">
      <w:pPr>
        <w:rPr>
          <w:lang w:val="en-GB"/>
        </w:rPr>
        <w:sectPr w:rsidR="00F97364" w:rsidRPr="00F97364" w:rsidSect="00930F13">
          <w:headerReference w:type="default" r:id="rId9"/>
          <w:pgSz w:w="11907" w:h="16839" w:code="9"/>
          <w:pgMar w:top="1418" w:right="1418" w:bottom="1134" w:left="1701" w:header="567" w:footer="720" w:gutter="0"/>
          <w:cols w:space="720"/>
          <w:docGrid w:linePitch="360"/>
        </w:sectPr>
      </w:pPr>
    </w:p>
    <w:p w14:paraId="5DDBB2EF" w14:textId="47019DE7" w:rsidR="00BF60F2" w:rsidRPr="00272B71" w:rsidRDefault="00BF60F2" w:rsidP="00272B71">
      <w:pPr>
        <w:rPr>
          <w:rFonts w:asciiTheme="minorHAnsi" w:hAnsiTheme="minorHAnsi" w:cstheme="minorHAnsi"/>
          <w:b/>
          <w:sz w:val="44"/>
          <w:szCs w:val="44"/>
        </w:rPr>
      </w:pPr>
      <w:bookmarkStart w:id="0" w:name="_Toc22034052"/>
      <w:bookmarkStart w:id="1" w:name="_Toc22034053"/>
      <w:bookmarkStart w:id="2" w:name="_Toc22034087"/>
      <w:r w:rsidRPr="00272B71">
        <w:rPr>
          <w:rFonts w:asciiTheme="minorHAnsi" w:hAnsiTheme="minorHAnsi" w:cstheme="minorHAnsi"/>
          <w:b/>
          <w:sz w:val="44"/>
          <w:szCs w:val="44"/>
        </w:rPr>
        <w:lastRenderedPageBreak/>
        <w:t>Table of Contents</w:t>
      </w:r>
    </w:p>
    <w:p w14:paraId="32186D70" w14:textId="53C90958" w:rsidR="00E77A68" w:rsidRDefault="00BF60F2">
      <w:pPr>
        <w:pStyle w:val="TOC1"/>
        <w:rPr>
          <w:rFonts w:asciiTheme="minorHAnsi" w:eastAsiaTheme="minorEastAsia" w:hAnsiTheme="minorHAnsi"/>
          <w:bCs w:val="0"/>
          <w:noProof/>
          <w:lang w:eastAsia="en-GB"/>
        </w:rPr>
      </w:pPr>
      <w:r w:rsidRPr="00E9271E">
        <w:fldChar w:fldCharType="begin"/>
      </w:r>
      <w:r>
        <w:instrText xml:space="preserve"> TOC \h \z \t "Heading 1,1,Heading 2,2,Unnumbered Heading 1,1" </w:instrText>
      </w:r>
      <w:r w:rsidRPr="00E9271E">
        <w:fldChar w:fldCharType="separate"/>
      </w:r>
      <w:hyperlink w:anchor="_Toc120853967" w:history="1">
        <w:r w:rsidR="00E77A68" w:rsidRPr="000801C0">
          <w:rPr>
            <w:rStyle w:val="Hyperlink"/>
            <w:noProof/>
          </w:rPr>
          <w:t>1.</w:t>
        </w:r>
        <w:r w:rsidR="00E77A68">
          <w:rPr>
            <w:rFonts w:asciiTheme="minorHAnsi" w:eastAsiaTheme="minorEastAsia" w:hAnsiTheme="minorHAnsi"/>
            <w:bCs w:val="0"/>
            <w:noProof/>
            <w:lang w:eastAsia="en-GB"/>
          </w:rPr>
          <w:tab/>
        </w:r>
        <w:r w:rsidR="00E77A68" w:rsidRPr="000801C0">
          <w:rPr>
            <w:rStyle w:val="Hyperlink"/>
            <w:noProof/>
          </w:rPr>
          <w:t>Abstract</w:t>
        </w:r>
        <w:r w:rsidR="00E77A68">
          <w:rPr>
            <w:noProof/>
            <w:webHidden/>
          </w:rPr>
          <w:tab/>
        </w:r>
        <w:r w:rsidR="00E77A68">
          <w:rPr>
            <w:noProof/>
            <w:webHidden/>
          </w:rPr>
          <w:fldChar w:fldCharType="begin"/>
        </w:r>
        <w:r w:rsidR="00E77A68">
          <w:rPr>
            <w:noProof/>
            <w:webHidden/>
          </w:rPr>
          <w:instrText xml:space="preserve"> PAGEREF _Toc120853967 \h </w:instrText>
        </w:r>
        <w:r w:rsidR="00E77A68">
          <w:rPr>
            <w:noProof/>
            <w:webHidden/>
          </w:rPr>
        </w:r>
        <w:r w:rsidR="00E77A68">
          <w:rPr>
            <w:noProof/>
            <w:webHidden/>
          </w:rPr>
          <w:fldChar w:fldCharType="separate"/>
        </w:r>
        <w:r w:rsidR="00F25611">
          <w:rPr>
            <w:noProof/>
            <w:webHidden/>
          </w:rPr>
          <w:t>2</w:t>
        </w:r>
        <w:r w:rsidR="00E77A68">
          <w:rPr>
            <w:noProof/>
            <w:webHidden/>
          </w:rPr>
          <w:fldChar w:fldCharType="end"/>
        </w:r>
      </w:hyperlink>
    </w:p>
    <w:p w14:paraId="6E2B3155" w14:textId="3CD8C858" w:rsidR="00E77A68" w:rsidRDefault="00000000">
      <w:pPr>
        <w:pStyle w:val="TOC1"/>
        <w:rPr>
          <w:rFonts w:asciiTheme="minorHAnsi" w:eastAsiaTheme="minorEastAsia" w:hAnsiTheme="minorHAnsi"/>
          <w:bCs w:val="0"/>
          <w:noProof/>
          <w:lang w:eastAsia="en-GB"/>
        </w:rPr>
      </w:pPr>
      <w:hyperlink w:anchor="_Toc120853968" w:history="1">
        <w:r w:rsidR="00E77A68" w:rsidRPr="000801C0">
          <w:rPr>
            <w:rStyle w:val="Hyperlink"/>
            <w:noProof/>
          </w:rPr>
          <w:t>2.</w:t>
        </w:r>
        <w:r w:rsidR="00E77A68">
          <w:rPr>
            <w:rFonts w:asciiTheme="minorHAnsi" w:eastAsiaTheme="minorEastAsia" w:hAnsiTheme="minorHAnsi"/>
            <w:bCs w:val="0"/>
            <w:noProof/>
            <w:lang w:eastAsia="en-GB"/>
          </w:rPr>
          <w:tab/>
        </w:r>
        <w:r w:rsidR="00E77A68" w:rsidRPr="000801C0">
          <w:rPr>
            <w:rStyle w:val="Hyperlink"/>
            <w:noProof/>
          </w:rPr>
          <w:t>Introduction</w:t>
        </w:r>
        <w:r w:rsidR="00E77A68">
          <w:rPr>
            <w:noProof/>
            <w:webHidden/>
          </w:rPr>
          <w:tab/>
        </w:r>
        <w:r w:rsidR="00E77A68">
          <w:rPr>
            <w:noProof/>
            <w:webHidden/>
          </w:rPr>
          <w:fldChar w:fldCharType="begin"/>
        </w:r>
        <w:r w:rsidR="00E77A68">
          <w:rPr>
            <w:noProof/>
            <w:webHidden/>
          </w:rPr>
          <w:instrText xml:space="preserve"> PAGEREF _Toc120853968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0A108D4F" w14:textId="5C2474BD" w:rsidR="00E77A68" w:rsidRDefault="00000000">
      <w:pPr>
        <w:pStyle w:val="TOC2"/>
        <w:rPr>
          <w:rFonts w:asciiTheme="minorHAnsi" w:eastAsiaTheme="minorEastAsia" w:hAnsiTheme="minorHAnsi"/>
          <w:noProof/>
          <w:sz w:val="22"/>
          <w:lang w:val="en-GB" w:eastAsia="en-GB"/>
        </w:rPr>
      </w:pPr>
      <w:hyperlink w:anchor="_Toc120853969" w:history="1">
        <w:r w:rsidR="00E77A68" w:rsidRPr="000801C0">
          <w:rPr>
            <w:rStyle w:val="Hyperlink"/>
            <w:noProof/>
          </w:rPr>
          <w:t>2.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69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3809B3E4" w14:textId="664A145D" w:rsidR="00E77A68" w:rsidRDefault="00000000">
      <w:pPr>
        <w:pStyle w:val="TOC2"/>
        <w:rPr>
          <w:rFonts w:asciiTheme="minorHAnsi" w:eastAsiaTheme="minorEastAsia" w:hAnsiTheme="minorHAnsi"/>
          <w:noProof/>
          <w:sz w:val="22"/>
          <w:lang w:val="en-GB" w:eastAsia="en-GB"/>
        </w:rPr>
      </w:pPr>
      <w:hyperlink w:anchor="_Toc120853970" w:history="1">
        <w:r w:rsidR="00E77A68" w:rsidRPr="000801C0">
          <w:rPr>
            <w:rStyle w:val="Hyperlink"/>
            <w:noProof/>
          </w:rPr>
          <w:t>2.2</w:t>
        </w:r>
        <w:r w:rsidR="00E77A68">
          <w:rPr>
            <w:rFonts w:asciiTheme="minorHAnsi" w:eastAsiaTheme="minorEastAsia" w:hAnsiTheme="minorHAnsi"/>
            <w:noProof/>
            <w:sz w:val="22"/>
            <w:lang w:val="en-GB" w:eastAsia="en-GB"/>
          </w:rPr>
          <w:tab/>
        </w:r>
        <w:r w:rsidR="00E77A68" w:rsidRPr="000801C0">
          <w:rPr>
            <w:rStyle w:val="Hyperlink"/>
            <w:noProof/>
          </w:rPr>
          <w:t>Aims &amp; Objectives</w:t>
        </w:r>
        <w:r w:rsidR="00E77A68">
          <w:rPr>
            <w:noProof/>
            <w:webHidden/>
          </w:rPr>
          <w:tab/>
        </w:r>
        <w:r w:rsidR="00E77A68">
          <w:rPr>
            <w:noProof/>
            <w:webHidden/>
          </w:rPr>
          <w:fldChar w:fldCharType="begin"/>
        </w:r>
        <w:r w:rsidR="00E77A68">
          <w:rPr>
            <w:noProof/>
            <w:webHidden/>
          </w:rPr>
          <w:instrText xml:space="preserve"> PAGEREF _Toc120853970 \h </w:instrText>
        </w:r>
        <w:r w:rsidR="00E77A68">
          <w:rPr>
            <w:noProof/>
            <w:webHidden/>
          </w:rPr>
        </w:r>
        <w:r w:rsidR="00E77A68">
          <w:rPr>
            <w:noProof/>
            <w:webHidden/>
          </w:rPr>
          <w:fldChar w:fldCharType="separate"/>
        </w:r>
        <w:r w:rsidR="00F25611">
          <w:rPr>
            <w:noProof/>
            <w:webHidden/>
          </w:rPr>
          <w:t>3</w:t>
        </w:r>
        <w:r w:rsidR="00E77A68">
          <w:rPr>
            <w:noProof/>
            <w:webHidden/>
          </w:rPr>
          <w:fldChar w:fldCharType="end"/>
        </w:r>
      </w:hyperlink>
    </w:p>
    <w:p w14:paraId="67470166" w14:textId="5FC80990" w:rsidR="00E77A68" w:rsidRDefault="00000000">
      <w:pPr>
        <w:pStyle w:val="TOC2"/>
        <w:rPr>
          <w:rFonts w:asciiTheme="minorHAnsi" w:eastAsiaTheme="minorEastAsia" w:hAnsiTheme="minorHAnsi"/>
          <w:noProof/>
          <w:sz w:val="22"/>
          <w:lang w:val="en-GB" w:eastAsia="en-GB"/>
        </w:rPr>
      </w:pPr>
      <w:hyperlink w:anchor="_Toc120853971" w:history="1">
        <w:r w:rsidR="00E77A68" w:rsidRPr="000801C0">
          <w:rPr>
            <w:rStyle w:val="Hyperlink"/>
            <w:noProof/>
          </w:rPr>
          <w:t>2.3</w:t>
        </w:r>
        <w:r w:rsidR="00E77A68">
          <w:rPr>
            <w:rFonts w:asciiTheme="minorHAnsi" w:eastAsiaTheme="minorEastAsia" w:hAnsiTheme="minorHAnsi"/>
            <w:noProof/>
            <w:sz w:val="22"/>
            <w:lang w:val="en-GB" w:eastAsia="en-GB"/>
          </w:rPr>
          <w:tab/>
        </w:r>
        <w:r w:rsidR="00E77A68" w:rsidRPr="000801C0">
          <w:rPr>
            <w:rStyle w:val="Hyperlink"/>
            <w:noProof/>
          </w:rPr>
          <w:t>Motivations</w:t>
        </w:r>
        <w:r w:rsidR="00E77A68">
          <w:rPr>
            <w:noProof/>
            <w:webHidden/>
          </w:rPr>
          <w:tab/>
        </w:r>
        <w:r w:rsidR="00E77A68">
          <w:rPr>
            <w:noProof/>
            <w:webHidden/>
          </w:rPr>
          <w:fldChar w:fldCharType="begin"/>
        </w:r>
        <w:r w:rsidR="00E77A68">
          <w:rPr>
            <w:noProof/>
            <w:webHidden/>
          </w:rPr>
          <w:instrText xml:space="preserve"> PAGEREF _Toc120853971 \h </w:instrText>
        </w:r>
        <w:r w:rsidR="00E77A68">
          <w:rPr>
            <w:noProof/>
            <w:webHidden/>
          </w:rPr>
        </w:r>
        <w:r w:rsidR="00E77A68">
          <w:rPr>
            <w:noProof/>
            <w:webHidden/>
          </w:rPr>
          <w:fldChar w:fldCharType="separate"/>
        </w:r>
        <w:r w:rsidR="00F25611">
          <w:rPr>
            <w:noProof/>
            <w:webHidden/>
          </w:rPr>
          <w:t>4</w:t>
        </w:r>
        <w:r w:rsidR="00E77A68">
          <w:rPr>
            <w:noProof/>
            <w:webHidden/>
          </w:rPr>
          <w:fldChar w:fldCharType="end"/>
        </w:r>
      </w:hyperlink>
    </w:p>
    <w:p w14:paraId="2A0DA283" w14:textId="3125FC98" w:rsidR="00E77A68" w:rsidRDefault="00000000">
      <w:pPr>
        <w:pStyle w:val="TOC1"/>
        <w:rPr>
          <w:rFonts w:asciiTheme="minorHAnsi" w:eastAsiaTheme="minorEastAsia" w:hAnsiTheme="minorHAnsi"/>
          <w:bCs w:val="0"/>
          <w:noProof/>
          <w:lang w:eastAsia="en-GB"/>
        </w:rPr>
      </w:pPr>
      <w:hyperlink w:anchor="_Toc120853972" w:history="1">
        <w:r w:rsidR="00E77A68" w:rsidRPr="000801C0">
          <w:rPr>
            <w:rStyle w:val="Hyperlink"/>
            <w:noProof/>
          </w:rPr>
          <w:t>3.</w:t>
        </w:r>
        <w:r w:rsidR="00E77A68">
          <w:rPr>
            <w:rFonts w:asciiTheme="minorHAnsi" w:eastAsiaTheme="minorEastAsia" w:hAnsiTheme="minorHAnsi"/>
            <w:bCs w:val="0"/>
            <w:noProof/>
            <w:lang w:eastAsia="en-GB"/>
          </w:rPr>
          <w:tab/>
        </w:r>
        <w:r w:rsidR="00E77A68" w:rsidRPr="000801C0">
          <w:rPr>
            <w:rStyle w:val="Hyperlink"/>
            <w:noProof/>
          </w:rPr>
          <w:t>Literature Review</w:t>
        </w:r>
        <w:r w:rsidR="00E77A68">
          <w:rPr>
            <w:noProof/>
            <w:webHidden/>
          </w:rPr>
          <w:tab/>
        </w:r>
        <w:r w:rsidR="00E77A68">
          <w:rPr>
            <w:noProof/>
            <w:webHidden/>
          </w:rPr>
          <w:fldChar w:fldCharType="begin"/>
        </w:r>
        <w:r w:rsidR="00E77A68">
          <w:rPr>
            <w:noProof/>
            <w:webHidden/>
          </w:rPr>
          <w:instrText xml:space="preserve"> PAGEREF _Toc120853972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68204A1D" w14:textId="6469C547" w:rsidR="00E77A68" w:rsidRDefault="00000000">
      <w:pPr>
        <w:pStyle w:val="TOC2"/>
        <w:rPr>
          <w:rFonts w:asciiTheme="minorHAnsi" w:eastAsiaTheme="minorEastAsia" w:hAnsiTheme="minorHAnsi"/>
          <w:noProof/>
          <w:sz w:val="22"/>
          <w:lang w:val="en-GB" w:eastAsia="en-GB"/>
        </w:rPr>
      </w:pPr>
      <w:hyperlink w:anchor="_Toc120853973" w:history="1">
        <w:r w:rsidR="00E77A68" w:rsidRPr="000801C0">
          <w:rPr>
            <w:rStyle w:val="Hyperlink"/>
            <w:noProof/>
          </w:rPr>
          <w:t>3.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3 \h </w:instrText>
        </w:r>
        <w:r w:rsidR="00E77A68">
          <w:rPr>
            <w:noProof/>
            <w:webHidden/>
          </w:rPr>
        </w:r>
        <w:r w:rsidR="00E77A68">
          <w:rPr>
            <w:noProof/>
            <w:webHidden/>
          </w:rPr>
          <w:fldChar w:fldCharType="separate"/>
        </w:r>
        <w:r w:rsidR="00F25611">
          <w:rPr>
            <w:noProof/>
            <w:webHidden/>
          </w:rPr>
          <w:t>5</w:t>
        </w:r>
        <w:r w:rsidR="00E77A68">
          <w:rPr>
            <w:noProof/>
            <w:webHidden/>
          </w:rPr>
          <w:fldChar w:fldCharType="end"/>
        </w:r>
      </w:hyperlink>
    </w:p>
    <w:p w14:paraId="39C82229" w14:textId="5ADD0A50" w:rsidR="00E77A68" w:rsidRDefault="00000000">
      <w:pPr>
        <w:pStyle w:val="TOC2"/>
        <w:rPr>
          <w:rFonts w:asciiTheme="minorHAnsi" w:eastAsiaTheme="minorEastAsia" w:hAnsiTheme="minorHAnsi"/>
          <w:noProof/>
          <w:sz w:val="22"/>
          <w:lang w:val="en-GB" w:eastAsia="en-GB"/>
        </w:rPr>
      </w:pPr>
      <w:hyperlink w:anchor="_Toc120853974" w:history="1">
        <w:r w:rsidR="00E77A68" w:rsidRPr="000801C0">
          <w:rPr>
            <w:rStyle w:val="Hyperlink"/>
            <w:noProof/>
          </w:rPr>
          <w:t>3.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4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DD360C0" w14:textId="2063CD8B" w:rsidR="00E77A68" w:rsidRDefault="00000000">
      <w:pPr>
        <w:pStyle w:val="TOC2"/>
        <w:rPr>
          <w:rFonts w:asciiTheme="minorHAnsi" w:eastAsiaTheme="minorEastAsia" w:hAnsiTheme="minorHAnsi"/>
          <w:noProof/>
          <w:sz w:val="22"/>
          <w:lang w:val="en-GB" w:eastAsia="en-GB"/>
        </w:rPr>
      </w:pPr>
      <w:hyperlink w:anchor="_Toc120853975" w:history="1">
        <w:r w:rsidR="00E77A68" w:rsidRPr="000801C0">
          <w:rPr>
            <w:rStyle w:val="Hyperlink"/>
            <w:noProof/>
          </w:rPr>
          <w:t>3.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5 \h </w:instrText>
        </w:r>
        <w:r w:rsidR="00E77A68">
          <w:rPr>
            <w:noProof/>
            <w:webHidden/>
          </w:rPr>
        </w:r>
        <w:r w:rsidR="00E77A68">
          <w:rPr>
            <w:noProof/>
            <w:webHidden/>
          </w:rPr>
          <w:fldChar w:fldCharType="separate"/>
        </w:r>
        <w:r w:rsidR="00F25611">
          <w:rPr>
            <w:noProof/>
            <w:webHidden/>
          </w:rPr>
          <w:t>6</w:t>
        </w:r>
        <w:r w:rsidR="00E77A68">
          <w:rPr>
            <w:noProof/>
            <w:webHidden/>
          </w:rPr>
          <w:fldChar w:fldCharType="end"/>
        </w:r>
      </w:hyperlink>
    </w:p>
    <w:p w14:paraId="41338822" w14:textId="7FB7A6C8" w:rsidR="00E77A68" w:rsidRDefault="00000000">
      <w:pPr>
        <w:pStyle w:val="TOC1"/>
        <w:rPr>
          <w:rFonts w:asciiTheme="minorHAnsi" w:eastAsiaTheme="minorEastAsia" w:hAnsiTheme="minorHAnsi"/>
          <w:bCs w:val="0"/>
          <w:noProof/>
          <w:lang w:eastAsia="en-GB"/>
        </w:rPr>
      </w:pPr>
      <w:hyperlink w:anchor="_Toc120853976" w:history="1">
        <w:r w:rsidR="00E77A68" w:rsidRPr="000801C0">
          <w:rPr>
            <w:rStyle w:val="Hyperlink"/>
            <w:noProof/>
          </w:rPr>
          <w:t>4.</w:t>
        </w:r>
        <w:r w:rsidR="00E77A68">
          <w:rPr>
            <w:rFonts w:asciiTheme="minorHAnsi" w:eastAsiaTheme="minorEastAsia" w:hAnsiTheme="minorHAnsi"/>
            <w:bCs w:val="0"/>
            <w:noProof/>
            <w:lang w:eastAsia="en-GB"/>
          </w:rPr>
          <w:tab/>
        </w:r>
        <w:r w:rsidR="00E77A68" w:rsidRPr="000801C0">
          <w:rPr>
            <w:rStyle w:val="Hyperlink"/>
            <w:noProof/>
          </w:rPr>
          <w:t>Background Theory</w:t>
        </w:r>
        <w:r w:rsidR="00E77A68">
          <w:rPr>
            <w:noProof/>
            <w:webHidden/>
          </w:rPr>
          <w:tab/>
        </w:r>
        <w:r w:rsidR="00E77A68">
          <w:rPr>
            <w:noProof/>
            <w:webHidden/>
          </w:rPr>
          <w:fldChar w:fldCharType="begin"/>
        </w:r>
        <w:r w:rsidR="00E77A68">
          <w:rPr>
            <w:noProof/>
            <w:webHidden/>
          </w:rPr>
          <w:instrText xml:space="preserve"> PAGEREF _Toc120853976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70FA46C8" w14:textId="1084813E" w:rsidR="00E77A68" w:rsidRDefault="00000000">
      <w:pPr>
        <w:pStyle w:val="TOC2"/>
        <w:rPr>
          <w:rFonts w:asciiTheme="minorHAnsi" w:eastAsiaTheme="minorEastAsia" w:hAnsiTheme="minorHAnsi"/>
          <w:noProof/>
          <w:sz w:val="22"/>
          <w:lang w:val="en-GB" w:eastAsia="en-GB"/>
        </w:rPr>
      </w:pPr>
      <w:hyperlink w:anchor="_Toc120853977" w:history="1">
        <w:r w:rsidR="00E77A68" w:rsidRPr="000801C0">
          <w:rPr>
            <w:rStyle w:val="Hyperlink"/>
            <w:noProof/>
          </w:rPr>
          <w:t>4.1</w:t>
        </w:r>
        <w:r w:rsidR="00E77A68">
          <w:rPr>
            <w:rFonts w:asciiTheme="minorHAnsi" w:eastAsiaTheme="minorEastAsia" w:hAnsiTheme="minorHAnsi"/>
            <w:noProof/>
            <w:sz w:val="22"/>
            <w:lang w:val="en-GB" w:eastAsia="en-GB"/>
          </w:rPr>
          <w:tab/>
        </w:r>
        <w:r w:rsidR="00E77A68" w:rsidRPr="000801C0">
          <w:rPr>
            <w:rStyle w:val="Hyperlink"/>
            <w:noProof/>
          </w:rPr>
          <w:t>Malware Scanner</w:t>
        </w:r>
        <w:r w:rsidR="00E77A68">
          <w:rPr>
            <w:noProof/>
            <w:webHidden/>
          </w:rPr>
          <w:tab/>
        </w:r>
        <w:r w:rsidR="00E77A68">
          <w:rPr>
            <w:noProof/>
            <w:webHidden/>
          </w:rPr>
          <w:fldChar w:fldCharType="begin"/>
        </w:r>
        <w:r w:rsidR="00E77A68">
          <w:rPr>
            <w:noProof/>
            <w:webHidden/>
          </w:rPr>
          <w:instrText xml:space="preserve"> PAGEREF _Toc120853977 \h </w:instrText>
        </w:r>
        <w:r w:rsidR="00E77A68">
          <w:rPr>
            <w:noProof/>
            <w:webHidden/>
          </w:rPr>
        </w:r>
        <w:r w:rsidR="00E77A68">
          <w:rPr>
            <w:noProof/>
            <w:webHidden/>
          </w:rPr>
          <w:fldChar w:fldCharType="separate"/>
        </w:r>
        <w:r w:rsidR="00F25611">
          <w:rPr>
            <w:noProof/>
            <w:webHidden/>
          </w:rPr>
          <w:t>7</w:t>
        </w:r>
        <w:r w:rsidR="00E77A68">
          <w:rPr>
            <w:noProof/>
            <w:webHidden/>
          </w:rPr>
          <w:fldChar w:fldCharType="end"/>
        </w:r>
      </w:hyperlink>
    </w:p>
    <w:p w14:paraId="4C7A5CF8" w14:textId="40B3B8C9" w:rsidR="00E77A68" w:rsidRDefault="00000000">
      <w:pPr>
        <w:pStyle w:val="TOC2"/>
        <w:rPr>
          <w:rFonts w:asciiTheme="minorHAnsi" w:eastAsiaTheme="minorEastAsia" w:hAnsiTheme="minorHAnsi"/>
          <w:noProof/>
          <w:sz w:val="22"/>
          <w:lang w:val="en-GB" w:eastAsia="en-GB"/>
        </w:rPr>
      </w:pPr>
      <w:hyperlink w:anchor="_Toc120853978" w:history="1">
        <w:r w:rsidR="00E77A68" w:rsidRPr="000801C0">
          <w:rPr>
            <w:rStyle w:val="Hyperlink"/>
            <w:noProof/>
          </w:rPr>
          <w:t>4.2</w:t>
        </w:r>
        <w:r w:rsidR="00E77A68">
          <w:rPr>
            <w:rFonts w:asciiTheme="minorHAnsi" w:eastAsiaTheme="minorEastAsia" w:hAnsiTheme="minorHAnsi"/>
            <w:noProof/>
            <w:sz w:val="22"/>
            <w:lang w:val="en-GB" w:eastAsia="en-GB"/>
          </w:rPr>
          <w:tab/>
        </w:r>
        <w:r w:rsidR="00E77A68" w:rsidRPr="000801C0">
          <w:rPr>
            <w:rStyle w:val="Hyperlink"/>
            <w:noProof/>
          </w:rPr>
          <w:t>Permission Manager</w:t>
        </w:r>
        <w:r w:rsidR="00E77A68">
          <w:rPr>
            <w:noProof/>
            <w:webHidden/>
          </w:rPr>
          <w:tab/>
        </w:r>
        <w:r w:rsidR="00E77A68">
          <w:rPr>
            <w:noProof/>
            <w:webHidden/>
          </w:rPr>
          <w:fldChar w:fldCharType="begin"/>
        </w:r>
        <w:r w:rsidR="00E77A68">
          <w:rPr>
            <w:noProof/>
            <w:webHidden/>
          </w:rPr>
          <w:instrText xml:space="preserve"> PAGEREF _Toc120853978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0D4D68BE" w14:textId="1B4E9EF9" w:rsidR="00E77A68" w:rsidRDefault="00000000">
      <w:pPr>
        <w:pStyle w:val="TOC2"/>
        <w:rPr>
          <w:rFonts w:asciiTheme="minorHAnsi" w:eastAsiaTheme="minorEastAsia" w:hAnsiTheme="minorHAnsi"/>
          <w:noProof/>
          <w:sz w:val="22"/>
          <w:lang w:val="en-GB" w:eastAsia="en-GB"/>
        </w:rPr>
      </w:pPr>
      <w:hyperlink w:anchor="_Toc120853979" w:history="1">
        <w:r w:rsidR="00E77A68" w:rsidRPr="000801C0">
          <w:rPr>
            <w:rStyle w:val="Hyperlink"/>
            <w:noProof/>
          </w:rPr>
          <w:t>4.3</w:t>
        </w:r>
        <w:r w:rsidR="00E77A68">
          <w:rPr>
            <w:rFonts w:asciiTheme="minorHAnsi" w:eastAsiaTheme="minorEastAsia" w:hAnsiTheme="minorHAnsi"/>
            <w:noProof/>
            <w:sz w:val="22"/>
            <w:lang w:val="en-GB" w:eastAsia="en-GB"/>
          </w:rPr>
          <w:tab/>
        </w:r>
        <w:r w:rsidR="00E77A68" w:rsidRPr="000801C0">
          <w:rPr>
            <w:rStyle w:val="Hyperlink"/>
            <w:noProof/>
          </w:rPr>
          <w:t>App Locker</w:t>
        </w:r>
        <w:r w:rsidR="00E77A68">
          <w:rPr>
            <w:noProof/>
            <w:webHidden/>
          </w:rPr>
          <w:tab/>
        </w:r>
        <w:r w:rsidR="00E77A68">
          <w:rPr>
            <w:noProof/>
            <w:webHidden/>
          </w:rPr>
          <w:fldChar w:fldCharType="begin"/>
        </w:r>
        <w:r w:rsidR="00E77A68">
          <w:rPr>
            <w:noProof/>
            <w:webHidden/>
          </w:rPr>
          <w:instrText xml:space="preserve"> PAGEREF _Toc120853979 \h </w:instrText>
        </w:r>
        <w:r w:rsidR="00E77A68">
          <w:rPr>
            <w:noProof/>
            <w:webHidden/>
          </w:rPr>
        </w:r>
        <w:r w:rsidR="00E77A68">
          <w:rPr>
            <w:noProof/>
            <w:webHidden/>
          </w:rPr>
          <w:fldChar w:fldCharType="separate"/>
        </w:r>
        <w:r w:rsidR="00F25611">
          <w:rPr>
            <w:noProof/>
            <w:webHidden/>
          </w:rPr>
          <w:t>9</w:t>
        </w:r>
        <w:r w:rsidR="00E77A68">
          <w:rPr>
            <w:noProof/>
            <w:webHidden/>
          </w:rPr>
          <w:fldChar w:fldCharType="end"/>
        </w:r>
      </w:hyperlink>
    </w:p>
    <w:p w14:paraId="6DB801E9" w14:textId="465EA54C" w:rsidR="00E77A68" w:rsidRDefault="00000000">
      <w:pPr>
        <w:pStyle w:val="TOC2"/>
        <w:rPr>
          <w:rFonts w:asciiTheme="minorHAnsi" w:eastAsiaTheme="minorEastAsia" w:hAnsiTheme="minorHAnsi"/>
          <w:noProof/>
          <w:sz w:val="22"/>
          <w:lang w:val="en-GB" w:eastAsia="en-GB"/>
        </w:rPr>
      </w:pPr>
      <w:hyperlink w:anchor="_Toc120853980" w:history="1">
        <w:r w:rsidR="00E77A68" w:rsidRPr="000801C0">
          <w:rPr>
            <w:rStyle w:val="Hyperlink"/>
            <w:noProof/>
          </w:rPr>
          <w:t>4.4</w:t>
        </w:r>
        <w:r w:rsidR="00E77A68">
          <w:rPr>
            <w:rFonts w:asciiTheme="minorHAnsi" w:eastAsiaTheme="minorEastAsia" w:hAnsiTheme="minorHAnsi"/>
            <w:noProof/>
            <w:sz w:val="22"/>
            <w:lang w:val="en-GB" w:eastAsia="en-GB"/>
          </w:rPr>
          <w:tab/>
        </w:r>
        <w:r w:rsidR="00E77A68" w:rsidRPr="000801C0">
          <w:rPr>
            <w:rStyle w:val="Hyperlink"/>
            <w:noProof/>
          </w:rPr>
          <w:t>File Encryption</w:t>
        </w:r>
        <w:r w:rsidR="00E77A68">
          <w:rPr>
            <w:noProof/>
            <w:webHidden/>
          </w:rPr>
          <w:tab/>
        </w:r>
        <w:r w:rsidR="00E77A68">
          <w:rPr>
            <w:noProof/>
            <w:webHidden/>
          </w:rPr>
          <w:fldChar w:fldCharType="begin"/>
        </w:r>
        <w:r w:rsidR="00E77A68">
          <w:rPr>
            <w:noProof/>
            <w:webHidden/>
          </w:rPr>
          <w:instrText xml:space="preserve"> PAGEREF _Toc120853980 \h </w:instrText>
        </w:r>
        <w:r w:rsidR="00E77A68">
          <w:rPr>
            <w:noProof/>
            <w:webHidden/>
          </w:rPr>
        </w:r>
        <w:r w:rsidR="00E77A68">
          <w:rPr>
            <w:noProof/>
            <w:webHidden/>
          </w:rPr>
          <w:fldChar w:fldCharType="separate"/>
        </w:r>
        <w:r w:rsidR="00F25611">
          <w:rPr>
            <w:noProof/>
            <w:webHidden/>
          </w:rPr>
          <w:t>10</w:t>
        </w:r>
        <w:r w:rsidR="00E77A68">
          <w:rPr>
            <w:noProof/>
            <w:webHidden/>
          </w:rPr>
          <w:fldChar w:fldCharType="end"/>
        </w:r>
      </w:hyperlink>
    </w:p>
    <w:p w14:paraId="472E2D06" w14:textId="480958B7" w:rsidR="00E77A68" w:rsidRDefault="00000000">
      <w:pPr>
        <w:pStyle w:val="TOC1"/>
        <w:rPr>
          <w:rFonts w:asciiTheme="minorHAnsi" w:eastAsiaTheme="minorEastAsia" w:hAnsiTheme="minorHAnsi"/>
          <w:bCs w:val="0"/>
          <w:noProof/>
          <w:lang w:eastAsia="en-GB"/>
        </w:rPr>
      </w:pPr>
      <w:hyperlink w:anchor="_Toc120853981" w:history="1">
        <w:r w:rsidR="00E77A68" w:rsidRPr="000801C0">
          <w:rPr>
            <w:rStyle w:val="Hyperlink"/>
            <w:noProof/>
          </w:rPr>
          <w:t>5.</w:t>
        </w:r>
        <w:r w:rsidR="00E77A68">
          <w:rPr>
            <w:rFonts w:asciiTheme="minorHAnsi" w:eastAsiaTheme="minorEastAsia" w:hAnsiTheme="minorHAnsi"/>
            <w:bCs w:val="0"/>
            <w:noProof/>
            <w:lang w:eastAsia="en-GB"/>
          </w:rPr>
          <w:tab/>
        </w:r>
        <w:r w:rsidR="00E77A68" w:rsidRPr="000801C0">
          <w:rPr>
            <w:rStyle w:val="Hyperlink"/>
            <w:noProof/>
          </w:rPr>
          <w:t>Technical Achievements</w:t>
        </w:r>
        <w:r w:rsidR="00E77A68">
          <w:rPr>
            <w:noProof/>
            <w:webHidden/>
          </w:rPr>
          <w:tab/>
        </w:r>
        <w:r w:rsidR="00E77A68">
          <w:rPr>
            <w:noProof/>
            <w:webHidden/>
          </w:rPr>
          <w:fldChar w:fldCharType="begin"/>
        </w:r>
        <w:r w:rsidR="00E77A68">
          <w:rPr>
            <w:noProof/>
            <w:webHidden/>
          </w:rPr>
          <w:instrText xml:space="preserve"> PAGEREF _Toc120853981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51820FE0" w14:textId="10D6FCAE" w:rsidR="00E77A68" w:rsidRDefault="00000000">
      <w:pPr>
        <w:pStyle w:val="TOC2"/>
        <w:rPr>
          <w:rFonts w:asciiTheme="minorHAnsi" w:eastAsiaTheme="minorEastAsia" w:hAnsiTheme="minorHAnsi"/>
          <w:noProof/>
          <w:sz w:val="22"/>
          <w:lang w:val="en-GB" w:eastAsia="en-GB"/>
        </w:rPr>
      </w:pPr>
      <w:hyperlink w:anchor="_Toc120853982" w:history="1">
        <w:r w:rsidR="00E77A68" w:rsidRPr="000801C0">
          <w:rPr>
            <w:rStyle w:val="Hyperlink"/>
            <w:noProof/>
          </w:rPr>
          <w:t>5.1</w:t>
        </w:r>
        <w:r w:rsidR="00E77A68">
          <w:rPr>
            <w:rFonts w:asciiTheme="minorHAnsi" w:eastAsiaTheme="minorEastAsia" w:hAnsiTheme="minorHAnsi"/>
            <w:noProof/>
            <w:sz w:val="22"/>
            <w:lang w:val="en-GB" w:eastAsia="en-GB"/>
          </w:rPr>
          <w:tab/>
        </w:r>
        <w:r w:rsidR="00E77A68" w:rsidRPr="000801C0">
          <w:rPr>
            <w:rStyle w:val="Hyperlink"/>
            <w:noProof/>
          </w:rPr>
          <w:t>UI Design</w:t>
        </w:r>
        <w:r w:rsidR="00E77A68">
          <w:rPr>
            <w:noProof/>
            <w:webHidden/>
          </w:rPr>
          <w:tab/>
        </w:r>
        <w:r w:rsidR="00E77A68">
          <w:rPr>
            <w:noProof/>
            <w:webHidden/>
          </w:rPr>
          <w:fldChar w:fldCharType="begin"/>
        </w:r>
        <w:r w:rsidR="00E77A68">
          <w:rPr>
            <w:noProof/>
            <w:webHidden/>
          </w:rPr>
          <w:instrText xml:space="preserve"> PAGEREF _Toc120853982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05A7F645" w14:textId="2E8D1AB5" w:rsidR="00E77A68" w:rsidRDefault="00000000">
      <w:pPr>
        <w:pStyle w:val="TOC2"/>
        <w:rPr>
          <w:rFonts w:asciiTheme="minorHAnsi" w:eastAsiaTheme="minorEastAsia" w:hAnsiTheme="minorHAnsi"/>
          <w:noProof/>
          <w:sz w:val="22"/>
          <w:lang w:val="en-GB" w:eastAsia="en-GB"/>
        </w:rPr>
      </w:pPr>
      <w:hyperlink w:anchor="_Toc120853983" w:history="1">
        <w:r w:rsidR="00E77A68" w:rsidRPr="000801C0">
          <w:rPr>
            <w:rStyle w:val="Hyperlink"/>
            <w:noProof/>
          </w:rPr>
          <w:t>5.2</w:t>
        </w:r>
        <w:r w:rsidR="00E77A68">
          <w:rPr>
            <w:rFonts w:asciiTheme="minorHAnsi" w:eastAsiaTheme="minorEastAsia" w:hAnsiTheme="minorHAnsi"/>
            <w:noProof/>
            <w:sz w:val="22"/>
            <w:lang w:val="en-GB" w:eastAsia="en-GB"/>
          </w:rPr>
          <w:tab/>
        </w:r>
        <w:r w:rsidR="00E77A68" w:rsidRPr="000801C0">
          <w:rPr>
            <w:rStyle w:val="Hyperlink"/>
            <w:noProof/>
          </w:rPr>
          <w:t>Permission Requests in Android</w:t>
        </w:r>
        <w:r w:rsidR="00E77A68">
          <w:rPr>
            <w:noProof/>
            <w:webHidden/>
          </w:rPr>
          <w:tab/>
        </w:r>
        <w:r w:rsidR="00E77A68">
          <w:rPr>
            <w:noProof/>
            <w:webHidden/>
          </w:rPr>
          <w:fldChar w:fldCharType="begin"/>
        </w:r>
        <w:r w:rsidR="00E77A68">
          <w:rPr>
            <w:noProof/>
            <w:webHidden/>
          </w:rPr>
          <w:instrText xml:space="preserve"> PAGEREF _Toc120853983 \h </w:instrText>
        </w:r>
        <w:r w:rsidR="00E77A68">
          <w:rPr>
            <w:noProof/>
            <w:webHidden/>
          </w:rPr>
        </w:r>
        <w:r w:rsidR="00E77A68">
          <w:rPr>
            <w:noProof/>
            <w:webHidden/>
          </w:rPr>
          <w:fldChar w:fldCharType="separate"/>
        </w:r>
        <w:r w:rsidR="00F25611">
          <w:rPr>
            <w:noProof/>
            <w:webHidden/>
          </w:rPr>
          <w:t>11</w:t>
        </w:r>
        <w:r w:rsidR="00E77A68">
          <w:rPr>
            <w:noProof/>
            <w:webHidden/>
          </w:rPr>
          <w:fldChar w:fldCharType="end"/>
        </w:r>
      </w:hyperlink>
    </w:p>
    <w:p w14:paraId="179F6C24" w14:textId="02368A76" w:rsidR="00E77A68" w:rsidRDefault="00000000">
      <w:pPr>
        <w:pStyle w:val="TOC2"/>
        <w:rPr>
          <w:rFonts w:asciiTheme="minorHAnsi" w:eastAsiaTheme="minorEastAsia" w:hAnsiTheme="minorHAnsi"/>
          <w:noProof/>
          <w:sz w:val="22"/>
          <w:lang w:val="en-GB" w:eastAsia="en-GB"/>
        </w:rPr>
      </w:pPr>
      <w:hyperlink w:anchor="_Toc120853984" w:history="1">
        <w:r w:rsidR="00E77A68" w:rsidRPr="000801C0">
          <w:rPr>
            <w:rStyle w:val="Hyperlink"/>
            <w:noProof/>
          </w:rPr>
          <w:t>5.3</w:t>
        </w:r>
        <w:r w:rsidR="00E77A68">
          <w:rPr>
            <w:rFonts w:asciiTheme="minorHAnsi" w:eastAsiaTheme="minorEastAsia" w:hAnsiTheme="minorHAnsi"/>
            <w:noProof/>
            <w:sz w:val="22"/>
            <w:lang w:val="en-GB" w:eastAsia="en-GB"/>
          </w:rPr>
          <w:tab/>
        </w:r>
        <w:r w:rsidR="00E77A68" w:rsidRPr="000801C0">
          <w:rPr>
            <w:rStyle w:val="Hyperlink"/>
            <w:noProof/>
          </w:rPr>
          <w:t>Gradle</w:t>
        </w:r>
        <w:r w:rsidR="00E77A68">
          <w:rPr>
            <w:noProof/>
            <w:webHidden/>
          </w:rPr>
          <w:tab/>
        </w:r>
        <w:r w:rsidR="00E77A68">
          <w:rPr>
            <w:noProof/>
            <w:webHidden/>
          </w:rPr>
          <w:fldChar w:fldCharType="begin"/>
        </w:r>
        <w:r w:rsidR="00E77A68">
          <w:rPr>
            <w:noProof/>
            <w:webHidden/>
          </w:rPr>
          <w:instrText xml:space="preserve"> PAGEREF _Toc120853984 \h </w:instrText>
        </w:r>
        <w:r w:rsidR="00E77A68">
          <w:rPr>
            <w:noProof/>
            <w:webHidden/>
          </w:rPr>
        </w:r>
        <w:r w:rsidR="00E77A68">
          <w:rPr>
            <w:noProof/>
            <w:webHidden/>
          </w:rPr>
          <w:fldChar w:fldCharType="separate"/>
        </w:r>
        <w:r w:rsidR="00F25611">
          <w:rPr>
            <w:noProof/>
            <w:webHidden/>
          </w:rPr>
          <w:t>12</w:t>
        </w:r>
        <w:r w:rsidR="00E77A68">
          <w:rPr>
            <w:noProof/>
            <w:webHidden/>
          </w:rPr>
          <w:fldChar w:fldCharType="end"/>
        </w:r>
      </w:hyperlink>
    </w:p>
    <w:p w14:paraId="5A0467F6" w14:textId="6E587628" w:rsidR="00E77A68" w:rsidRDefault="00000000">
      <w:pPr>
        <w:pStyle w:val="TOC2"/>
        <w:rPr>
          <w:rFonts w:asciiTheme="minorHAnsi" w:eastAsiaTheme="minorEastAsia" w:hAnsiTheme="minorHAnsi"/>
          <w:noProof/>
          <w:sz w:val="22"/>
          <w:lang w:val="en-GB" w:eastAsia="en-GB"/>
        </w:rPr>
      </w:pPr>
      <w:hyperlink w:anchor="_Toc120853985" w:history="1">
        <w:r w:rsidR="00E77A68" w:rsidRPr="000801C0">
          <w:rPr>
            <w:rStyle w:val="Hyperlink"/>
            <w:noProof/>
          </w:rPr>
          <w:t>5.4</w:t>
        </w:r>
        <w:r w:rsidR="00E77A68">
          <w:rPr>
            <w:rFonts w:asciiTheme="minorHAnsi" w:eastAsiaTheme="minorEastAsia" w:hAnsiTheme="minorHAnsi"/>
            <w:noProof/>
            <w:sz w:val="22"/>
            <w:lang w:val="en-GB" w:eastAsia="en-GB"/>
          </w:rPr>
          <w:tab/>
        </w:r>
        <w:r w:rsidR="00E77A68" w:rsidRPr="000801C0">
          <w:rPr>
            <w:rStyle w:val="Hyperlink"/>
            <w:noProof/>
          </w:rPr>
          <w:t>Android Studio</w:t>
        </w:r>
        <w:r w:rsidR="00E77A68">
          <w:rPr>
            <w:noProof/>
            <w:webHidden/>
          </w:rPr>
          <w:tab/>
        </w:r>
        <w:r w:rsidR="00E77A68">
          <w:rPr>
            <w:noProof/>
            <w:webHidden/>
          </w:rPr>
          <w:fldChar w:fldCharType="begin"/>
        </w:r>
        <w:r w:rsidR="00E77A68">
          <w:rPr>
            <w:noProof/>
            <w:webHidden/>
          </w:rPr>
          <w:instrText xml:space="preserve"> PAGEREF _Toc120853985 \h </w:instrText>
        </w:r>
        <w:r w:rsidR="00E77A68">
          <w:rPr>
            <w:noProof/>
            <w:webHidden/>
          </w:rPr>
        </w:r>
        <w:r w:rsidR="00E77A68">
          <w:rPr>
            <w:noProof/>
            <w:webHidden/>
          </w:rPr>
          <w:fldChar w:fldCharType="separate"/>
        </w:r>
        <w:r w:rsidR="00F25611">
          <w:rPr>
            <w:noProof/>
            <w:webHidden/>
          </w:rPr>
          <w:t>13</w:t>
        </w:r>
        <w:r w:rsidR="00E77A68">
          <w:rPr>
            <w:noProof/>
            <w:webHidden/>
          </w:rPr>
          <w:fldChar w:fldCharType="end"/>
        </w:r>
      </w:hyperlink>
    </w:p>
    <w:p w14:paraId="76151BC2" w14:textId="3F6F8F69" w:rsidR="00E77A68" w:rsidRDefault="00000000">
      <w:pPr>
        <w:pStyle w:val="TOC1"/>
        <w:rPr>
          <w:rFonts w:asciiTheme="minorHAnsi" w:eastAsiaTheme="minorEastAsia" w:hAnsiTheme="minorHAnsi"/>
          <w:bCs w:val="0"/>
          <w:noProof/>
          <w:lang w:eastAsia="en-GB"/>
        </w:rPr>
      </w:pPr>
      <w:hyperlink w:anchor="_Toc120853986" w:history="1">
        <w:r w:rsidR="00E77A68" w:rsidRPr="000801C0">
          <w:rPr>
            <w:rStyle w:val="Hyperlink"/>
            <w:noProof/>
          </w:rPr>
          <w:t>6.</w:t>
        </w:r>
        <w:r w:rsidR="00E77A68">
          <w:rPr>
            <w:rFonts w:asciiTheme="minorHAnsi" w:eastAsiaTheme="minorEastAsia" w:hAnsiTheme="minorHAnsi"/>
            <w:bCs w:val="0"/>
            <w:noProof/>
            <w:lang w:eastAsia="en-GB"/>
          </w:rPr>
          <w:tab/>
        </w:r>
        <w:r w:rsidR="00E77A68" w:rsidRPr="000801C0">
          <w:rPr>
            <w:rStyle w:val="Hyperlink"/>
            <w:noProof/>
          </w:rPr>
          <w:t>Software Engineering</w:t>
        </w:r>
        <w:r w:rsidR="00E77A68">
          <w:rPr>
            <w:noProof/>
            <w:webHidden/>
          </w:rPr>
          <w:tab/>
        </w:r>
        <w:r w:rsidR="00E77A68">
          <w:rPr>
            <w:noProof/>
            <w:webHidden/>
          </w:rPr>
          <w:fldChar w:fldCharType="begin"/>
        </w:r>
        <w:r w:rsidR="00E77A68">
          <w:rPr>
            <w:noProof/>
            <w:webHidden/>
          </w:rPr>
          <w:instrText xml:space="preserve"> PAGEREF _Toc120853986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2D6E80D" w14:textId="0E3364DA" w:rsidR="00E77A68" w:rsidRDefault="00000000">
      <w:pPr>
        <w:pStyle w:val="TOC2"/>
        <w:rPr>
          <w:rFonts w:asciiTheme="minorHAnsi" w:eastAsiaTheme="minorEastAsia" w:hAnsiTheme="minorHAnsi"/>
          <w:noProof/>
          <w:sz w:val="22"/>
          <w:lang w:val="en-GB" w:eastAsia="en-GB"/>
        </w:rPr>
      </w:pPr>
      <w:hyperlink w:anchor="_Toc120853987" w:history="1">
        <w:r w:rsidR="00E77A68" w:rsidRPr="000801C0">
          <w:rPr>
            <w:rStyle w:val="Hyperlink"/>
            <w:noProof/>
          </w:rPr>
          <w:t>6.1</w:t>
        </w:r>
        <w:r w:rsidR="00E77A68">
          <w:rPr>
            <w:rFonts w:asciiTheme="minorHAnsi" w:eastAsiaTheme="minorEastAsia" w:hAnsiTheme="minorHAnsi"/>
            <w:noProof/>
            <w:sz w:val="22"/>
            <w:lang w:val="en-GB" w:eastAsia="en-GB"/>
          </w:rPr>
          <w:tab/>
        </w:r>
        <w:r w:rsidR="00E77A68" w:rsidRPr="000801C0">
          <w:rPr>
            <w:rStyle w:val="Hyperlink"/>
            <w:noProof/>
          </w:rPr>
          <w:t>Demo Video</w:t>
        </w:r>
        <w:r w:rsidR="00E77A68">
          <w:rPr>
            <w:noProof/>
            <w:webHidden/>
          </w:rPr>
          <w:tab/>
        </w:r>
        <w:r w:rsidR="00E77A68">
          <w:rPr>
            <w:noProof/>
            <w:webHidden/>
          </w:rPr>
          <w:fldChar w:fldCharType="begin"/>
        </w:r>
        <w:r w:rsidR="00E77A68">
          <w:rPr>
            <w:noProof/>
            <w:webHidden/>
          </w:rPr>
          <w:instrText xml:space="preserve"> PAGEREF _Toc120853987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2990F6E4" w14:textId="6BA34C8E" w:rsidR="00E77A68" w:rsidRDefault="00000000">
      <w:pPr>
        <w:pStyle w:val="TOC2"/>
        <w:rPr>
          <w:rFonts w:asciiTheme="minorHAnsi" w:eastAsiaTheme="minorEastAsia" w:hAnsiTheme="minorHAnsi"/>
          <w:noProof/>
          <w:sz w:val="22"/>
          <w:lang w:val="en-GB" w:eastAsia="en-GB"/>
        </w:rPr>
      </w:pPr>
      <w:hyperlink w:anchor="_Toc120853988" w:history="1">
        <w:r w:rsidR="00E77A68" w:rsidRPr="000801C0">
          <w:rPr>
            <w:rStyle w:val="Hyperlink"/>
            <w:noProof/>
          </w:rPr>
          <w:t>6.2</w:t>
        </w:r>
        <w:r w:rsidR="00E77A68">
          <w:rPr>
            <w:rFonts w:asciiTheme="minorHAnsi" w:eastAsiaTheme="minorEastAsia" w:hAnsiTheme="minorHAnsi"/>
            <w:noProof/>
            <w:sz w:val="22"/>
            <w:lang w:val="en-GB" w:eastAsia="en-GB"/>
          </w:rPr>
          <w:tab/>
        </w:r>
        <w:r w:rsidR="00E77A68" w:rsidRPr="000801C0">
          <w:rPr>
            <w:rStyle w:val="Hyperlink"/>
            <w:noProof/>
          </w:rPr>
          <w:t>Evaluation</w:t>
        </w:r>
        <w:r w:rsidR="00E77A68">
          <w:rPr>
            <w:noProof/>
            <w:webHidden/>
          </w:rPr>
          <w:tab/>
        </w:r>
        <w:r w:rsidR="00E77A68">
          <w:rPr>
            <w:noProof/>
            <w:webHidden/>
          </w:rPr>
          <w:fldChar w:fldCharType="begin"/>
        </w:r>
        <w:r w:rsidR="00E77A68">
          <w:rPr>
            <w:noProof/>
            <w:webHidden/>
          </w:rPr>
          <w:instrText xml:space="preserve"> PAGEREF _Toc120853988 \h </w:instrText>
        </w:r>
        <w:r w:rsidR="00E77A68">
          <w:rPr>
            <w:noProof/>
            <w:webHidden/>
          </w:rPr>
        </w:r>
        <w:r w:rsidR="00E77A68">
          <w:rPr>
            <w:noProof/>
            <w:webHidden/>
          </w:rPr>
          <w:fldChar w:fldCharType="separate"/>
        </w:r>
        <w:r w:rsidR="00F25611">
          <w:rPr>
            <w:noProof/>
            <w:webHidden/>
          </w:rPr>
          <w:t>14</w:t>
        </w:r>
        <w:r w:rsidR="00E77A68">
          <w:rPr>
            <w:noProof/>
            <w:webHidden/>
          </w:rPr>
          <w:fldChar w:fldCharType="end"/>
        </w:r>
      </w:hyperlink>
    </w:p>
    <w:p w14:paraId="395C5D33" w14:textId="53C36AD2" w:rsidR="00E77A68" w:rsidRDefault="00000000">
      <w:pPr>
        <w:pStyle w:val="TOC2"/>
        <w:rPr>
          <w:rFonts w:asciiTheme="minorHAnsi" w:eastAsiaTheme="minorEastAsia" w:hAnsiTheme="minorHAnsi"/>
          <w:noProof/>
          <w:sz w:val="22"/>
          <w:lang w:val="en-GB" w:eastAsia="en-GB"/>
        </w:rPr>
      </w:pPr>
      <w:hyperlink w:anchor="_Toc120853989" w:history="1">
        <w:r w:rsidR="00E77A68" w:rsidRPr="000801C0">
          <w:rPr>
            <w:rStyle w:val="Hyperlink"/>
            <w:noProof/>
          </w:rPr>
          <w:t>6.3</w:t>
        </w:r>
        <w:r w:rsidR="00E77A68">
          <w:rPr>
            <w:rFonts w:asciiTheme="minorHAnsi" w:eastAsiaTheme="minorEastAsia" w:hAnsiTheme="minorHAnsi"/>
            <w:noProof/>
            <w:sz w:val="22"/>
            <w:lang w:val="en-GB" w:eastAsia="en-GB"/>
          </w:rPr>
          <w:tab/>
        </w:r>
        <w:r w:rsidR="00E77A68" w:rsidRPr="000801C0">
          <w:rPr>
            <w:rStyle w:val="Hyperlink"/>
            <w:noProof/>
          </w:rPr>
          <w:t>Methodology</w:t>
        </w:r>
        <w:r w:rsidR="00E77A68">
          <w:rPr>
            <w:noProof/>
            <w:webHidden/>
          </w:rPr>
          <w:tab/>
        </w:r>
        <w:r w:rsidR="00E77A68">
          <w:rPr>
            <w:noProof/>
            <w:webHidden/>
          </w:rPr>
          <w:fldChar w:fldCharType="begin"/>
        </w:r>
        <w:r w:rsidR="00E77A68">
          <w:rPr>
            <w:noProof/>
            <w:webHidden/>
          </w:rPr>
          <w:instrText xml:space="preserve"> PAGEREF _Toc120853989 \h </w:instrText>
        </w:r>
        <w:r w:rsidR="00E77A68">
          <w:rPr>
            <w:noProof/>
            <w:webHidden/>
          </w:rPr>
        </w:r>
        <w:r w:rsidR="00E77A68">
          <w:rPr>
            <w:noProof/>
            <w:webHidden/>
          </w:rPr>
          <w:fldChar w:fldCharType="separate"/>
        </w:r>
        <w:r w:rsidR="00F25611">
          <w:rPr>
            <w:noProof/>
            <w:webHidden/>
          </w:rPr>
          <w:t>15</w:t>
        </w:r>
        <w:r w:rsidR="00E77A68">
          <w:rPr>
            <w:noProof/>
            <w:webHidden/>
          </w:rPr>
          <w:fldChar w:fldCharType="end"/>
        </w:r>
      </w:hyperlink>
    </w:p>
    <w:p w14:paraId="2770353C" w14:textId="2FC8337D" w:rsidR="00E77A68" w:rsidRDefault="00000000">
      <w:pPr>
        <w:pStyle w:val="TOC2"/>
        <w:rPr>
          <w:rFonts w:asciiTheme="minorHAnsi" w:eastAsiaTheme="minorEastAsia" w:hAnsiTheme="minorHAnsi"/>
          <w:noProof/>
          <w:sz w:val="22"/>
          <w:lang w:val="en-GB" w:eastAsia="en-GB"/>
        </w:rPr>
      </w:pPr>
      <w:hyperlink w:anchor="_Toc120853990" w:history="1">
        <w:r w:rsidR="00E77A68" w:rsidRPr="000801C0">
          <w:rPr>
            <w:rStyle w:val="Hyperlink"/>
            <w:noProof/>
          </w:rPr>
          <w:t>6.4</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0 \h </w:instrText>
        </w:r>
        <w:r w:rsidR="00E77A68">
          <w:rPr>
            <w:noProof/>
            <w:webHidden/>
          </w:rPr>
        </w:r>
        <w:r w:rsidR="00E77A68">
          <w:rPr>
            <w:noProof/>
            <w:webHidden/>
          </w:rPr>
          <w:fldChar w:fldCharType="separate"/>
        </w:r>
        <w:r w:rsidR="00F25611">
          <w:rPr>
            <w:noProof/>
            <w:webHidden/>
          </w:rPr>
          <w:t>16</w:t>
        </w:r>
        <w:r w:rsidR="00E77A68">
          <w:rPr>
            <w:noProof/>
            <w:webHidden/>
          </w:rPr>
          <w:fldChar w:fldCharType="end"/>
        </w:r>
      </w:hyperlink>
    </w:p>
    <w:p w14:paraId="16B7121F" w14:textId="001807E1" w:rsidR="00E77A68" w:rsidRDefault="00000000">
      <w:pPr>
        <w:pStyle w:val="TOC1"/>
        <w:rPr>
          <w:rFonts w:asciiTheme="minorHAnsi" w:eastAsiaTheme="minorEastAsia" w:hAnsiTheme="minorHAnsi"/>
          <w:bCs w:val="0"/>
          <w:noProof/>
          <w:lang w:eastAsia="en-GB"/>
        </w:rPr>
      </w:pPr>
      <w:hyperlink w:anchor="_Toc120853991" w:history="1">
        <w:r w:rsidR="00E77A68" w:rsidRPr="000801C0">
          <w:rPr>
            <w:rStyle w:val="Hyperlink"/>
            <w:noProof/>
          </w:rPr>
          <w:t>7.</w:t>
        </w:r>
        <w:r w:rsidR="00E77A68">
          <w:rPr>
            <w:rFonts w:asciiTheme="minorHAnsi" w:eastAsiaTheme="minorEastAsia" w:hAnsiTheme="minorHAnsi"/>
            <w:bCs w:val="0"/>
            <w:noProof/>
            <w:lang w:eastAsia="en-GB"/>
          </w:rPr>
          <w:tab/>
        </w:r>
        <w:r w:rsidR="00E77A68" w:rsidRPr="000801C0">
          <w:rPr>
            <w:rStyle w:val="Hyperlink"/>
            <w:noProof/>
          </w:rPr>
          <w:t>Conclusion</w:t>
        </w:r>
        <w:r w:rsidR="00E77A68">
          <w:rPr>
            <w:noProof/>
            <w:webHidden/>
          </w:rPr>
          <w:tab/>
        </w:r>
        <w:r w:rsidR="00E77A68">
          <w:rPr>
            <w:noProof/>
            <w:webHidden/>
          </w:rPr>
          <w:fldChar w:fldCharType="begin"/>
        </w:r>
        <w:r w:rsidR="00E77A68">
          <w:rPr>
            <w:noProof/>
            <w:webHidden/>
          </w:rPr>
          <w:instrText xml:space="preserve"> PAGEREF _Toc120853991 \h </w:instrText>
        </w:r>
        <w:r w:rsidR="00E77A68">
          <w:rPr>
            <w:noProof/>
            <w:webHidden/>
          </w:rPr>
        </w:r>
        <w:r w:rsidR="00E77A68">
          <w:rPr>
            <w:noProof/>
            <w:webHidden/>
          </w:rPr>
          <w:fldChar w:fldCharType="separate"/>
        </w:r>
        <w:r w:rsidR="00F25611">
          <w:rPr>
            <w:noProof/>
            <w:webHidden/>
          </w:rPr>
          <w:t>17</w:t>
        </w:r>
        <w:r w:rsidR="00E77A68">
          <w:rPr>
            <w:noProof/>
            <w:webHidden/>
          </w:rPr>
          <w:fldChar w:fldCharType="end"/>
        </w:r>
      </w:hyperlink>
    </w:p>
    <w:p w14:paraId="083EE224" w14:textId="69A858F6" w:rsidR="00E77A68" w:rsidRDefault="00000000">
      <w:pPr>
        <w:pStyle w:val="TOC1"/>
        <w:rPr>
          <w:rFonts w:asciiTheme="minorHAnsi" w:eastAsiaTheme="minorEastAsia" w:hAnsiTheme="minorHAnsi"/>
          <w:bCs w:val="0"/>
          <w:noProof/>
          <w:lang w:eastAsia="en-GB"/>
        </w:rPr>
      </w:pPr>
      <w:hyperlink w:anchor="_Toc120853992" w:history="1">
        <w:r w:rsidR="00E77A68" w:rsidRPr="000801C0">
          <w:rPr>
            <w:rStyle w:val="Hyperlink"/>
            <w:noProof/>
          </w:rPr>
          <w:t>8.</w:t>
        </w:r>
        <w:r w:rsidR="00E77A68">
          <w:rPr>
            <w:rFonts w:asciiTheme="minorHAnsi" w:eastAsiaTheme="minorEastAsia" w:hAnsiTheme="minorHAnsi"/>
            <w:bCs w:val="0"/>
            <w:noProof/>
            <w:lang w:eastAsia="en-GB"/>
          </w:rPr>
          <w:tab/>
        </w:r>
        <w:r w:rsidR="00E77A68" w:rsidRPr="000801C0">
          <w:rPr>
            <w:rStyle w:val="Hyperlink"/>
            <w:noProof/>
          </w:rPr>
          <w:t>Bibliography</w:t>
        </w:r>
        <w:r w:rsidR="00E77A68">
          <w:rPr>
            <w:noProof/>
            <w:webHidden/>
          </w:rPr>
          <w:tab/>
        </w:r>
        <w:r w:rsidR="00E77A68">
          <w:rPr>
            <w:noProof/>
            <w:webHidden/>
          </w:rPr>
          <w:fldChar w:fldCharType="begin"/>
        </w:r>
        <w:r w:rsidR="00E77A68">
          <w:rPr>
            <w:noProof/>
            <w:webHidden/>
          </w:rPr>
          <w:instrText xml:space="preserve"> PAGEREF _Toc120853992 \h </w:instrText>
        </w:r>
        <w:r w:rsidR="00E77A68">
          <w:rPr>
            <w:noProof/>
            <w:webHidden/>
          </w:rPr>
        </w:r>
        <w:r w:rsidR="00E77A68">
          <w:rPr>
            <w:noProof/>
            <w:webHidden/>
          </w:rPr>
          <w:fldChar w:fldCharType="separate"/>
        </w:r>
        <w:r w:rsidR="00F25611">
          <w:rPr>
            <w:noProof/>
            <w:webHidden/>
          </w:rPr>
          <w:t>18</w:t>
        </w:r>
        <w:r w:rsidR="00E77A68">
          <w:rPr>
            <w:noProof/>
            <w:webHidden/>
          </w:rPr>
          <w:fldChar w:fldCharType="end"/>
        </w:r>
      </w:hyperlink>
    </w:p>
    <w:p w14:paraId="6F763F5D" w14:textId="44594B94" w:rsidR="00E77A68" w:rsidRDefault="00000000">
      <w:pPr>
        <w:pStyle w:val="TOC1"/>
        <w:rPr>
          <w:rFonts w:asciiTheme="minorHAnsi" w:eastAsiaTheme="minorEastAsia" w:hAnsiTheme="minorHAnsi"/>
          <w:bCs w:val="0"/>
          <w:noProof/>
          <w:lang w:eastAsia="en-GB"/>
        </w:rPr>
      </w:pPr>
      <w:hyperlink w:anchor="_Toc120853993" w:history="1">
        <w:r w:rsidR="00E77A68" w:rsidRPr="000801C0">
          <w:rPr>
            <w:rStyle w:val="Hyperlink"/>
            <w:noProof/>
          </w:rPr>
          <w:t>9.</w:t>
        </w:r>
        <w:r w:rsidR="00E77A68">
          <w:rPr>
            <w:rFonts w:asciiTheme="minorHAnsi" w:eastAsiaTheme="minorEastAsia" w:hAnsiTheme="minorHAnsi"/>
            <w:bCs w:val="0"/>
            <w:noProof/>
            <w:lang w:eastAsia="en-GB"/>
          </w:rPr>
          <w:tab/>
        </w:r>
        <w:r w:rsidR="00E77A68" w:rsidRPr="000801C0">
          <w:rPr>
            <w:rStyle w:val="Hyperlink"/>
            <w:noProof/>
          </w:rPr>
          <w:t>Appendix</w:t>
        </w:r>
        <w:r w:rsidR="00E77A68">
          <w:rPr>
            <w:noProof/>
            <w:webHidden/>
          </w:rPr>
          <w:tab/>
        </w:r>
        <w:r w:rsidR="00E77A68">
          <w:rPr>
            <w:noProof/>
            <w:webHidden/>
          </w:rPr>
          <w:fldChar w:fldCharType="begin"/>
        </w:r>
        <w:r w:rsidR="00E77A68">
          <w:rPr>
            <w:noProof/>
            <w:webHidden/>
          </w:rPr>
          <w:instrText xml:space="preserve"> PAGEREF _Toc120853993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2669CD25" w14:textId="37ACDF99" w:rsidR="00E77A68" w:rsidRDefault="00000000">
      <w:pPr>
        <w:pStyle w:val="TOC2"/>
        <w:rPr>
          <w:rFonts w:asciiTheme="minorHAnsi" w:eastAsiaTheme="minorEastAsia" w:hAnsiTheme="minorHAnsi"/>
          <w:noProof/>
          <w:sz w:val="22"/>
          <w:lang w:val="en-GB" w:eastAsia="en-GB"/>
        </w:rPr>
      </w:pPr>
      <w:hyperlink w:anchor="_Toc120853994" w:history="1">
        <w:r w:rsidR="00E77A68" w:rsidRPr="000801C0">
          <w:rPr>
            <w:rStyle w:val="Hyperlink"/>
            <w:noProof/>
          </w:rPr>
          <w:t>9.1</w:t>
        </w:r>
        <w:r w:rsidR="00E77A68">
          <w:rPr>
            <w:rFonts w:asciiTheme="minorHAnsi" w:eastAsiaTheme="minorEastAsia" w:hAnsiTheme="minorHAnsi"/>
            <w:noProof/>
            <w:sz w:val="22"/>
            <w:lang w:val="en-GB" w:eastAsia="en-GB"/>
          </w:rPr>
          <w:tab/>
        </w:r>
        <w:r w:rsidR="00E77A68" w:rsidRPr="000801C0">
          <w:rPr>
            <w:rStyle w:val="Hyperlink"/>
            <w:noProof/>
          </w:rPr>
          <w:t>Project Specification</w:t>
        </w:r>
        <w:r w:rsidR="00E77A68">
          <w:rPr>
            <w:noProof/>
            <w:webHidden/>
          </w:rPr>
          <w:tab/>
        </w:r>
        <w:r w:rsidR="00E77A68">
          <w:rPr>
            <w:noProof/>
            <w:webHidden/>
          </w:rPr>
          <w:fldChar w:fldCharType="begin"/>
        </w:r>
        <w:r w:rsidR="00E77A68">
          <w:rPr>
            <w:noProof/>
            <w:webHidden/>
          </w:rPr>
          <w:instrText xml:space="preserve"> PAGEREF _Toc120853994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43EFCFBF" w14:textId="7F719DFD" w:rsidR="00E77A68" w:rsidRDefault="00000000">
      <w:pPr>
        <w:pStyle w:val="TOC2"/>
        <w:rPr>
          <w:rFonts w:asciiTheme="minorHAnsi" w:eastAsiaTheme="minorEastAsia" w:hAnsiTheme="minorHAnsi"/>
          <w:noProof/>
          <w:sz w:val="22"/>
          <w:lang w:val="en-GB" w:eastAsia="en-GB"/>
        </w:rPr>
      </w:pPr>
      <w:hyperlink w:anchor="_Toc120853995" w:history="1">
        <w:r w:rsidR="00E77A68" w:rsidRPr="000801C0">
          <w:rPr>
            <w:rStyle w:val="Hyperlink"/>
            <w:noProof/>
          </w:rPr>
          <w:t>9.2</w:t>
        </w:r>
        <w:r w:rsidR="00E77A68">
          <w:rPr>
            <w:rFonts w:asciiTheme="minorHAnsi" w:eastAsiaTheme="minorEastAsia" w:hAnsiTheme="minorHAnsi"/>
            <w:noProof/>
            <w:sz w:val="22"/>
            <w:lang w:val="en-GB" w:eastAsia="en-GB"/>
          </w:rPr>
          <w:tab/>
        </w:r>
        <w:r w:rsidR="00E77A68" w:rsidRPr="000801C0">
          <w:rPr>
            <w:rStyle w:val="Hyperlink"/>
            <w:noProof/>
          </w:rPr>
          <w:t>Project Diary</w:t>
        </w:r>
        <w:r w:rsidR="00E77A68">
          <w:rPr>
            <w:noProof/>
            <w:webHidden/>
          </w:rPr>
          <w:tab/>
        </w:r>
        <w:r w:rsidR="00E77A68">
          <w:rPr>
            <w:noProof/>
            <w:webHidden/>
          </w:rPr>
          <w:fldChar w:fldCharType="begin"/>
        </w:r>
        <w:r w:rsidR="00E77A68">
          <w:rPr>
            <w:noProof/>
            <w:webHidden/>
          </w:rPr>
          <w:instrText xml:space="preserve"> PAGEREF _Toc120853995 \h </w:instrText>
        </w:r>
        <w:r w:rsidR="00E77A68">
          <w:rPr>
            <w:noProof/>
            <w:webHidden/>
          </w:rPr>
        </w:r>
        <w:r w:rsidR="00E77A68">
          <w:rPr>
            <w:noProof/>
            <w:webHidden/>
          </w:rPr>
          <w:fldChar w:fldCharType="separate"/>
        </w:r>
        <w:r w:rsidR="00F25611">
          <w:rPr>
            <w:noProof/>
            <w:webHidden/>
          </w:rPr>
          <w:t>20</w:t>
        </w:r>
        <w:r w:rsidR="00E77A68">
          <w:rPr>
            <w:noProof/>
            <w:webHidden/>
          </w:rPr>
          <w:fldChar w:fldCharType="end"/>
        </w:r>
      </w:hyperlink>
    </w:p>
    <w:p w14:paraId="681E2FAF" w14:textId="62019AEA" w:rsidR="00BF60F2" w:rsidRPr="005C5DAF" w:rsidRDefault="00BF60F2" w:rsidP="00BF60F2">
      <w:pPr>
        <w:rPr>
          <w:lang w:val="en-GB"/>
        </w:rPr>
        <w:sectPr w:rsidR="00BF60F2" w:rsidRPr="005C5DAF" w:rsidSect="00930F13">
          <w:headerReference w:type="default" r:id="rId10"/>
          <w:footerReference w:type="default" r:id="rId11"/>
          <w:pgSz w:w="11907" w:h="16839" w:code="9"/>
          <w:pgMar w:top="1418" w:right="1418" w:bottom="1134" w:left="1701" w:header="567" w:footer="720" w:gutter="0"/>
          <w:pgNumType w:start="1"/>
          <w:cols w:space="720"/>
          <w:docGrid w:linePitch="360"/>
        </w:sectPr>
      </w:pPr>
      <w:r w:rsidRPr="00E9271E">
        <w:rPr>
          <w:rFonts w:ascii="Arial" w:hAnsi="Arial"/>
          <w:lang w:val="en-GB"/>
        </w:rPr>
        <w:fldChar w:fldCharType="end"/>
      </w:r>
      <w:bookmarkEnd w:id="0"/>
    </w:p>
    <w:p w14:paraId="2261F2A3" w14:textId="06FD4C4C" w:rsidR="00337956" w:rsidRDefault="00F43857">
      <w:pPr>
        <w:pStyle w:val="Heading1"/>
        <w:spacing w:line="257" w:lineRule="auto"/>
        <w:ind w:left="0" w:firstLine="0"/>
      </w:pPr>
      <w:bookmarkStart w:id="3" w:name="_Toc120853967"/>
      <w:r w:rsidRPr="00337956">
        <w:lastRenderedPageBreak/>
        <w:t>Abstract</w:t>
      </w:r>
      <w:bookmarkEnd w:id="3"/>
      <w:r w:rsidR="00581226" w:rsidRPr="00337956">
        <w:t xml:space="preserve"> </w:t>
      </w:r>
    </w:p>
    <w:p w14:paraId="588D279B" w14:textId="4D52FC6A" w:rsidR="00337956" w:rsidRDefault="003E1ED2" w:rsidP="00337956">
      <w:pPr>
        <w:rPr>
          <w:lang w:val="en-GB"/>
        </w:rPr>
      </w:pPr>
      <w:r>
        <w:rPr>
          <w:lang w:val="en-GB"/>
        </w:rPr>
        <w:t xml:space="preserve">For my final year project, I have chosen to develop a </w:t>
      </w:r>
      <w:r w:rsidR="00237BEF">
        <w:rPr>
          <w:lang w:val="en-GB"/>
        </w:rPr>
        <w:t>S</w:t>
      </w:r>
      <w:r>
        <w:rPr>
          <w:lang w:val="en-GB"/>
        </w:rPr>
        <w:t xml:space="preserve">ecurity </w:t>
      </w:r>
      <w:r w:rsidR="00237BEF">
        <w:rPr>
          <w:lang w:val="en-GB"/>
        </w:rPr>
        <w:t>S</w:t>
      </w:r>
      <w:r>
        <w:rPr>
          <w:lang w:val="en-GB"/>
        </w:rPr>
        <w:t>uite for android-based smartphones</w:t>
      </w:r>
      <w:r w:rsidR="00237BEF">
        <w:rPr>
          <w:lang w:val="en-GB"/>
        </w:rPr>
        <w:t>;</w:t>
      </w:r>
      <w:r w:rsidR="0016588D">
        <w:rPr>
          <w:lang w:val="en-GB"/>
        </w:rPr>
        <w:t xml:space="preserve"> where my objective is to create an </w:t>
      </w:r>
      <w:r w:rsidR="00910BE0">
        <w:rPr>
          <w:lang w:val="en-GB"/>
        </w:rPr>
        <w:t>application</w:t>
      </w:r>
      <w:r w:rsidR="0016588D">
        <w:rPr>
          <w:lang w:val="en-GB"/>
        </w:rPr>
        <w:t xml:space="preserve"> that implements multiple different modules </w:t>
      </w:r>
      <w:r w:rsidR="00237BEF">
        <w:rPr>
          <w:lang w:val="en-GB"/>
        </w:rPr>
        <w:t>each</w:t>
      </w:r>
      <w:r w:rsidR="0016588D">
        <w:rPr>
          <w:lang w:val="en-GB"/>
        </w:rPr>
        <w:t xml:space="preserve"> handl</w:t>
      </w:r>
      <w:r w:rsidR="00237BEF">
        <w:rPr>
          <w:lang w:val="en-GB"/>
        </w:rPr>
        <w:t>ing</w:t>
      </w:r>
      <w:r w:rsidR="0016588D">
        <w:rPr>
          <w:lang w:val="en-GB"/>
        </w:rPr>
        <w:t xml:space="preserve"> a different aspect of security on Android</w:t>
      </w:r>
      <w:r w:rsidR="00237BEF">
        <w:rPr>
          <w:lang w:val="en-GB"/>
        </w:rPr>
        <w:t xml:space="preserve"> devices</w:t>
      </w:r>
      <w:r w:rsidR="0016588D">
        <w:rPr>
          <w:lang w:val="en-GB"/>
        </w:rPr>
        <w:t>.</w:t>
      </w:r>
    </w:p>
    <w:p w14:paraId="5E4C56F2" w14:textId="66F78622" w:rsidR="00FF4348" w:rsidRDefault="00FF4348" w:rsidP="00337956">
      <w:pPr>
        <w:rPr>
          <w:lang w:val="en-GB"/>
        </w:rPr>
      </w:pPr>
      <w:r>
        <w:rPr>
          <w:lang w:val="en-GB"/>
        </w:rPr>
        <w:t xml:space="preserve">Throughout this report, I will be </w:t>
      </w:r>
      <w:r w:rsidR="00237BEF">
        <w:rPr>
          <w:lang w:val="en-GB"/>
        </w:rPr>
        <w:t>delving into</w:t>
      </w:r>
      <w:r w:rsidR="00AC4B74">
        <w:rPr>
          <w:lang w:val="en-GB"/>
        </w:rPr>
        <w:t xml:space="preserve"> the </w:t>
      </w:r>
      <w:r w:rsidR="00C22EED">
        <w:rPr>
          <w:lang w:val="en-GB"/>
        </w:rPr>
        <w:t xml:space="preserve">full </w:t>
      </w:r>
      <w:r w:rsidR="00237BEF">
        <w:rPr>
          <w:lang w:val="en-GB"/>
        </w:rPr>
        <w:t xml:space="preserve">development </w:t>
      </w:r>
      <w:r w:rsidR="00AC4B74">
        <w:rPr>
          <w:lang w:val="en-GB"/>
        </w:rPr>
        <w:t>process from</w:t>
      </w:r>
      <w:r>
        <w:rPr>
          <w:lang w:val="en-GB"/>
        </w:rPr>
        <w:t xml:space="preserve"> the background theory I have accumulated throughout the term</w:t>
      </w:r>
      <w:r w:rsidR="00C22EED">
        <w:rPr>
          <w:lang w:val="en-GB"/>
        </w:rPr>
        <w:t>,</w:t>
      </w:r>
      <w:r>
        <w:rPr>
          <w:lang w:val="en-GB"/>
        </w:rPr>
        <w:t xml:space="preserve"> </w:t>
      </w:r>
      <w:r w:rsidR="00AC4B74">
        <w:rPr>
          <w:lang w:val="en-GB"/>
        </w:rPr>
        <w:t xml:space="preserve">to </w:t>
      </w:r>
      <w:r>
        <w:rPr>
          <w:lang w:val="en-GB"/>
        </w:rPr>
        <w:t>the deliverables</w:t>
      </w:r>
      <w:r w:rsidR="0019162A">
        <w:rPr>
          <w:lang w:val="en-GB"/>
        </w:rPr>
        <w:t xml:space="preserve"> and proofs of concept</w:t>
      </w:r>
      <w:r>
        <w:rPr>
          <w:lang w:val="en-GB"/>
        </w:rPr>
        <w:t xml:space="preserve"> that I have </w:t>
      </w:r>
      <w:r w:rsidR="0019162A">
        <w:rPr>
          <w:lang w:val="en-GB"/>
        </w:rPr>
        <w:t>created</w:t>
      </w:r>
      <w:r>
        <w:rPr>
          <w:lang w:val="en-GB"/>
        </w:rPr>
        <w:t xml:space="preserve"> along the way.</w:t>
      </w:r>
      <w:r w:rsidR="00607CA9">
        <w:rPr>
          <w:lang w:val="en-GB"/>
        </w:rPr>
        <w:t xml:space="preserve"> </w:t>
      </w:r>
      <w:r w:rsidR="00910BE0">
        <w:rPr>
          <w:lang w:val="en-GB"/>
        </w:rPr>
        <w:t>Additionally, I will discuss</w:t>
      </w:r>
      <w:r w:rsidR="00607CA9">
        <w:rPr>
          <w:lang w:val="en-GB"/>
        </w:rPr>
        <w:t xml:space="preserve"> my aims and objectives for </w:t>
      </w:r>
      <w:r w:rsidR="00644887">
        <w:rPr>
          <w:lang w:val="en-GB"/>
        </w:rPr>
        <w:t>undertaking such a project,</w:t>
      </w:r>
      <w:r w:rsidR="00607CA9">
        <w:rPr>
          <w:lang w:val="en-GB"/>
        </w:rPr>
        <w:t xml:space="preserve"> as well as my motivations </w:t>
      </w:r>
      <w:r w:rsidR="00644887">
        <w:rPr>
          <w:lang w:val="en-GB"/>
        </w:rPr>
        <w:t xml:space="preserve">to do so </w:t>
      </w:r>
      <w:r w:rsidR="00607CA9">
        <w:rPr>
          <w:lang w:val="en-GB"/>
        </w:rPr>
        <w:t xml:space="preserve">before </w:t>
      </w:r>
      <w:r w:rsidR="00377326">
        <w:rPr>
          <w:lang w:val="en-GB"/>
        </w:rPr>
        <w:t>moving onto my Literature review.</w:t>
      </w:r>
    </w:p>
    <w:p w14:paraId="42192B0F" w14:textId="101B3E0E" w:rsidR="004D18E2" w:rsidRDefault="00377326" w:rsidP="00337956">
      <w:pPr>
        <w:rPr>
          <w:lang w:val="en-GB"/>
        </w:rPr>
      </w:pPr>
      <w:r>
        <w:rPr>
          <w:lang w:val="en-GB"/>
        </w:rPr>
        <w:t xml:space="preserve">The purpose of my literature review is to write </w:t>
      </w:r>
      <w:r w:rsidR="002212DC">
        <w:rPr>
          <w:lang w:val="en-GB"/>
        </w:rPr>
        <w:t>about how I a</w:t>
      </w:r>
      <w:r w:rsidR="00644887">
        <w:rPr>
          <w:lang w:val="en-GB"/>
        </w:rPr>
        <w:t>i</w:t>
      </w:r>
      <w:r w:rsidR="002212DC">
        <w:rPr>
          <w:lang w:val="en-GB"/>
        </w:rPr>
        <w:t xml:space="preserve">m to achieve my desired implementation of an Android Security Suite in </w:t>
      </w:r>
      <w:r w:rsidR="00BB5370">
        <w:rPr>
          <w:lang w:val="en-GB"/>
        </w:rPr>
        <w:t xml:space="preserve">a more high-level technical </w:t>
      </w:r>
      <w:r w:rsidR="00E77A68">
        <w:rPr>
          <w:lang w:val="en-GB"/>
        </w:rPr>
        <w:t>aspect,</w:t>
      </w:r>
      <w:r w:rsidR="00644887">
        <w:rPr>
          <w:lang w:val="en-GB"/>
        </w:rPr>
        <w:t xml:space="preserve"> placing particular emphasis on theoretical and practical research </w:t>
      </w:r>
      <w:r w:rsidR="00E77A68">
        <w:rPr>
          <w:lang w:val="en-GB"/>
        </w:rPr>
        <w:t xml:space="preserve">that </w:t>
      </w:r>
      <w:r w:rsidR="00644887">
        <w:rPr>
          <w:lang w:val="en-GB"/>
        </w:rPr>
        <w:t>I have done towards the project</w:t>
      </w:r>
      <w:r w:rsidR="0041371C">
        <w:rPr>
          <w:lang w:val="en-GB"/>
        </w:rPr>
        <w:t xml:space="preserve">. </w:t>
      </w:r>
      <w:r w:rsidR="003C6EE7">
        <w:rPr>
          <w:lang w:val="en-GB"/>
        </w:rPr>
        <w:t>Following my literature review,</w:t>
      </w:r>
      <w:r w:rsidR="00AC4B74">
        <w:rPr>
          <w:lang w:val="en-GB"/>
        </w:rPr>
        <w:t xml:space="preserve"> this report will talk about my background theory which is essentially what modules I implement into </w:t>
      </w:r>
      <w:r w:rsidR="00644887">
        <w:rPr>
          <w:lang w:val="en-GB"/>
        </w:rPr>
        <w:t>the</w:t>
      </w:r>
      <w:r w:rsidR="00AC4B74">
        <w:rPr>
          <w:lang w:val="en-GB"/>
        </w:rPr>
        <w:t xml:space="preserve"> security suite</w:t>
      </w:r>
      <w:r w:rsidR="00644887">
        <w:rPr>
          <w:lang w:val="en-GB"/>
        </w:rPr>
        <w:t xml:space="preserve"> and an investigation of how I have applied the theory and research</w:t>
      </w:r>
      <w:r w:rsidR="004D18E2">
        <w:rPr>
          <w:lang w:val="en-GB"/>
        </w:rPr>
        <w:t xml:space="preserve"> in the development process</w:t>
      </w:r>
      <w:r w:rsidR="00AC4B74">
        <w:rPr>
          <w:lang w:val="en-GB"/>
        </w:rPr>
        <w:t>.</w:t>
      </w:r>
    </w:p>
    <w:p w14:paraId="4BCA7980" w14:textId="663F195B" w:rsidR="00377326" w:rsidRDefault="004D18E2" w:rsidP="00337956">
      <w:pPr>
        <w:rPr>
          <w:lang w:val="en-GB"/>
        </w:rPr>
      </w:pPr>
      <w:r>
        <w:rPr>
          <w:lang w:val="en-GB"/>
        </w:rPr>
        <w:t>T</w:t>
      </w:r>
      <w:r w:rsidR="00AC4B74">
        <w:rPr>
          <w:lang w:val="en-GB"/>
        </w:rPr>
        <w:t xml:space="preserve">he technical achievement section </w:t>
      </w:r>
      <w:r>
        <w:rPr>
          <w:lang w:val="en-GB"/>
        </w:rPr>
        <w:t>explores</w:t>
      </w:r>
      <w:r w:rsidR="00AC4B74">
        <w:rPr>
          <w:lang w:val="en-GB"/>
        </w:rPr>
        <w:t xml:space="preserve"> any new technologies that I have had to use to </w:t>
      </w:r>
      <w:r>
        <w:rPr>
          <w:lang w:val="en-GB"/>
        </w:rPr>
        <w:t>achieve my current progress</w:t>
      </w:r>
      <w:r w:rsidR="00AC4B74">
        <w:rPr>
          <w:lang w:val="en-GB"/>
        </w:rPr>
        <w:t xml:space="preserve"> in the project</w:t>
      </w:r>
      <w:r>
        <w:rPr>
          <w:lang w:val="en-GB"/>
        </w:rPr>
        <w:t>. Finally, I discuss how I used</w:t>
      </w:r>
      <w:r w:rsidR="008F242E">
        <w:rPr>
          <w:lang w:val="en-GB"/>
        </w:rPr>
        <w:t xml:space="preserve"> Software Engineering </w:t>
      </w:r>
      <w:r>
        <w:rPr>
          <w:lang w:val="en-GB"/>
        </w:rPr>
        <w:t xml:space="preserve">principles and methodologies, </w:t>
      </w:r>
      <w:r w:rsidR="008F242E">
        <w:rPr>
          <w:lang w:val="en-GB"/>
        </w:rPr>
        <w:t xml:space="preserve">and how I have followed standard conventions such as Test-driven Development. </w:t>
      </w:r>
      <w:r w:rsidR="00814EE7">
        <w:rPr>
          <w:lang w:val="en-GB"/>
        </w:rPr>
        <w:t xml:space="preserve">Before </w:t>
      </w:r>
      <w:r>
        <w:rPr>
          <w:lang w:val="en-GB"/>
        </w:rPr>
        <w:t>ending</w:t>
      </w:r>
      <w:r w:rsidR="00CD13B9">
        <w:rPr>
          <w:lang w:val="en-GB"/>
        </w:rPr>
        <w:t xml:space="preserve"> </w:t>
      </w:r>
      <w:r w:rsidR="00FA2685">
        <w:rPr>
          <w:lang w:val="en-GB"/>
        </w:rPr>
        <w:t>the report</w:t>
      </w:r>
      <w:r w:rsidR="00E77A68">
        <w:rPr>
          <w:lang w:val="en-GB"/>
        </w:rPr>
        <w:t xml:space="preserve"> with </w:t>
      </w:r>
      <w:r w:rsidR="00CC4BD7">
        <w:rPr>
          <w:lang w:val="en-GB"/>
        </w:rPr>
        <w:t xml:space="preserve">my </w:t>
      </w:r>
      <w:r w:rsidR="00681957">
        <w:rPr>
          <w:lang w:val="en-GB"/>
        </w:rPr>
        <w:t>c</w:t>
      </w:r>
      <w:r w:rsidR="00CC4BD7">
        <w:rPr>
          <w:lang w:val="en-GB"/>
        </w:rPr>
        <w:t xml:space="preserve">onclusion and </w:t>
      </w:r>
      <w:r w:rsidR="00681957">
        <w:rPr>
          <w:lang w:val="en-GB"/>
        </w:rPr>
        <w:t>r</w:t>
      </w:r>
      <w:r w:rsidR="00CC4BD7">
        <w:rPr>
          <w:lang w:val="en-GB"/>
        </w:rPr>
        <w:t>eferences.</w:t>
      </w:r>
    </w:p>
    <w:p w14:paraId="539BDDD4" w14:textId="77777777" w:rsidR="00AC4B74" w:rsidRPr="00337956" w:rsidRDefault="00AC4B74" w:rsidP="00337956">
      <w:pPr>
        <w:rPr>
          <w:lang w:val="en-GB"/>
        </w:rPr>
      </w:pPr>
    </w:p>
    <w:p w14:paraId="56CFA3BD" w14:textId="12BE2692" w:rsidR="003A7952" w:rsidRDefault="00D40BB1">
      <w:pPr>
        <w:pStyle w:val="Heading1"/>
        <w:spacing w:line="257" w:lineRule="auto"/>
        <w:ind w:left="0" w:firstLine="0"/>
      </w:pPr>
      <w:bookmarkStart w:id="4" w:name="_Toc120853968"/>
      <w:bookmarkEnd w:id="1"/>
      <w:bookmarkEnd w:id="2"/>
      <w:r>
        <w:lastRenderedPageBreak/>
        <w:t>Introduction</w:t>
      </w:r>
      <w:bookmarkEnd w:id="4"/>
    </w:p>
    <w:p w14:paraId="2C474E6A" w14:textId="40638744" w:rsidR="008A5010" w:rsidRDefault="008A5010" w:rsidP="008A5010">
      <w:pPr>
        <w:pStyle w:val="Heading2"/>
      </w:pPr>
      <w:bookmarkStart w:id="5" w:name="_Toc120853969"/>
      <w:r>
        <w:t>Project Specification</w:t>
      </w:r>
      <w:bookmarkEnd w:id="5"/>
      <w:r w:rsidR="00EC5DE5">
        <w:t xml:space="preserve"> </w:t>
      </w:r>
    </w:p>
    <w:p w14:paraId="3ADB0D6E" w14:textId="59FDBE63" w:rsidR="008A5010" w:rsidRPr="008A5010" w:rsidRDefault="008A5010" w:rsidP="008A5010">
      <w:pPr>
        <w:rPr>
          <w:lang w:val="en-GB"/>
        </w:rPr>
      </w:pPr>
      <w:r>
        <w:rPr>
          <w:lang w:val="en-GB"/>
        </w:rPr>
        <w:t xml:space="preserve">Please find Project Specification </w:t>
      </w:r>
      <w:r w:rsidR="00272B71">
        <w:rPr>
          <w:lang w:val="en-GB"/>
        </w:rPr>
        <w:t xml:space="preserve">provided by Royal Holloway University of London </w:t>
      </w:r>
      <w:r>
        <w:rPr>
          <w:lang w:val="en-GB"/>
        </w:rPr>
        <w:t>in Appendix</w:t>
      </w:r>
      <w:r w:rsidR="00710715">
        <w:rPr>
          <w:lang w:val="en-GB"/>
        </w:rPr>
        <w:t xml:space="preserve"> </w:t>
      </w:r>
      <w:r w:rsidR="00001986">
        <w:rPr>
          <w:lang w:val="en-GB"/>
        </w:rPr>
        <w:t>9</w:t>
      </w:r>
      <w:r w:rsidR="00710715">
        <w:rPr>
          <w:lang w:val="en-GB"/>
        </w:rPr>
        <w:t>.1</w:t>
      </w:r>
      <w:r>
        <w:rPr>
          <w:lang w:val="en-GB"/>
        </w:rPr>
        <w:t>.</w:t>
      </w:r>
    </w:p>
    <w:p w14:paraId="4986DBFE" w14:textId="65D43027" w:rsidR="00D40BB1" w:rsidRPr="00D40BB1" w:rsidRDefault="00843B61" w:rsidP="006032CD">
      <w:pPr>
        <w:pStyle w:val="Heading2"/>
      </w:pPr>
      <w:bookmarkStart w:id="6" w:name="_Toc120853970"/>
      <w:r>
        <w:t>Aims &amp; Objectives</w:t>
      </w:r>
      <w:bookmarkEnd w:id="6"/>
    </w:p>
    <w:p w14:paraId="1E82E0B7" w14:textId="7F9C4989" w:rsidR="006F7C3A" w:rsidRPr="00E9271E" w:rsidRDefault="006F7C3A" w:rsidP="00E9271E">
      <w:pPr>
        <w:divId w:val="1753744884"/>
        <w:rPr>
          <w:rFonts w:eastAsiaTheme="minorHAnsi"/>
        </w:rPr>
      </w:pPr>
      <w:r w:rsidRPr="00E9271E">
        <w:rPr>
          <w:rFonts w:eastAsiaTheme="minorHAnsi"/>
        </w:rPr>
        <w:t xml:space="preserve">With this project, my goal is to unite and package multiple existing </w:t>
      </w:r>
      <w:r w:rsidR="0030064C">
        <w:rPr>
          <w:rFonts w:eastAsiaTheme="minorHAnsi"/>
        </w:rPr>
        <w:t>Android</w:t>
      </w:r>
      <w:r w:rsidRPr="00E9271E">
        <w:rPr>
          <w:rFonts w:eastAsiaTheme="minorHAnsi"/>
        </w:rPr>
        <w:t xml:space="preserve"> security modules into a do</w:t>
      </w:r>
      <w:r w:rsidR="00F43857">
        <w:rPr>
          <w:rFonts w:eastAsiaTheme="minorHAnsi"/>
        </w:rPr>
        <w:t>-</w:t>
      </w:r>
      <w:r w:rsidRPr="00E9271E">
        <w:rPr>
          <w:rFonts w:eastAsiaTheme="minorHAnsi"/>
        </w:rPr>
        <w:t>it</w:t>
      </w:r>
      <w:r w:rsidR="00F43857">
        <w:rPr>
          <w:rFonts w:eastAsiaTheme="minorHAnsi"/>
        </w:rPr>
        <w:t>-</w:t>
      </w:r>
      <w:r w:rsidRPr="00E9271E">
        <w:rPr>
          <w:rFonts w:eastAsiaTheme="minorHAnsi"/>
        </w:rPr>
        <w:t xml:space="preserve">all mobile security </w:t>
      </w:r>
      <w:r w:rsidR="00F43857">
        <w:rPr>
          <w:rFonts w:eastAsiaTheme="minorHAnsi"/>
        </w:rPr>
        <w:t>suite</w:t>
      </w:r>
      <w:r w:rsidRPr="00E9271E">
        <w:rPr>
          <w:rFonts w:eastAsiaTheme="minorHAnsi"/>
        </w:rPr>
        <w:t xml:space="preserve"> that lives on the user’s </w:t>
      </w:r>
      <w:r w:rsidR="0030064C">
        <w:rPr>
          <w:rFonts w:eastAsiaTheme="minorHAnsi"/>
        </w:rPr>
        <w:t>Android</w:t>
      </w:r>
      <w:r w:rsidRPr="00E9271E">
        <w:rPr>
          <w:rFonts w:eastAsiaTheme="minorHAnsi"/>
        </w:rPr>
        <w:t xml:space="preserve"> device of choice and conveniently</w:t>
      </w:r>
      <w:r w:rsidR="00E9271E">
        <w:rPr>
          <w:rFonts w:eastAsiaTheme="minorHAnsi"/>
        </w:rPr>
        <w:t xml:space="preserve"> </w:t>
      </w:r>
      <w:r w:rsidRPr="00E9271E">
        <w:rPr>
          <w:rFonts w:eastAsiaTheme="minorHAnsi"/>
        </w:rPr>
        <w:t xml:space="preserve">shows the user an overview of the level of security that their device currently possesses in a </w:t>
      </w:r>
      <w:r w:rsidR="00E9271E" w:rsidRPr="00E9271E">
        <w:rPr>
          <w:rFonts w:eastAsiaTheme="minorHAnsi"/>
        </w:rPr>
        <w:t>user</w:t>
      </w:r>
      <w:r w:rsidR="00E9271E">
        <w:rPr>
          <w:rFonts w:eastAsiaTheme="minorHAnsi"/>
        </w:rPr>
        <w:t>-friendly</w:t>
      </w:r>
      <w:r w:rsidRPr="00E9271E">
        <w:rPr>
          <w:rFonts w:eastAsiaTheme="minorHAnsi"/>
        </w:rPr>
        <w:t xml:space="preserve"> </w:t>
      </w:r>
      <w:r w:rsidR="00F43857">
        <w:rPr>
          <w:rFonts w:eastAsiaTheme="minorHAnsi"/>
        </w:rPr>
        <w:t>and</w:t>
      </w:r>
      <w:r w:rsidRPr="00E9271E">
        <w:rPr>
          <w:rFonts w:eastAsiaTheme="minorHAnsi"/>
        </w:rPr>
        <w:t xml:space="preserve"> understandable way. I aim to achieve this by using open-source implementations of various</w:t>
      </w:r>
      <w:r w:rsidR="00E9271E">
        <w:rPr>
          <w:rFonts w:eastAsiaTheme="minorHAnsi"/>
        </w:rPr>
        <w:t xml:space="preserve"> </w:t>
      </w:r>
      <w:r w:rsidRPr="00E9271E">
        <w:rPr>
          <w:rFonts w:eastAsiaTheme="minorHAnsi"/>
        </w:rPr>
        <w:t xml:space="preserve">security features as the foundation that will allow me to develop my </w:t>
      </w:r>
      <w:r w:rsidR="005A47B3">
        <w:rPr>
          <w:rFonts w:eastAsiaTheme="minorHAnsi"/>
        </w:rPr>
        <w:t>fit-for-purpose</w:t>
      </w:r>
      <w:r w:rsidR="00E9271E">
        <w:rPr>
          <w:rFonts w:eastAsiaTheme="minorHAnsi"/>
        </w:rPr>
        <w:t xml:space="preserve"> </w:t>
      </w:r>
      <w:r w:rsidRPr="00E9271E">
        <w:rPr>
          <w:rFonts w:eastAsiaTheme="minorHAnsi"/>
        </w:rPr>
        <w:t>implementation that can be incorporated into my security suite without requiring a standalone app</w:t>
      </w:r>
      <w:r w:rsidR="00E9271E">
        <w:rPr>
          <w:rFonts w:eastAsiaTheme="minorHAnsi"/>
        </w:rPr>
        <w:t xml:space="preserve"> </w:t>
      </w:r>
      <w:r w:rsidRPr="00E9271E">
        <w:rPr>
          <w:rFonts w:eastAsiaTheme="minorHAnsi"/>
        </w:rPr>
        <w:t xml:space="preserve">for each module or modifications to the OS. I aim to present the data being shown by my security suite in an understandable way that doesn’t panic the user if not necessary yet will also allow the user to use multiple of the modules listed below with the press of a button </w:t>
      </w:r>
      <w:r w:rsidR="00E9271E" w:rsidRPr="00E9271E">
        <w:rPr>
          <w:rFonts w:eastAsiaTheme="minorHAnsi"/>
        </w:rPr>
        <w:t>to</w:t>
      </w:r>
      <w:r w:rsidRPr="00E9271E">
        <w:rPr>
          <w:rFonts w:eastAsiaTheme="minorHAnsi"/>
        </w:rPr>
        <w:t xml:space="preserve"> keep their security up to standards. A secondary goal is to </w:t>
      </w:r>
      <w:r w:rsidR="00A77597" w:rsidRPr="00A77597">
        <w:rPr>
          <w:rFonts w:eastAsiaTheme="minorHAnsi"/>
        </w:rPr>
        <w:t xml:space="preserve">have this security suite run automatically in the background, ensuring that all security definitions are </w:t>
      </w:r>
      <w:r w:rsidR="007232DF" w:rsidRPr="00A77597">
        <w:rPr>
          <w:rFonts w:eastAsiaTheme="minorHAnsi"/>
        </w:rPr>
        <w:t>up</w:t>
      </w:r>
      <w:r w:rsidR="007232DF">
        <w:rPr>
          <w:rFonts w:eastAsiaTheme="minorHAnsi"/>
        </w:rPr>
        <w:t xml:space="preserve"> to date</w:t>
      </w:r>
      <w:r w:rsidR="00A77597" w:rsidRPr="00A77597">
        <w:rPr>
          <w:rFonts w:eastAsiaTheme="minorHAnsi"/>
        </w:rPr>
        <w:t xml:space="preserve"> for the malware detection algorithm and</w:t>
      </w:r>
      <w:r w:rsidRPr="00E9271E">
        <w:rPr>
          <w:rFonts w:eastAsiaTheme="minorHAnsi"/>
        </w:rPr>
        <w:t xml:space="preserve"> provide day-to-day security without user input.</w:t>
      </w:r>
    </w:p>
    <w:p w14:paraId="1DF38C3F" w14:textId="48294CA5" w:rsidR="006F7C3A" w:rsidRPr="00E9271E" w:rsidRDefault="006F7C3A" w:rsidP="00E9271E">
      <w:pPr>
        <w:divId w:val="1753744884"/>
        <w:rPr>
          <w:rFonts w:eastAsiaTheme="minorHAnsi"/>
        </w:rPr>
      </w:pPr>
      <w:r w:rsidRPr="00E9271E">
        <w:rPr>
          <w:rFonts w:eastAsiaTheme="minorHAnsi"/>
        </w:rPr>
        <w:t xml:space="preserve">This project will analyse the possibility of having an all-in-one security suite on </w:t>
      </w:r>
      <w:r w:rsidR="0030064C">
        <w:rPr>
          <w:rFonts w:eastAsiaTheme="minorHAnsi"/>
        </w:rPr>
        <w:t>Android</w:t>
      </w:r>
      <w:r w:rsidRPr="00E9271E">
        <w:rPr>
          <w:rFonts w:eastAsiaTheme="minorHAnsi"/>
        </w:rPr>
        <w:t xml:space="preserve"> that:</w:t>
      </w:r>
    </w:p>
    <w:p w14:paraId="23581678" w14:textId="195A508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Requires no prior modification to the </w:t>
      </w:r>
      <w:r w:rsidR="007232DF" w:rsidRPr="00E9271E">
        <w:rPr>
          <w:rFonts w:eastAsiaTheme="minorHAnsi"/>
        </w:rPr>
        <w:t>OS.</w:t>
      </w:r>
    </w:p>
    <w:p w14:paraId="0562BB4F" w14:textId="77777777" w:rsidR="006F7C3A" w:rsidRPr="00E9271E" w:rsidRDefault="006F7C3A" w:rsidP="00E9271E">
      <w:pPr>
        <w:numPr>
          <w:ilvl w:val="0"/>
          <w:numId w:val="23"/>
        </w:numPr>
        <w:contextualSpacing/>
        <w:divId w:val="1753744884"/>
        <w:rPr>
          <w:rFonts w:eastAsiaTheme="minorHAnsi"/>
        </w:rPr>
      </w:pPr>
      <w:r w:rsidRPr="00E9271E">
        <w:rPr>
          <w:rFonts w:eastAsiaTheme="minorHAnsi"/>
        </w:rPr>
        <w:t>User-Friendly</w:t>
      </w:r>
    </w:p>
    <w:p w14:paraId="37B884A4" w14:textId="23CFE990"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Up to date using the latest security </w:t>
      </w:r>
      <w:r w:rsidR="007232DF" w:rsidRPr="00E9271E">
        <w:rPr>
          <w:rFonts w:eastAsiaTheme="minorHAnsi"/>
        </w:rPr>
        <w:t>definitions</w:t>
      </w:r>
      <w:r w:rsidR="003725D4">
        <w:rPr>
          <w:rFonts w:eastAsiaTheme="minorHAnsi"/>
        </w:rPr>
        <w:t xml:space="preserve"> for the file scanner</w:t>
      </w:r>
      <w:r w:rsidR="007232DF" w:rsidRPr="00E9271E">
        <w:rPr>
          <w:rFonts w:eastAsiaTheme="minorHAnsi"/>
        </w:rPr>
        <w:t>.</w:t>
      </w:r>
    </w:p>
    <w:p w14:paraId="3CC5513C" w14:textId="3A64BE29"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Is Compatible with older versions of </w:t>
      </w:r>
      <w:r w:rsidR="007232DF">
        <w:rPr>
          <w:rFonts w:eastAsiaTheme="minorHAnsi"/>
        </w:rPr>
        <w:t>Android.</w:t>
      </w:r>
    </w:p>
    <w:p w14:paraId="78CA3379" w14:textId="4D5FCF8E" w:rsidR="006F7C3A" w:rsidRPr="00E9271E" w:rsidRDefault="006F7C3A" w:rsidP="00E9271E">
      <w:pPr>
        <w:numPr>
          <w:ilvl w:val="0"/>
          <w:numId w:val="23"/>
        </w:numPr>
        <w:contextualSpacing/>
        <w:divId w:val="1753744884"/>
        <w:rPr>
          <w:rFonts w:eastAsiaTheme="minorHAnsi"/>
        </w:rPr>
      </w:pPr>
      <w:r w:rsidRPr="00E9271E">
        <w:rPr>
          <w:rFonts w:eastAsiaTheme="minorHAnsi"/>
        </w:rPr>
        <w:t xml:space="preserve">Handles multiple modules of Security on an </w:t>
      </w:r>
      <w:r w:rsidR="0030064C">
        <w:rPr>
          <w:rFonts w:eastAsiaTheme="minorHAnsi"/>
        </w:rPr>
        <w:t>Android</w:t>
      </w:r>
      <w:r w:rsidRPr="00E9271E">
        <w:rPr>
          <w:rFonts w:eastAsiaTheme="minorHAnsi"/>
        </w:rPr>
        <w:t xml:space="preserve"> Device from this list:</w:t>
      </w:r>
    </w:p>
    <w:p w14:paraId="0025B082" w14:textId="70C19DE8" w:rsidR="006F7C3A" w:rsidRPr="000C7CB3" w:rsidRDefault="006F7C3A" w:rsidP="00E9271E">
      <w:pPr>
        <w:numPr>
          <w:ilvl w:val="1"/>
          <w:numId w:val="23"/>
        </w:numPr>
        <w:contextualSpacing/>
        <w:divId w:val="1753744884"/>
        <w:rPr>
          <w:rFonts w:eastAsiaTheme="minorHAnsi"/>
          <w:lang w:val="en-GB"/>
        </w:rPr>
      </w:pPr>
      <w:r w:rsidRPr="000C7CB3">
        <w:rPr>
          <w:rFonts w:eastAsiaTheme="minorHAnsi"/>
        </w:rPr>
        <w:t xml:space="preserve">Anti-Virus/Malware </w:t>
      </w:r>
      <w:r w:rsidR="001F60FE">
        <w:rPr>
          <w:rFonts w:eastAsiaTheme="minorHAnsi"/>
        </w:rPr>
        <w:t>Scanner</w:t>
      </w:r>
    </w:p>
    <w:p w14:paraId="0B8FDDC3" w14:textId="397A7AAB" w:rsidR="001F60FE" w:rsidRPr="001F60FE" w:rsidRDefault="001F60FE" w:rsidP="001F60FE">
      <w:pPr>
        <w:numPr>
          <w:ilvl w:val="2"/>
          <w:numId w:val="23"/>
        </w:numPr>
        <w:contextualSpacing/>
        <w:divId w:val="1753744884"/>
        <w:rPr>
          <w:rFonts w:eastAsiaTheme="minorHAnsi"/>
          <w:lang w:val="en-GB"/>
        </w:rPr>
      </w:pPr>
      <w:r>
        <w:rPr>
          <w:rFonts w:eastAsiaTheme="minorHAnsi"/>
        </w:rPr>
        <w:t>App-based Malware Scanner</w:t>
      </w:r>
    </w:p>
    <w:p w14:paraId="6D15AAAC" w14:textId="5D4F7B92" w:rsidR="001F60FE" w:rsidRPr="000C7CB3" w:rsidRDefault="001F60FE" w:rsidP="001F60FE">
      <w:pPr>
        <w:numPr>
          <w:ilvl w:val="2"/>
          <w:numId w:val="23"/>
        </w:numPr>
        <w:contextualSpacing/>
        <w:divId w:val="1753744884"/>
        <w:rPr>
          <w:rFonts w:eastAsiaTheme="minorHAnsi"/>
          <w:lang w:val="en-GB"/>
        </w:rPr>
      </w:pPr>
      <w:r>
        <w:rPr>
          <w:rFonts w:eastAsiaTheme="minorHAnsi"/>
        </w:rPr>
        <w:t>File-based Malware Scanner</w:t>
      </w:r>
    </w:p>
    <w:p w14:paraId="7AD80C38" w14:textId="3659890E" w:rsidR="006F7C3A" w:rsidRPr="000C7CB3" w:rsidRDefault="006F7C3A" w:rsidP="00E9271E">
      <w:pPr>
        <w:numPr>
          <w:ilvl w:val="1"/>
          <w:numId w:val="23"/>
        </w:numPr>
        <w:contextualSpacing/>
        <w:divId w:val="1753744884"/>
        <w:rPr>
          <w:rFonts w:eastAsiaTheme="minorHAnsi"/>
        </w:rPr>
      </w:pPr>
      <w:r w:rsidRPr="000C7CB3">
        <w:rPr>
          <w:rFonts w:eastAsiaTheme="minorHAnsi"/>
        </w:rPr>
        <w:t>Overview of app permissions</w:t>
      </w:r>
    </w:p>
    <w:p w14:paraId="4A60B1E6" w14:textId="7013B2C2" w:rsidR="00EE1DFA" w:rsidRDefault="006F7C3A" w:rsidP="00E9271E">
      <w:pPr>
        <w:numPr>
          <w:ilvl w:val="1"/>
          <w:numId w:val="23"/>
        </w:numPr>
        <w:contextualSpacing/>
        <w:divId w:val="1753744884"/>
        <w:rPr>
          <w:rFonts w:eastAsiaTheme="minorHAnsi"/>
        </w:rPr>
      </w:pPr>
      <w:r w:rsidRPr="000C7CB3">
        <w:rPr>
          <w:rFonts w:eastAsiaTheme="minorHAnsi"/>
        </w:rPr>
        <w:t>App Access Control</w:t>
      </w:r>
    </w:p>
    <w:p w14:paraId="3EBDBB41" w14:textId="3809E726" w:rsidR="0030064C" w:rsidRDefault="0030064C" w:rsidP="0030064C">
      <w:pPr>
        <w:contextualSpacing/>
        <w:divId w:val="1753744884"/>
        <w:rPr>
          <w:rFonts w:eastAsiaTheme="minorHAnsi"/>
        </w:rPr>
      </w:pPr>
    </w:p>
    <w:p w14:paraId="6EF55EBD" w14:textId="2F936403" w:rsidR="0030064C" w:rsidRDefault="0030064C" w:rsidP="0030064C">
      <w:pPr>
        <w:contextualSpacing/>
        <w:divId w:val="1753744884"/>
        <w:rPr>
          <w:rFonts w:eastAsiaTheme="minorHAnsi"/>
        </w:rPr>
      </w:pPr>
    </w:p>
    <w:p w14:paraId="44709996" w14:textId="5244AAA8" w:rsidR="0030064C" w:rsidRDefault="0030064C" w:rsidP="0030064C">
      <w:pPr>
        <w:contextualSpacing/>
        <w:divId w:val="1753744884"/>
        <w:rPr>
          <w:rFonts w:eastAsiaTheme="minorHAnsi"/>
        </w:rPr>
      </w:pPr>
    </w:p>
    <w:p w14:paraId="2F53E306" w14:textId="12506684" w:rsidR="0030064C" w:rsidRDefault="0030064C" w:rsidP="0030064C">
      <w:pPr>
        <w:contextualSpacing/>
        <w:divId w:val="1753744884"/>
        <w:rPr>
          <w:rFonts w:eastAsiaTheme="minorHAnsi"/>
        </w:rPr>
      </w:pPr>
    </w:p>
    <w:p w14:paraId="3179A215" w14:textId="77777777" w:rsidR="00F10504" w:rsidRPr="0030064C" w:rsidRDefault="00F10504" w:rsidP="0030064C">
      <w:pPr>
        <w:contextualSpacing/>
        <w:divId w:val="1753744884"/>
        <w:rPr>
          <w:rFonts w:eastAsiaTheme="minorHAnsi"/>
        </w:rPr>
      </w:pPr>
    </w:p>
    <w:p w14:paraId="4D5ED808" w14:textId="77777777" w:rsidR="00F43857" w:rsidRDefault="00F43857" w:rsidP="0030064C">
      <w:pPr>
        <w:contextualSpacing/>
        <w:divId w:val="1753744884"/>
        <w:rPr>
          <w:rFonts w:eastAsiaTheme="minorHAnsi"/>
        </w:rPr>
      </w:pPr>
    </w:p>
    <w:p w14:paraId="707A3663" w14:textId="77777777" w:rsidR="00F43857" w:rsidRDefault="00F43857" w:rsidP="0030064C">
      <w:pPr>
        <w:contextualSpacing/>
        <w:divId w:val="1753744884"/>
        <w:rPr>
          <w:rFonts w:eastAsiaTheme="minorHAnsi"/>
        </w:rPr>
      </w:pPr>
    </w:p>
    <w:p w14:paraId="420E8242" w14:textId="77777777" w:rsidR="00F43857" w:rsidRDefault="00F43857" w:rsidP="0030064C">
      <w:pPr>
        <w:contextualSpacing/>
        <w:divId w:val="1753744884"/>
        <w:rPr>
          <w:rFonts w:eastAsiaTheme="minorHAnsi"/>
        </w:rPr>
      </w:pPr>
    </w:p>
    <w:p w14:paraId="3ACA4DB9" w14:textId="77777777" w:rsidR="002F7608" w:rsidRDefault="002F7608" w:rsidP="0030064C">
      <w:pPr>
        <w:contextualSpacing/>
        <w:divId w:val="1753744884"/>
        <w:rPr>
          <w:rFonts w:eastAsiaTheme="minorHAnsi"/>
        </w:rPr>
      </w:pPr>
    </w:p>
    <w:p w14:paraId="7672ACD6" w14:textId="77777777" w:rsidR="002F7608" w:rsidRDefault="002F7608" w:rsidP="0030064C">
      <w:pPr>
        <w:contextualSpacing/>
        <w:divId w:val="1753744884"/>
        <w:rPr>
          <w:rFonts w:eastAsiaTheme="minorHAnsi"/>
        </w:rPr>
      </w:pPr>
    </w:p>
    <w:p w14:paraId="30677E77" w14:textId="77777777" w:rsidR="002F7608" w:rsidRPr="0030064C" w:rsidRDefault="002F7608" w:rsidP="0030064C">
      <w:pPr>
        <w:contextualSpacing/>
        <w:divId w:val="1753744884"/>
        <w:rPr>
          <w:rFonts w:eastAsiaTheme="minorHAnsi"/>
        </w:rPr>
      </w:pPr>
    </w:p>
    <w:p w14:paraId="018EC798" w14:textId="78E1138F" w:rsidR="00535968" w:rsidRPr="00535968" w:rsidRDefault="00535968" w:rsidP="006032CD">
      <w:pPr>
        <w:pStyle w:val="Heading2"/>
        <w:divId w:val="1753744884"/>
      </w:pPr>
      <w:bookmarkStart w:id="7" w:name="_Toc120853971"/>
      <w:r>
        <w:lastRenderedPageBreak/>
        <w:t>Motivations</w:t>
      </w:r>
      <w:bookmarkEnd w:id="7"/>
    </w:p>
    <w:p w14:paraId="7CFCA445" w14:textId="5ABFAE90" w:rsidR="00E9271E" w:rsidRDefault="00E9271E" w:rsidP="00E9271E">
      <w:pPr>
        <w:spacing w:before="0" w:after="0"/>
        <w:rPr>
          <w:lang w:val="en-GB"/>
        </w:rPr>
      </w:pPr>
      <w:r w:rsidRPr="00E9271E">
        <w:rPr>
          <w:lang w:val="en-GB"/>
        </w:rPr>
        <w:t xml:space="preserve">Since the first release of the </w:t>
      </w:r>
      <w:r w:rsidR="0030064C">
        <w:rPr>
          <w:lang w:val="en-GB"/>
        </w:rPr>
        <w:t>Android</w:t>
      </w:r>
      <w:r w:rsidRPr="00E9271E">
        <w:rPr>
          <w:lang w:val="en-GB"/>
        </w:rPr>
        <w:t xml:space="preserve"> mobile Operating System in 2008, </w:t>
      </w:r>
      <w:r w:rsidR="0030064C">
        <w:rPr>
          <w:lang w:val="en-GB"/>
        </w:rPr>
        <w:t>Android</w:t>
      </w:r>
      <w:r w:rsidRPr="00E9271E">
        <w:rPr>
          <w:lang w:val="en-GB"/>
        </w:rPr>
        <w:t xml:space="preserve"> Smartphones have</w:t>
      </w:r>
      <w:r>
        <w:rPr>
          <w:lang w:val="en-GB"/>
        </w:rPr>
        <w:t xml:space="preserve"> </w:t>
      </w:r>
      <w:r w:rsidRPr="00E9271E">
        <w:rPr>
          <w:lang w:val="en-GB"/>
        </w:rPr>
        <w:t>developed to become an integral part of day-to-day life and as smartphones have improved and added</w:t>
      </w:r>
      <w:r>
        <w:rPr>
          <w:lang w:val="en-GB"/>
        </w:rPr>
        <w:t xml:space="preserve"> </w:t>
      </w:r>
      <w:r w:rsidRPr="00E9271E">
        <w:rPr>
          <w:lang w:val="en-GB"/>
        </w:rPr>
        <w:t>features, the amount of personal</w:t>
      </w:r>
      <w:r w:rsidR="00462D2C">
        <w:rPr>
          <w:lang w:val="en-GB"/>
        </w:rPr>
        <w:t xml:space="preserve"> </w:t>
      </w:r>
      <w:r w:rsidRPr="00E9271E">
        <w:rPr>
          <w:lang w:val="en-GB"/>
        </w:rPr>
        <w:t xml:space="preserve">data they </w:t>
      </w:r>
      <w:r w:rsidR="001418C9" w:rsidRPr="00E9271E">
        <w:rPr>
          <w:lang w:val="en-GB"/>
        </w:rPr>
        <w:t>managed</w:t>
      </w:r>
      <w:r w:rsidRPr="00E9271E">
        <w:rPr>
          <w:lang w:val="en-GB"/>
        </w:rPr>
        <w:t xml:space="preserve"> also increased. </w:t>
      </w:r>
      <w:r w:rsidR="0030064C">
        <w:rPr>
          <w:lang w:val="en-GB"/>
        </w:rPr>
        <w:t>Android</w:t>
      </w:r>
      <w:r w:rsidRPr="00E9271E">
        <w:rPr>
          <w:lang w:val="en-GB"/>
        </w:rPr>
        <w:t xml:space="preserve"> Smartphones now</w:t>
      </w:r>
      <w:r>
        <w:rPr>
          <w:lang w:val="en-GB"/>
        </w:rPr>
        <w:t xml:space="preserve"> </w:t>
      </w:r>
      <w:r w:rsidR="005A47B3">
        <w:rPr>
          <w:lang w:val="en-GB"/>
        </w:rPr>
        <w:t>can</w:t>
      </w:r>
      <w:r w:rsidRPr="00E9271E">
        <w:rPr>
          <w:lang w:val="en-GB"/>
        </w:rPr>
        <w:t xml:space="preserve"> </w:t>
      </w:r>
      <w:r w:rsidR="001418C9" w:rsidRPr="00E9271E">
        <w:rPr>
          <w:lang w:val="en-GB"/>
        </w:rPr>
        <w:t>function as</w:t>
      </w:r>
      <w:r w:rsidRPr="00E9271E">
        <w:rPr>
          <w:lang w:val="en-GB"/>
        </w:rPr>
        <w:t xml:space="preserve"> anything from a way to digitally sign contracts to complete bank branches</w:t>
      </w:r>
      <w:r>
        <w:rPr>
          <w:lang w:val="en-GB"/>
        </w:rPr>
        <w:t xml:space="preserve"> </w:t>
      </w:r>
      <w:r w:rsidRPr="00E9271E">
        <w:rPr>
          <w:lang w:val="en-GB"/>
        </w:rPr>
        <w:t>in our pocket. They can replace anything from our Debit Cards to our</w:t>
      </w:r>
      <w:r>
        <w:rPr>
          <w:lang w:val="en-GB"/>
        </w:rPr>
        <w:t xml:space="preserve"> </w:t>
      </w:r>
      <w:r w:rsidR="00D05573">
        <w:rPr>
          <w:lang w:val="en-GB"/>
        </w:rPr>
        <w:t>laptops</w:t>
      </w:r>
      <w:r w:rsidRPr="00E9271E">
        <w:rPr>
          <w:lang w:val="en-GB"/>
        </w:rPr>
        <w:t xml:space="preserve"> we</w:t>
      </w:r>
      <w:r>
        <w:rPr>
          <w:lang w:val="en-GB"/>
        </w:rPr>
        <w:t xml:space="preserve"> </w:t>
      </w:r>
      <w:r w:rsidRPr="00E9271E">
        <w:rPr>
          <w:lang w:val="en-GB"/>
        </w:rPr>
        <w:t xml:space="preserve">become </w:t>
      </w:r>
      <w:r w:rsidR="001418C9" w:rsidRPr="00E9271E">
        <w:rPr>
          <w:lang w:val="en-GB"/>
        </w:rPr>
        <w:t>increasingly</w:t>
      </w:r>
      <w:r w:rsidRPr="00E9271E">
        <w:rPr>
          <w:lang w:val="en-GB"/>
        </w:rPr>
        <w:t xml:space="preserve"> reliant on the palm-sized slabs of glass in our</w:t>
      </w:r>
      <w:r>
        <w:rPr>
          <w:lang w:val="en-GB"/>
        </w:rPr>
        <w:t xml:space="preserve"> </w:t>
      </w:r>
      <w:r w:rsidRPr="00E9271E">
        <w:rPr>
          <w:lang w:val="en-GB"/>
        </w:rPr>
        <w:t xml:space="preserve">pockets, </w:t>
      </w:r>
      <w:r w:rsidR="00D05573">
        <w:rPr>
          <w:lang w:val="en-GB"/>
        </w:rPr>
        <w:t xml:space="preserve">and </w:t>
      </w:r>
      <w:r w:rsidRPr="00E9271E">
        <w:rPr>
          <w:lang w:val="en-GB"/>
        </w:rPr>
        <w:t>the need for security</w:t>
      </w:r>
      <w:r>
        <w:rPr>
          <w:lang w:val="en-GB"/>
        </w:rPr>
        <w:t xml:space="preserve"> </w:t>
      </w:r>
      <w:r w:rsidRPr="00E9271E">
        <w:rPr>
          <w:lang w:val="en-GB"/>
        </w:rPr>
        <w:t>becomes more and more crucial. Especially now more than ever as new malware is being developed</w:t>
      </w:r>
      <w:r>
        <w:rPr>
          <w:lang w:val="en-GB"/>
        </w:rPr>
        <w:t xml:space="preserve"> </w:t>
      </w:r>
      <w:r w:rsidRPr="00E9271E">
        <w:rPr>
          <w:lang w:val="en-GB"/>
        </w:rPr>
        <w:t>and exploited quicker than exploits can be patched and as our</w:t>
      </w:r>
      <w:r>
        <w:rPr>
          <w:lang w:val="en-GB"/>
        </w:rPr>
        <w:t xml:space="preserve"> </w:t>
      </w:r>
      <w:r w:rsidRPr="00E9271E">
        <w:rPr>
          <w:lang w:val="en-GB"/>
        </w:rPr>
        <w:t>devices become more and more</w:t>
      </w:r>
      <w:r>
        <w:rPr>
          <w:lang w:val="en-GB"/>
        </w:rPr>
        <w:t xml:space="preserve"> </w:t>
      </w:r>
      <w:r w:rsidRPr="00E9271E">
        <w:rPr>
          <w:lang w:val="en-GB"/>
        </w:rPr>
        <w:t xml:space="preserve">connected to the outside world an up-to-date fully featured </w:t>
      </w:r>
      <w:r w:rsidR="0030064C">
        <w:rPr>
          <w:lang w:val="en-GB"/>
        </w:rPr>
        <w:t>Android</w:t>
      </w:r>
      <w:r w:rsidRPr="00E9271E">
        <w:rPr>
          <w:lang w:val="en-GB"/>
        </w:rPr>
        <w:t xml:space="preserve"> security suite will help keep our</w:t>
      </w:r>
      <w:r>
        <w:rPr>
          <w:lang w:val="en-GB"/>
        </w:rPr>
        <w:t xml:space="preserve"> </w:t>
      </w:r>
      <w:r w:rsidRPr="00E9271E">
        <w:rPr>
          <w:lang w:val="en-GB"/>
        </w:rPr>
        <w:t>phones secure.</w:t>
      </w:r>
    </w:p>
    <w:p w14:paraId="1F8064A7" w14:textId="77777777" w:rsidR="00E9271E" w:rsidRDefault="00E9271E" w:rsidP="00E9271E">
      <w:pPr>
        <w:spacing w:before="0" w:after="0"/>
        <w:rPr>
          <w:lang w:val="en-GB"/>
        </w:rPr>
      </w:pPr>
    </w:p>
    <w:p w14:paraId="166865F5" w14:textId="7BD9F0BA" w:rsidR="00E9271E" w:rsidRDefault="00E9271E" w:rsidP="00E9271E">
      <w:pPr>
        <w:spacing w:before="0" w:after="0"/>
        <w:rPr>
          <w:lang w:val="en-GB"/>
        </w:rPr>
      </w:pPr>
      <w:r w:rsidRPr="00E9271E">
        <w:rPr>
          <w:lang w:val="en-GB"/>
        </w:rPr>
        <w:t xml:space="preserve">To combat this, various </w:t>
      </w:r>
      <w:r w:rsidR="0030064C">
        <w:rPr>
          <w:lang w:val="en-GB"/>
        </w:rPr>
        <w:t>Android</w:t>
      </w:r>
      <w:r w:rsidRPr="00E9271E">
        <w:rPr>
          <w:lang w:val="en-GB"/>
        </w:rPr>
        <w:t xml:space="preserve"> </w:t>
      </w:r>
      <w:r>
        <w:rPr>
          <w:lang w:val="en-GB"/>
        </w:rPr>
        <w:t>smartphone</w:t>
      </w:r>
      <w:r w:rsidRPr="00E9271E">
        <w:rPr>
          <w:lang w:val="en-GB"/>
        </w:rPr>
        <w:t xml:space="preserve"> manufacturers have been guaranteeing </w:t>
      </w:r>
      <w:r w:rsidR="0030064C">
        <w:rPr>
          <w:lang w:val="en-GB"/>
        </w:rPr>
        <w:t>Android</w:t>
      </w:r>
      <w:r>
        <w:rPr>
          <w:lang w:val="en-GB"/>
        </w:rPr>
        <w:t xml:space="preserve"> </w:t>
      </w:r>
      <w:r w:rsidRPr="00E9271E">
        <w:rPr>
          <w:lang w:val="en-GB"/>
        </w:rPr>
        <w:t>Security Updates on a monthly, bi-monthly, or quarterly basis for a limited number of years</w:t>
      </w:r>
      <w:r>
        <w:rPr>
          <w:lang w:val="en-GB"/>
        </w:rPr>
        <w:t xml:space="preserve"> </w:t>
      </w:r>
      <w:r w:rsidRPr="00E9271E">
        <w:rPr>
          <w:lang w:val="en-GB"/>
        </w:rPr>
        <w:t xml:space="preserve">depending on the age of the device. This is beneficial in practice until the variation in </w:t>
      </w:r>
      <w:r>
        <w:rPr>
          <w:lang w:val="en-GB"/>
        </w:rPr>
        <w:t xml:space="preserve">the </w:t>
      </w:r>
      <w:r w:rsidRPr="00E9271E">
        <w:rPr>
          <w:lang w:val="en-GB"/>
        </w:rPr>
        <w:t>number of</w:t>
      </w:r>
      <w:r>
        <w:rPr>
          <w:lang w:val="en-GB"/>
        </w:rPr>
        <w:t xml:space="preserve"> </w:t>
      </w:r>
      <w:r w:rsidRPr="00E9271E">
        <w:rPr>
          <w:lang w:val="en-GB"/>
        </w:rPr>
        <w:t>years being supported from manufacturer to manufacturer is realised. For example, Google, which</w:t>
      </w:r>
      <w:r>
        <w:rPr>
          <w:lang w:val="en-GB"/>
        </w:rPr>
        <w:t xml:space="preserve"> </w:t>
      </w:r>
      <w:r w:rsidRPr="00E9271E">
        <w:rPr>
          <w:lang w:val="en-GB"/>
        </w:rPr>
        <w:t xml:space="preserve">has </w:t>
      </w:r>
      <w:r>
        <w:rPr>
          <w:lang w:val="en-GB"/>
        </w:rPr>
        <w:t xml:space="preserve">a </w:t>
      </w:r>
      <w:r w:rsidRPr="00E9271E">
        <w:rPr>
          <w:lang w:val="en-GB"/>
        </w:rPr>
        <w:t>0.5% market share (appbrain.com, 2022), can promise at least 3 years of Security updates across</w:t>
      </w:r>
      <w:r>
        <w:rPr>
          <w:lang w:val="en-GB"/>
        </w:rPr>
        <w:t xml:space="preserve"> </w:t>
      </w:r>
      <w:r w:rsidRPr="00E9271E">
        <w:rPr>
          <w:lang w:val="en-GB"/>
        </w:rPr>
        <w:t>all their</w:t>
      </w:r>
      <w:r>
        <w:rPr>
          <w:lang w:val="en-GB"/>
        </w:rPr>
        <w:t xml:space="preserve"> devices </w:t>
      </w:r>
      <w:r w:rsidRPr="00E9271E">
        <w:rPr>
          <w:lang w:val="en-GB"/>
        </w:rPr>
        <w:t>with their latest smartphones offering at least 5 years (Google Support, 2022)</w:t>
      </w:r>
      <w:r>
        <w:rPr>
          <w:lang w:val="en-GB"/>
        </w:rPr>
        <w:t xml:space="preserve"> </w:t>
      </w:r>
      <w:r w:rsidRPr="00E9271E">
        <w:rPr>
          <w:lang w:val="en-GB"/>
        </w:rPr>
        <w:t>whereas Oppo,</w:t>
      </w:r>
      <w:r>
        <w:rPr>
          <w:lang w:val="en-GB"/>
        </w:rPr>
        <w:t xml:space="preserve"> </w:t>
      </w:r>
      <w:r w:rsidRPr="00E9271E">
        <w:rPr>
          <w:lang w:val="en-GB"/>
        </w:rPr>
        <w:t>with 10.1% market share (appbrain.com, 2022), uses a “</w:t>
      </w:r>
      <w:r>
        <w:rPr>
          <w:lang w:val="en-GB"/>
        </w:rPr>
        <w:t xml:space="preserve">the </w:t>
      </w:r>
      <w:r w:rsidRPr="00E9271E">
        <w:rPr>
          <w:lang w:val="en-GB"/>
        </w:rPr>
        <w:t>more you spend, the more</w:t>
      </w:r>
      <w:r>
        <w:rPr>
          <w:lang w:val="en-GB"/>
        </w:rPr>
        <w:t xml:space="preserve"> </w:t>
      </w:r>
      <w:r w:rsidRPr="00E9271E">
        <w:rPr>
          <w:lang w:val="en-GB"/>
        </w:rPr>
        <w:t>you get</w:t>
      </w:r>
      <w:r>
        <w:rPr>
          <w:lang w:val="en-GB"/>
        </w:rPr>
        <w:t xml:space="preserve"> </w:t>
      </w:r>
      <w:r w:rsidRPr="00E9271E">
        <w:rPr>
          <w:lang w:val="en-GB"/>
        </w:rPr>
        <w:t>policy”(</w:t>
      </w:r>
      <w:r w:rsidR="0030064C">
        <w:rPr>
          <w:lang w:val="en-GB"/>
        </w:rPr>
        <w:t>Android</w:t>
      </w:r>
      <w:r w:rsidRPr="00E9271E">
        <w:rPr>
          <w:lang w:val="en-GB"/>
        </w:rPr>
        <w:t xml:space="preserve"> Authority, 2022) with mid-range and budget models receiving less and</w:t>
      </w:r>
      <w:r>
        <w:rPr>
          <w:lang w:val="en-GB"/>
        </w:rPr>
        <w:t xml:space="preserve"> fewer</w:t>
      </w:r>
      <w:r w:rsidRPr="00E9271E">
        <w:rPr>
          <w:lang w:val="en-GB"/>
        </w:rPr>
        <w:t xml:space="preserve"> Security</w:t>
      </w:r>
      <w:r>
        <w:rPr>
          <w:lang w:val="en-GB"/>
        </w:rPr>
        <w:t xml:space="preserve"> </w:t>
      </w:r>
      <w:r w:rsidRPr="00E9271E">
        <w:rPr>
          <w:lang w:val="en-GB"/>
        </w:rPr>
        <w:t>updates as you go down in price with their ultra-budget phones seeing no updates.</w:t>
      </w:r>
      <w:r>
        <w:rPr>
          <w:lang w:val="en-GB"/>
        </w:rPr>
        <w:t xml:space="preserve"> </w:t>
      </w:r>
      <w:r w:rsidRPr="00E9271E">
        <w:rPr>
          <w:lang w:val="en-GB"/>
        </w:rPr>
        <w:t>Maintaining the</w:t>
      </w:r>
      <w:r>
        <w:rPr>
          <w:lang w:val="en-GB"/>
        </w:rPr>
        <w:t xml:space="preserve"> </w:t>
      </w:r>
      <w:r w:rsidRPr="00E9271E">
        <w:rPr>
          <w:lang w:val="en-GB"/>
        </w:rPr>
        <w:t>security and increasing the longevity of these phones is one of my motivations for</w:t>
      </w:r>
      <w:r>
        <w:rPr>
          <w:lang w:val="en-GB"/>
        </w:rPr>
        <w:t xml:space="preserve"> </w:t>
      </w:r>
      <w:r w:rsidRPr="00E9271E">
        <w:rPr>
          <w:lang w:val="en-GB"/>
        </w:rPr>
        <w:t>this project.</w:t>
      </w:r>
    </w:p>
    <w:p w14:paraId="6EE51AAB" w14:textId="77777777" w:rsidR="00E9271E" w:rsidRDefault="00E9271E" w:rsidP="00E9271E">
      <w:pPr>
        <w:spacing w:before="0" w:after="0"/>
        <w:rPr>
          <w:lang w:val="en-GB"/>
        </w:rPr>
      </w:pPr>
    </w:p>
    <w:p w14:paraId="11B1BE54" w14:textId="4D9B0B42" w:rsidR="00E9271E" w:rsidRDefault="00E9271E" w:rsidP="00E9271E">
      <w:pPr>
        <w:spacing w:before="0" w:after="0"/>
        <w:rPr>
          <w:lang w:val="en-GB"/>
        </w:rPr>
      </w:pPr>
      <w:r w:rsidRPr="00E9271E">
        <w:rPr>
          <w:lang w:val="en-GB"/>
        </w:rPr>
        <w:t xml:space="preserve">For most people, </w:t>
      </w:r>
      <w:r w:rsidR="0030064C">
        <w:rPr>
          <w:lang w:val="en-GB"/>
        </w:rPr>
        <w:t>Android</w:t>
      </w:r>
      <w:r w:rsidRPr="00E9271E">
        <w:rPr>
          <w:lang w:val="en-GB"/>
        </w:rPr>
        <w:t xml:space="preserve"> already comes with all the essential safety and security features such as</w:t>
      </w:r>
      <w:r>
        <w:rPr>
          <w:lang w:val="en-GB"/>
        </w:rPr>
        <w:t xml:space="preserve"> </w:t>
      </w:r>
      <w:r w:rsidRPr="00E9271E">
        <w:rPr>
          <w:lang w:val="en-GB"/>
        </w:rPr>
        <w:t xml:space="preserve">Encryption and App Security and basic malware and anti-virus protection. However, the </w:t>
      </w:r>
      <w:r w:rsidR="00A77597">
        <w:rPr>
          <w:lang w:val="en-GB"/>
        </w:rPr>
        <w:t>security level depends</w:t>
      </w:r>
      <w:r w:rsidRPr="00E9271E">
        <w:rPr>
          <w:lang w:val="en-GB"/>
        </w:rPr>
        <w:t xml:space="preserve"> on whether the device is running the latest version of the OS. Unfortunately,</w:t>
      </w:r>
      <w:r>
        <w:rPr>
          <w:lang w:val="en-GB"/>
        </w:rPr>
        <w:t xml:space="preserve"> </w:t>
      </w:r>
      <w:r w:rsidRPr="00E9271E">
        <w:rPr>
          <w:lang w:val="en-GB"/>
        </w:rPr>
        <w:t xml:space="preserve">the </w:t>
      </w:r>
      <w:r w:rsidR="0030064C">
        <w:rPr>
          <w:lang w:val="en-GB"/>
        </w:rPr>
        <w:t>Android</w:t>
      </w:r>
      <w:r w:rsidRPr="00E9271E">
        <w:rPr>
          <w:lang w:val="en-GB"/>
        </w:rPr>
        <w:t xml:space="preserve"> Version </w:t>
      </w:r>
      <w:r>
        <w:rPr>
          <w:lang w:val="en-GB"/>
        </w:rPr>
        <w:t>Market</w:t>
      </w:r>
      <w:r w:rsidRPr="00E9271E">
        <w:rPr>
          <w:lang w:val="en-GB"/>
        </w:rPr>
        <w:t xml:space="preserve"> Share is very fragmented with only 23.5% of devices running the latest</w:t>
      </w:r>
      <w:r>
        <w:rPr>
          <w:lang w:val="en-GB"/>
        </w:rPr>
        <w:t xml:space="preserve"> </w:t>
      </w:r>
      <w:r w:rsidR="0030064C">
        <w:rPr>
          <w:lang w:val="en-GB"/>
        </w:rPr>
        <w:t>Android</w:t>
      </w:r>
      <w:r w:rsidRPr="00E9271E">
        <w:rPr>
          <w:lang w:val="en-GB"/>
        </w:rPr>
        <w:t xml:space="preserve"> 12.0 with more than 27% using a version of </w:t>
      </w:r>
      <w:r w:rsidR="0030064C">
        <w:rPr>
          <w:lang w:val="en-GB"/>
        </w:rPr>
        <w:t>Android</w:t>
      </w:r>
      <w:r w:rsidRPr="00E9271E">
        <w:rPr>
          <w:lang w:val="en-GB"/>
        </w:rPr>
        <w:t xml:space="preserve"> that is over 3 years (</w:t>
      </w:r>
      <w:r w:rsidR="0030064C">
        <w:rPr>
          <w:lang w:val="en-GB"/>
        </w:rPr>
        <w:t>Android</w:t>
      </w:r>
      <w:r w:rsidRPr="00E9271E">
        <w:rPr>
          <w:lang w:val="en-GB"/>
        </w:rPr>
        <w:t xml:space="preserve"> Version</w:t>
      </w:r>
      <w:r>
        <w:rPr>
          <w:lang w:val="en-GB"/>
        </w:rPr>
        <w:t xml:space="preserve"> </w:t>
      </w:r>
      <w:r w:rsidRPr="00E9271E">
        <w:rPr>
          <w:lang w:val="en-GB"/>
        </w:rPr>
        <w:t xml:space="preserve">Market Share Worldwide | Stat counter Global Stats, 2022). Naturally, owners of older </w:t>
      </w:r>
      <w:r w:rsidR="0030064C">
        <w:rPr>
          <w:lang w:val="en-GB"/>
        </w:rPr>
        <w:t>Android</w:t>
      </w:r>
      <w:r>
        <w:rPr>
          <w:lang w:val="en-GB"/>
        </w:rPr>
        <w:t xml:space="preserve"> </w:t>
      </w:r>
      <w:r w:rsidRPr="00E9271E">
        <w:rPr>
          <w:lang w:val="en-GB"/>
        </w:rPr>
        <w:t>devices look to the Google Play store for a 3rd party Security solution such as those provided by</w:t>
      </w:r>
      <w:r>
        <w:rPr>
          <w:lang w:val="en-GB"/>
        </w:rPr>
        <w:t xml:space="preserve"> </w:t>
      </w:r>
      <w:r w:rsidRPr="00E9271E">
        <w:rPr>
          <w:lang w:val="en-GB"/>
        </w:rPr>
        <w:t>McAfee or Malwarebytes and then soon realise that</w:t>
      </w:r>
      <w:r w:rsidR="00430F36">
        <w:rPr>
          <w:lang w:val="en-GB"/>
        </w:rPr>
        <w:t xml:space="preserve"> </w:t>
      </w:r>
      <w:r w:rsidR="00D22C8A">
        <w:rPr>
          <w:lang w:val="en-GB"/>
        </w:rPr>
        <w:t>to</w:t>
      </w:r>
      <w:r w:rsidR="00430F36">
        <w:rPr>
          <w:lang w:val="en-GB"/>
        </w:rPr>
        <w:t xml:space="preserve"> cover ev</w:t>
      </w:r>
      <w:r w:rsidRPr="00E9271E">
        <w:rPr>
          <w:lang w:val="en-GB"/>
        </w:rPr>
        <w:t>ery aspect of security on</w:t>
      </w:r>
      <w:r>
        <w:rPr>
          <w:lang w:val="en-GB"/>
        </w:rPr>
        <w:t xml:space="preserve"> </w:t>
      </w:r>
      <w:r w:rsidRPr="00E9271E">
        <w:rPr>
          <w:lang w:val="en-GB"/>
        </w:rPr>
        <w:t>their device, they would need to download multiple apps because there is no full-featured Security</w:t>
      </w:r>
      <w:r>
        <w:rPr>
          <w:lang w:val="en-GB"/>
        </w:rPr>
        <w:t xml:space="preserve"> </w:t>
      </w:r>
      <w:r w:rsidRPr="00E9271E">
        <w:rPr>
          <w:lang w:val="en-GB"/>
        </w:rPr>
        <w:t xml:space="preserve">suite that can act as an all-in-one solution for your security needs on your </w:t>
      </w:r>
      <w:r w:rsidR="0030064C">
        <w:rPr>
          <w:lang w:val="en-GB"/>
        </w:rPr>
        <w:t>Android</w:t>
      </w:r>
      <w:r w:rsidRPr="00E9271E">
        <w:rPr>
          <w:lang w:val="en-GB"/>
        </w:rPr>
        <w:t xml:space="preserve"> device. This</w:t>
      </w:r>
      <w:r>
        <w:rPr>
          <w:lang w:val="en-GB"/>
        </w:rPr>
        <w:t xml:space="preserve"> </w:t>
      </w:r>
      <w:r w:rsidRPr="00E9271E">
        <w:rPr>
          <w:lang w:val="en-GB"/>
        </w:rPr>
        <w:t>inconvenience may deter less tech-savvy users from maintaining the security of their older</w:t>
      </w:r>
      <w:r>
        <w:rPr>
          <w:lang w:val="en-GB"/>
        </w:rPr>
        <w:t xml:space="preserve"> device</w:t>
      </w:r>
      <w:r w:rsidRPr="00E9271E">
        <w:rPr>
          <w:lang w:val="en-GB"/>
        </w:rPr>
        <w:t>s.</w:t>
      </w:r>
      <w:r>
        <w:rPr>
          <w:lang w:val="en-GB"/>
        </w:rPr>
        <w:t xml:space="preserve"> </w:t>
      </w:r>
      <w:r w:rsidRPr="00E9271E">
        <w:rPr>
          <w:lang w:val="en-GB"/>
        </w:rPr>
        <w:t xml:space="preserve">Having an all-in-one Security Suite on </w:t>
      </w:r>
      <w:r w:rsidR="0030064C">
        <w:rPr>
          <w:lang w:val="en-GB"/>
        </w:rPr>
        <w:t>Android</w:t>
      </w:r>
      <w:r w:rsidRPr="00E9271E">
        <w:rPr>
          <w:lang w:val="en-GB"/>
        </w:rPr>
        <w:t xml:space="preserve"> will benefit and allow those users to protect their</w:t>
      </w:r>
      <w:r>
        <w:rPr>
          <w:lang w:val="en-GB"/>
        </w:rPr>
        <w:t xml:space="preserve"> </w:t>
      </w:r>
      <w:r w:rsidRPr="00E9271E">
        <w:rPr>
          <w:lang w:val="en-GB"/>
        </w:rPr>
        <w:t>data more conveniently.</w:t>
      </w:r>
    </w:p>
    <w:p w14:paraId="1A6F45FE" w14:textId="77777777" w:rsidR="00861D9B" w:rsidRPr="00E9271E" w:rsidRDefault="00861D9B" w:rsidP="00E9271E">
      <w:pPr>
        <w:spacing w:before="0" w:after="0"/>
        <w:rPr>
          <w:lang w:val="en-GB"/>
        </w:rPr>
      </w:pPr>
    </w:p>
    <w:p w14:paraId="6B3C274A" w14:textId="34E88D7C" w:rsidR="0029434A" w:rsidRPr="00780247" w:rsidRDefault="00E9271E" w:rsidP="00E9271E">
      <w:pPr>
        <w:spacing w:before="0" w:after="0"/>
        <w:rPr>
          <w:lang w:val="en-GB"/>
        </w:rPr>
      </w:pPr>
      <w:r w:rsidRPr="00E9271E">
        <w:rPr>
          <w:lang w:val="en-GB"/>
        </w:rPr>
        <w:t>I have taken an interest in this project as I am hoping to pursue a career in the Cybersecurity Industry</w:t>
      </w:r>
      <w:r>
        <w:rPr>
          <w:lang w:val="en-GB"/>
        </w:rPr>
        <w:t xml:space="preserve"> </w:t>
      </w:r>
      <w:r w:rsidRPr="00E9271E">
        <w:rPr>
          <w:lang w:val="en-GB"/>
        </w:rPr>
        <w:t xml:space="preserve">with a particular interest in Mobile Security. I am an avid </w:t>
      </w:r>
      <w:r w:rsidR="0030064C">
        <w:rPr>
          <w:lang w:val="en-GB"/>
        </w:rPr>
        <w:t>Android</w:t>
      </w:r>
      <w:r w:rsidRPr="00E9271E">
        <w:rPr>
          <w:lang w:val="en-GB"/>
        </w:rPr>
        <w:t xml:space="preserve"> User who has resisted the rise of</w:t>
      </w:r>
      <w:r>
        <w:rPr>
          <w:lang w:val="en-GB"/>
        </w:rPr>
        <w:t xml:space="preserve"> </w:t>
      </w:r>
      <w:r w:rsidRPr="00E9271E">
        <w:rPr>
          <w:lang w:val="en-GB"/>
        </w:rPr>
        <w:t>IOS for many years and have taken an interest in Secure Messaging and Encryption having</w:t>
      </w:r>
      <w:r>
        <w:rPr>
          <w:lang w:val="en-GB"/>
        </w:rPr>
        <w:t xml:space="preserve"> </w:t>
      </w:r>
      <w:r w:rsidRPr="00E9271E">
        <w:rPr>
          <w:lang w:val="en-GB"/>
        </w:rPr>
        <w:t>programmed a secure messaging app (reminiscent of something like WhatsApp or Messenger) using</w:t>
      </w:r>
      <w:r>
        <w:rPr>
          <w:lang w:val="en-GB"/>
        </w:rPr>
        <w:t xml:space="preserve"> </w:t>
      </w:r>
      <w:r w:rsidRPr="00E9271E">
        <w:rPr>
          <w:lang w:val="en-GB"/>
        </w:rPr>
        <w:t>Java and Google Firebase.</w:t>
      </w:r>
      <w:r>
        <w:rPr>
          <w:lang w:val="en-GB"/>
        </w:rPr>
        <w:t xml:space="preserve"> </w:t>
      </w:r>
      <w:r w:rsidRPr="00E9271E">
        <w:rPr>
          <w:lang w:val="en-GB"/>
        </w:rPr>
        <w:t xml:space="preserve">Although I’m new to on-device </w:t>
      </w:r>
      <w:r w:rsidR="0030064C">
        <w:rPr>
          <w:lang w:val="en-GB"/>
        </w:rPr>
        <w:t>Android</w:t>
      </w:r>
      <w:r w:rsidRPr="00E9271E">
        <w:rPr>
          <w:lang w:val="en-GB"/>
        </w:rPr>
        <w:t xml:space="preserve"> security, it has always been a</w:t>
      </w:r>
      <w:r>
        <w:rPr>
          <w:lang w:val="en-GB"/>
        </w:rPr>
        <w:t xml:space="preserve"> </w:t>
      </w:r>
      <w:r w:rsidRPr="00E9271E">
        <w:rPr>
          <w:lang w:val="en-GB"/>
        </w:rPr>
        <w:t>subject that I have wanted</w:t>
      </w:r>
      <w:r>
        <w:rPr>
          <w:lang w:val="en-GB"/>
        </w:rPr>
        <w:t xml:space="preserve"> </w:t>
      </w:r>
      <w:r w:rsidRPr="00E9271E">
        <w:rPr>
          <w:lang w:val="en-GB"/>
        </w:rPr>
        <w:t>to pursue in the future as I do believe that the Play Store’s App</w:t>
      </w:r>
      <w:r>
        <w:rPr>
          <w:lang w:val="en-GB"/>
        </w:rPr>
        <w:t xml:space="preserve"> </w:t>
      </w:r>
      <w:r w:rsidRPr="00E9271E">
        <w:rPr>
          <w:lang w:val="en-GB"/>
        </w:rPr>
        <w:t xml:space="preserve">Requirements are a bit relaxed in the security department and this is a major issue as </w:t>
      </w:r>
      <w:r w:rsidR="0030064C">
        <w:rPr>
          <w:lang w:val="en-GB"/>
        </w:rPr>
        <w:t>Android</w:t>
      </w:r>
      <w:r>
        <w:rPr>
          <w:lang w:val="en-GB"/>
        </w:rPr>
        <w:t xml:space="preserve"> </w:t>
      </w:r>
      <w:r w:rsidRPr="00E9271E">
        <w:rPr>
          <w:lang w:val="en-GB"/>
        </w:rPr>
        <w:t>apps keep popping up on the news because of malware detection.</w:t>
      </w:r>
    </w:p>
    <w:p w14:paraId="652E2D82" w14:textId="4D022DE7" w:rsidR="002B2DB7" w:rsidRDefault="002B2DB7" w:rsidP="002B2DB7">
      <w:pPr>
        <w:pStyle w:val="Heading1"/>
      </w:pPr>
      <w:bookmarkStart w:id="8" w:name="_Toc120853972"/>
      <w:r w:rsidRPr="00A02E2F">
        <w:lastRenderedPageBreak/>
        <w:t>Literature Review</w:t>
      </w:r>
      <w:bookmarkEnd w:id="8"/>
    </w:p>
    <w:p w14:paraId="15F695F4" w14:textId="352E51BA" w:rsidR="002B2DB7" w:rsidRPr="00C71B8A" w:rsidRDefault="00143733" w:rsidP="002B2DB7">
      <w:pPr>
        <w:rPr>
          <w:lang w:val="en-GB"/>
        </w:rPr>
      </w:pPr>
      <w:r w:rsidRPr="00C71B8A">
        <w:rPr>
          <w:lang w:val="en-GB"/>
        </w:rPr>
        <w:t xml:space="preserve">To aid the development of </w:t>
      </w:r>
      <w:r w:rsidR="005C4EE2" w:rsidRPr="00C71B8A">
        <w:rPr>
          <w:lang w:val="en-GB"/>
        </w:rPr>
        <w:t>my Security Suit</w:t>
      </w:r>
      <w:r w:rsidR="00055218" w:rsidRPr="00C71B8A">
        <w:rPr>
          <w:lang w:val="en-GB"/>
        </w:rPr>
        <w:t>e</w:t>
      </w:r>
      <w:r w:rsidR="005C4EE2" w:rsidRPr="00C71B8A">
        <w:rPr>
          <w:lang w:val="en-GB"/>
        </w:rPr>
        <w:t xml:space="preserve">, I needed to do ample research to identify </w:t>
      </w:r>
      <w:r w:rsidR="00D850B7" w:rsidRPr="00C71B8A">
        <w:rPr>
          <w:lang w:val="en-GB"/>
        </w:rPr>
        <w:t>the functional and desirable requirements</w:t>
      </w:r>
      <w:r w:rsidR="00E35DDF" w:rsidRPr="00C71B8A">
        <w:rPr>
          <w:lang w:val="en-GB"/>
        </w:rPr>
        <w:t xml:space="preserve"> of the </w:t>
      </w:r>
      <w:r w:rsidR="00361EB0" w:rsidRPr="00C71B8A">
        <w:rPr>
          <w:lang w:val="en-GB"/>
        </w:rPr>
        <w:t>assignment</w:t>
      </w:r>
      <w:r w:rsidR="00D850B7" w:rsidRPr="00C71B8A">
        <w:rPr>
          <w:lang w:val="en-GB"/>
        </w:rPr>
        <w:t xml:space="preserve">. This </w:t>
      </w:r>
      <w:r w:rsidR="00BE61B8" w:rsidRPr="00C71B8A">
        <w:rPr>
          <w:lang w:val="en-GB"/>
        </w:rPr>
        <w:t>initially began with decomposing the task and highlighting the three main features</w:t>
      </w:r>
      <w:r w:rsidR="00C71B8A">
        <w:rPr>
          <w:lang w:val="en-GB"/>
        </w:rPr>
        <w:t xml:space="preserve"> that I </w:t>
      </w:r>
      <w:r w:rsidR="00A11871">
        <w:rPr>
          <w:lang w:val="en-GB"/>
        </w:rPr>
        <w:t>planned to implement in Term 1</w:t>
      </w:r>
      <w:r w:rsidR="00C71B8A" w:rsidRPr="00C71B8A">
        <w:rPr>
          <w:lang w:val="en-GB"/>
        </w:rPr>
        <w:t>:</w:t>
      </w:r>
      <w:r w:rsidR="00BE61B8" w:rsidRPr="00C71B8A">
        <w:rPr>
          <w:lang w:val="en-GB"/>
        </w:rPr>
        <w:t xml:space="preserve"> the Malware Scanner, the Permission </w:t>
      </w:r>
      <w:r w:rsidR="00C71B8A" w:rsidRPr="00C71B8A">
        <w:rPr>
          <w:lang w:val="en-GB"/>
        </w:rPr>
        <w:t>Manager,</w:t>
      </w:r>
      <w:r w:rsidR="00BE61B8" w:rsidRPr="00C71B8A">
        <w:rPr>
          <w:lang w:val="en-GB"/>
        </w:rPr>
        <w:t xml:space="preserve"> and the App Locker. For each</w:t>
      </w:r>
      <w:r w:rsidR="001252F1" w:rsidRPr="00C71B8A">
        <w:rPr>
          <w:lang w:val="en-GB"/>
        </w:rPr>
        <w:t xml:space="preserve"> module, </w:t>
      </w:r>
      <w:r w:rsidR="00E27498" w:rsidRPr="00C71B8A">
        <w:rPr>
          <w:lang w:val="en-GB"/>
        </w:rPr>
        <w:t xml:space="preserve">I </w:t>
      </w:r>
      <w:r w:rsidR="008C6831" w:rsidRPr="00C71B8A">
        <w:rPr>
          <w:lang w:val="en-GB"/>
        </w:rPr>
        <w:t xml:space="preserve">explored the theoretical insights into accomplishing the </w:t>
      </w:r>
      <w:r w:rsidR="0095128D" w:rsidRPr="00C71B8A">
        <w:rPr>
          <w:lang w:val="en-GB"/>
        </w:rPr>
        <w:t xml:space="preserve">components </w:t>
      </w:r>
      <w:r w:rsidR="00C71B8A" w:rsidRPr="00C71B8A">
        <w:rPr>
          <w:lang w:val="en-GB"/>
        </w:rPr>
        <w:t>to</w:t>
      </w:r>
      <w:r w:rsidR="0095128D" w:rsidRPr="00C71B8A">
        <w:rPr>
          <w:lang w:val="en-GB"/>
        </w:rPr>
        <w:t xml:space="preserve"> inform my development.</w:t>
      </w:r>
      <w:r w:rsidR="00E27498" w:rsidRPr="00C71B8A">
        <w:rPr>
          <w:lang w:val="en-GB"/>
        </w:rPr>
        <w:t xml:space="preserve"> </w:t>
      </w:r>
    </w:p>
    <w:p w14:paraId="3794C00D" w14:textId="77777777" w:rsidR="002B2DB7" w:rsidRDefault="002B2DB7" w:rsidP="002B2DB7">
      <w:pPr>
        <w:pStyle w:val="Heading2"/>
      </w:pPr>
      <w:bookmarkStart w:id="9" w:name="_Toc120853973"/>
      <w:r>
        <w:t>Malware Scanner</w:t>
      </w:r>
      <w:bookmarkEnd w:id="9"/>
    </w:p>
    <w:p w14:paraId="609874CF" w14:textId="77777777" w:rsidR="002B2DB7" w:rsidRDefault="002B2DB7" w:rsidP="002B2DB7">
      <w:pPr>
        <w:pStyle w:val="Heading3"/>
      </w:pPr>
      <w:r>
        <w:t xml:space="preserve">App-Based Malware Scanner </w:t>
      </w:r>
    </w:p>
    <w:p w14:paraId="6C292A22" w14:textId="6CC98EFE" w:rsidR="002B2DB7" w:rsidRPr="000736B7" w:rsidRDefault="002B2DB7" w:rsidP="002B2DB7">
      <w:pPr>
        <w:rPr>
          <w:lang w:val="en-GB"/>
        </w:rPr>
      </w:pPr>
      <w:r>
        <w:rPr>
          <w:lang w:val="en-GB"/>
        </w:rPr>
        <w:t xml:space="preserve">Most Android App-Based Malware Scanners focus on the permissions aspect of the Android Manifest file as each permission may equate to sensitive actions such as the sending of an SMS Message or access to the device’s contacts and files. Due to these permissions being so easily declared, they can be very helpful in recognising the true intentions of any given app. Permissions are known to be the “best single predictor of the app’s malignity reaching the accuracy of about 96%” with its accuracy increasing as we add more metadata into the analysis </w:t>
      </w:r>
      <w:r>
        <w:rPr>
          <w:lang w:val="en-GB"/>
        </w:rPr>
        <w:fldChar w:fldCharType="begin"/>
      </w:r>
      <w:r w:rsidR="002360A4">
        <w:rPr>
          <w:lang w:val="en-GB"/>
        </w:rPr>
        <w:instrText xml:space="preserve"> ADDIN EN.CITE &lt;EndNote&gt;&lt;Cite&gt;&lt;Author&gt;Hahn&lt;/Author&gt;&lt;Year&gt;2016&lt;/Year&gt;&lt;RecNum&gt;16&lt;/RecNum&gt;&lt;DisplayText&gt;(Sebastian Hahn et al., 2016)&lt;/DisplayText&gt;&lt;record&gt;&lt;rec-number&gt;16&lt;/rec-number&gt;&lt;foreign-keys&gt;&lt;key app="EN" db-id="5sez9z0t29drs8ewv0opf0adfadaftessdef" timestamp="1668914330" guid="b1014869-9514-4b13-89d9-145aed651363"&gt;16&lt;/key&gt;&lt;/foreign-keys&gt;&lt;ref-type name="Conference Proceedings"&gt;10&lt;/ref-type&gt;&lt;contributors&gt;&lt;authors&gt;&lt;author&gt;Hahn, Sebastian&lt;/author&gt;&lt;author&gt;Protsenko, Mykola&lt;/author&gt;&lt;author&gt;Müller, Tilo&lt;/author&gt;&lt;/authors&gt;&lt;/contributors&gt;&lt;titles&gt;&lt;title&gt;Comparative evaluation of machine learning-based malware detection on Android&lt;/title&gt;&lt;secondary-title&gt;Sicherheit&lt;/secondary-title&gt;&lt;/titles&gt;&lt;dates&gt;&lt;year&gt;2016&lt;/year&gt;&lt;/dates&gt;&lt;urls&gt;&lt;/urls&gt;&lt;/record&gt;&lt;/Cite&gt;&lt;/EndNote&gt;</w:instrText>
      </w:r>
      <w:r>
        <w:rPr>
          <w:lang w:val="en-GB"/>
        </w:rPr>
        <w:fldChar w:fldCharType="separate"/>
      </w:r>
      <w:r>
        <w:rPr>
          <w:noProof/>
          <w:lang w:val="en-GB"/>
        </w:rPr>
        <w:t>(Sebastian Hahn et al., 2016)</w:t>
      </w:r>
      <w:r>
        <w:rPr>
          <w:lang w:val="en-GB"/>
        </w:rPr>
        <w:fldChar w:fldCharType="end"/>
      </w:r>
      <w:r>
        <w:rPr>
          <w:lang w:val="en-GB"/>
        </w:rPr>
        <w:t xml:space="preserve">. The main advantage of manifest analysis is that a practical implementation can be done on a device with automatic detection as apps are installed. Another advantage is that it can also scan APKs before the user installs the application. However, static analysis of apps can also lead to many false positives and even malicious apps being missed entirely as although the manifest file declares exactly all the sensitive actions the app is going to perform, the actual behaviour of the app/ what it does with those permissions can only be derived from its actual code </w:t>
      </w:r>
      <w:r>
        <w:rPr>
          <w:lang w:val="en-GB"/>
        </w:rPr>
        <w:fldChar w:fldCharType="begin"/>
      </w:r>
      <w:r w:rsidR="002360A4">
        <w:rPr>
          <w:lang w:val="en-GB"/>
        </w:rPr>
        <w:instrText xml:space="preserve"> ADDIN EN.CITE &lt;EndNote&gt;&lt;Cite&gt;&lt;Author&gt;Tam&lt;/Author&gt;&lt;Year&gt;2017&lt;/Year&gt;&lt;RecNum&gt;14&lt;/RecNum&gt;&lt;DisplayText&gt;(Kimberly Tam et al., 2017)&lt;/DisplayText&gt;&lt;record&gt;&lt;rec-number&gt;14&lt;/rec-number&gt;&lt;foreign-keys&gt;&lt;key app="EN" db-id="5sez9z0t29drs8ewv0opf0adfadaftessdef" timestamp="1668911766" guid="da024d32-1020-42c3-b839-0a371cf3277a"&gt;14&lt;/key&gt;&lt;/foreign-keys&gt;&lt;ref-type name="Journal Article"&gt;17&lt;/ref-type&gt;&lt;contributors&gt;&lt;authors&gt;&lt;author&gt;Tam, Kimberly&lt;/author&gt;&lt;author&gt;Feizollah, Ali&lt;/author&gt;&lt;author&gt;Anuar, Nor Badrul&lt;/author&gt;&lt;author&gt;Salleh, Rosli&lt;/author&gt;&lt;author&gt;Cavallaro, Lorenzo&lt;/author&gt;&lt;/authors&gt;&lt;/contributors&gt;&lt;titles&gt;&lt;title&gt;The Evolution of Android Malware and Android Analysis Techniques&lt;/title&gt;&lt;secondary-title&gt;ACM Computing Surveys&lt;/secondary-title&gt;&lt;/titles&gt;&lt;periodical&gt;&lt;full-title&gt;ACM Computing Surveys&lt;/full-title&gt;&lt;/periodical&gt;&lt;pages&gt;1-41&lt;/pages&gt;&lt;volume&gt;49&lt;/volume&gt;&lt;number&gt;4&lt;/number&gt;&lt;dates&gt;&lt;year&gt;2017&lt;/year&gt;&lt;/dates&gt;&lt;publisher&gt;Association for Computing Machinery (ACM)&lt;/publisher&gt;&lt;isbn&gt;0360-0300&lt;/isbn&gt;&lt;urls&gt;&lt;related-urls&gt;&lt;url&gt;https://dx.doi.org/10.1145/3017427&lt;/url&gt;&lt;/related-urls&gt;&lt;/urls&gt;&lt;electronic-resource-num&gt;10.1145/3017427&lt;/electronic-resource-num&gt;&lt;/record&gt;&lt;/Cite&gt;&lt;/EndNote&gt;</w:instrText>
      </w:r>
      <w:r>
        <w:rPr>
          <w:lang w:val="en-GB"/>
        </w:rPr>
        <w:fldChar w:fldCharType="separate"/>
      </w:r>
      <w:r>
        <w:rPr>
          <w:noProof/>
          <w:lang w:val="en-GB"/>
        </w:rPr>
        <w:t>(Kimberly Tam et al., 2017)</w:t>
      </w:r>
      <w:r>
        <w:rPr>
          <w:lang w:val="en-GB"/>
        </w:rPr>
        <w:fldChar w:fldCharType="end"/>
      </w:r>
      <w:r>
        <w:rPr>
          <w:lang w:val="en-GB"/>
        </w:rPr>
        <w:t>. Dynamic Analysis would be a more accurate way to detect malware without flagging false positives, however this would involve executing the app and observing its behaviour and results. This process is not safe for the user to perform and will take too long to process each application to get a definitive answer as to whether it is malware or benign</w:t>
      </w:r>
      <w:r w:rsidR="008C6831">
        <w:rPr>
          <w:lang w:val="en-GB"/>
        </w:rPr>
        <w:t xml:space="preserv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w:t>
      </w:r>
    </w:p>
    <w:p w14:paraId="0242505E" w14:textId="77777777" w:rsidR="002B2DB7" w:rsidRDefault="002B2DB7" w:rsidP="002B2DB7">
      <w:pPr>
        <w:pStyle w:val="Heading3"/>
      </w:pPr>
      <w:r>
        <w:t>File-Based Malware Scanner</w:t>
      </w:r>
    </w:p>
    <w:p w14:paraId="4511DCEC" w14:textId="54A1E497" w:rsidR="002B2DB7" w:rsidRDefault="002B2DB7" w:rsidP="002B2DB7">
      <w:pPr>
        <w:rPr>
          <w:lang w:val="en-GB"/>
        </w:rPr>
      </w:pPr>
      <w:r>
        <w:rPr>
          <w:lang w:val="en-GB"/>
        </w:rPr>
        <w:t xml:space="preserve">A File-Based Malware Scanner works by keeping a database of virus definitions that is updated frequently as </w:t>
      </w:r>
      <w:r w:rsidR="00EC5DB8">
        <w:rPr>
          <w:lang w:val="en-GB"/>
        </w:rPr>
        <w:t xml:space="preserve">an increasing </w:t>
      </w:r>
      <w:r w:rsidR="00392FB4">
        <w:rPr>
          <w:lang w:val="en-GB"/>
        </w:rPr>
        <w:t>number</w:t>
      </w:r>
      <w:r w:rsidR="00EC5DB8">
        <w:rPr>
          <w:lang w:val="en-GB"/>
        </w:rPr>
        <w:t xml:space="preserve"> of </w:t>
      </w:r>
      <w:r>
        <w:rPr>
          <w:lang w:val="en-GB"/>
        </w:rPr>
        <w:t>viruses get profile</w:t>
      </w:r>
      <w:r w:rsidR="00EC5DB8">
        <w:rPr>
          <w:lang w:val="en-GB"/>
        </w:rPr>
        <w:t>d</w:t>
      </w:r>
      <w:r>
        <w:rPr>
          <w:lang w:val="en-GB"/>
        </w:rPr>
        <w:t xml:space="preserve">. Signature Matching is a way of detecting malware using static virus definitions/signatures that have been generated from long sequences of code to minimize false positives that anti-virus software’s use to check for presence of a virus’ signature in a file </w:t>
      </w:r>
      <w:r>
        <w:rPr>
          <w:lang w:val="en-GB"/>
        </w:rPr>
        <w:fldChar w:fldCharType="begin"/>
      </w:r>
      <w:r w:rsidR="002360A4">
        <w:rPr>
          <w:lang w:val="en-GB"/>
        </w:rPr>
        <w:instrText xml:space="preserve"> ADDIN EN.CITE &lt;EndNote&gt;&lt;Cite&gt;&lt;Author&gt;Katzenbeisser&lt;/Author&gt;&lt;Year&gt;2011&lt;/Year&gt;&lt;RecNum&gt;30&lt;/RecNum&gt;&lt;DisplayText&gt;(Stefan Katzenbeisser et al., 2011)&lt;/DisplayText&gt;&lt;record&gt;&lt;rec-number&gt;30&lt;/rec-number&gt;&lt;foreign-keys&gt;&lt;key app="EN" db-id="5sez9z0t29drs8ewv0opf0adfadaftessdef" timestamp="1669864624" guid="38a87a04-a219-48e1-9558-0a66787fe33b"&gt;30&lt;/key&gt;&lt;/foreign-keys&gt;&lt;ref-type name="Book Section"&gt;5&lt;/ref-type&gt;&lt;contributors&gt;&lt;authors&gt;&lt;author&gt;Katzenbeisser, Stefan&lt;/author&gt;&lt;author&gt;Kinder, Johannes&lt;/author&gt;&lt;author&gt;Veith, Helmut&lt;/author&gt;&lt;/authors&gt;&lt;/contributors&gt;&lt;titles&gt;&lt;title&gt;Malware Detection&lt;/title&gt;&lt;alt-title&gt;Encyclopedia of Cryptography and Security&lt;/alt-title&gt;&lt;/titles&gt;&lt;pages&gt;752-755&lt;/pages&gt;&lt;dates&gt;&lt;year&gt;2011&lt;/year&gt;&lt;/dates&gt;&lt;publisher&gt;Springer US&lt;/publisher&gt;&lt;urls&gt;&lt;related-urls&gt;&lt;url&gt;https://dx.doi.org/10.1007/978-1-4419-5906-5_838&lt;/url&gt;&lt;/related-urls&gt;&lt;pdf-urls&gt;&lt;url&gt;file://C:\Users\bed23\Downloads\Katzenbeisser-2011-Malware-detection.pdf&lt;/url&gt;&lt;/pdf-urls&gt;&lt;/urls&gt;&lt;electronic-resource-num&gt;10.1007/978-1-4419-5906-5_838&lt;/electronic-resource-num&gt;&lt;/record&gt;&lt;/Cite&gt;&lt;/EndNote&gt;</w:instrText>
      </w:r>
      <w:r>
        <w:rPr>
          <w:lang w:val="en-GB"/>
        </w:rPr>
        <w:fldChar w:fldCharType="separate"/>
      </w:r>
      <w:r>
        <w:rPr>
          <w:noProof/>
          <w:lang w:val="en-GB"/>
        </w:rPr>
        <w:t>(Stefan Katzenbeisser et al., 2011)</w:t>
      </w:r>
      <w:r>
        <w:rPr>
          <w:lang w:val="en-GB"/>
        </w:rPr>
        <w:fldChar w:fldCharType="end"/>
      </w:r>
      <w:r>
        <w:rPr>
          <w:lang w:val="en-GB"/>
        </w:rPr>
        <w:t xml:space="preserve">. A virus definition is a binary pattern that identifies a specific virus </w:t>
      </w:r>
      <w:r>
        <w:rPr>
          <w:lang w:val="en-GB"/>
        </w:rPr>
        <w:fldChar w:fldCharType="begin"/>
      </w:r>
      <w:r w:rsidR="002360A4">
        <w:rPr>
          <w:lang w:val="en-GB"/>
        </w:rPr>
        <w:instrText xml:space="preserve"> ADDIN EN.CITE &lt;EndNote&gt;&lt;Cite&gt;&lt;Author&gt;TechTerms.com&lt;/Author&gt;&lt;Year&gt;2022&lt;/Year&gt;&lt;RecNum&gt;17&lt;/RecNum&gt;&lt;DisplayText&gt;(TechTerms.com, 2022)&lt;/DisplayText&gt;&lt;record&gt;&lt;rec-number&gt;17&lt;/rec-number&gt;&lt;foreign-keys&gt;&lt;key app="EN" db-id="5sez9z0t29drs8ewv0opf0adfadaftessdef" timestamp="1668921629" guid="ddbe1e3b-301f-40ae-9fb1-da3118ef8305"&gt;17&lt;/key&gt;&lt;/foreign-keys&gt;&lt;ref-type name="Web Page"&gt;12&lt;/ref-type&gt;&lt;contributors&gt;&lt;authors&gt;&lt;author&gt;TechTerms.com,&lt;/author&gt;&lt;/authors&gt;&lt;/contributors&gt;&lt;titles&gt;&lt;title&gt;Virus Definition | TechTerms.com&lt;/title&gt;&lt;short-title&gt;Virus Definition | TechTerms.com&lt;/short-title&gt;&lt;/titles&gt;&lt;number&gt;19/11/2022&lt;/number&gt;&lt;dates&gt;&lt;year&gt;2022&lt;/year&gt;&lt;/dates&gt;&lt;urls&gt;&lt;related-urls&gt;&lt;url&gt;https://techterms.com/definition/virus&lt;/url&gt;&lt;/related-urls&gt;&lt;/urls&gt;&lt;/record&gt;&lt;/Cite&gt;&lt;/EndNote&gt;</w:instrText>
      </w:r>
      <w:r>
        <w:rPr>
          <w:lang w:val="en-GB"/>
        </w:rPr>
        <w:fldChar w:fldCharType="separate"/>
      </w:r>
      <w:r>
        <w:rPr>
          <w:noProof/>
          <w:lang w:val="en-GB"/>
        </w:rPr>
        <w:t>(TechTerms.com, 2022)</w:t>
      </w:r>
      <w:r>
        <w:rPr>
          <w:lang w:val="en-GB"/>
        </w:rPr>
        <w:fldChar w:fldCharType="end"/>
      </w:r>
      <w:r>
        <w:rPr>
          <w:lang w:val="en-GB"/>
        </w:rPr>
        <w:t>. By checking files and programs against a database of virus definitions, the Malware Scanner can determine whether the file/program is malicious or not. This database of virus definitions needs to be updated regularly due to the relentless pace that malware is being developed with at least once a week being the recommended update frequency of the database. Further development of the Malware Scanner can lead to the ability to generate heuristics allowing the detector to detect unknown viruses just based on their similarity to an existing virus definition and its behaviour</w:t>
      </w:r>
      <w:r>
        <w:rPr>
          <w:lang w:val="en-GB"/>
        </w:rPr>
        <w:fldChar w:fldCharType="begin"/>
      </w:r>
      <w:r w:rsidR="002360A4">
        <w:rPr>
          <w:lang w:val="en-GB"/>
        </w:rPr>
        <w:instrText xml:space="preserve"> ADDIN EN.CITE &lt;EndNote&gt;&lt;Cite&gt;&lt;Author&gt;Bazrafshan&lt;/Author&gt;&lt;Year&gt;2013&lt;/Year&gt;&lt;RecNum&gt;31&lt;/RecNum&gt;&lt;DisplayText&gt;(Zahra Bazrafshan et al., 2013)&lt;/DisplayText&gt;&lt;record&gt;&lt;rec-number&gt;31&lt;/rec-number&gt;&lt;foreign-keys&gt;&lt;key app="EN" db-id="5sez9z0t29drs8ewv0opf0adfadaftessdef" timestamp="1669865651" guid="3cb1650c-2e12-49b6-adb5-5df8222d73fc"&gt;31&lt;/key&gt;&lt;/foreign-keys&gt;&lt;ref-type name="Conference Proceedings"&gt;10&lt;/ref-type&gt;&lt;contributors&gt;&lt;authors&gt;&lt;author&gt;Bazrafshan, Zahra&lt;/author&gt;&lt;author&gt;Hashemi, Hashem&lt;/author&gt;&lt;author&gt;Fard, Seyed Mehdi Hazrati&lt;/author&gt;&lt;author&gt;Hamzeh, Ali&lt;/author&gt;&lt;/authors&gt;&lt;/contributors&gt;&lt;titles&gt;&lt;title&gt;A survey on heuristic malware detection techniques&lt;/title&gt;&lt;secondary-title&gt;5th Conference on Information and Knowledge Technology (IKT)&lt;/secondary-title&gt;&lt;alt-title&gt;The 5th Conference on Information and Knowledge Technology&lt;/alt-title&gt;&lt;/titles&gt;&lt;dates&gt;&lt;year&gt;2013&lt;/year&gt;&lt;pub-dates&gt;&lt;date&gt;2013&lt;/date&gt;&lt;/pub-dates&gt;&lt;/dates&gt;&lt;publisher&gt;IEEE&lt;/publisher&gt;&lt;urls&gt;&lt;related-urls&gt;&lt;url&gt;https://dx.doi.org/10.1109/ikt.2013.6620049&lt;/url&gt;&lt;/related-urls&gt;&lt;pdf-urls&gt;&lt;url&gt;file://C:\Users\bed23\Downloads\Bazrafshan-2013-A-survey-on-heuristic-malware-detec.pdf&lt;/url&gt;&lt;/pdf-urls&gt;&lt;/urls&gt;&lt;electronic-resource-num&gt;10.1109/ikt.2013.6620049&lt;/electronic-resource-num&gt;&lt;/record&gt;&lt;/Cite&gt;&lt;/EndNote&gt;</w:instrText>
      </w:r>
      <w:r>
        <w:rPr>
          <w:lang w:val="en-GB"/>
        </w:rPr>
        <w:fldChar w:fldCharType="separate"/>
      </w:r>
      <w:r>
        <w:rPr>
          <w:noProof/>
          <w:lang w:val="en-GB"/>
        </w:rPr>
        <w:t>(Zahra Bazrafshan et al., 2013)</w:t>
      </w:r>
      <w:r>
        <w:rPr>
          <w:lang w:val="en-GB"/>
        </w:rPr>
        <w:fldChar w:fldCharType="end"/>
      </w:r>
      <w:r>
        <w:rPr>
          <w:lang w:val="en-GB"/>
        </w:rPr>
        <w:t xml:space="preserve">. </w:t>
      </w:r>
    </w:p>
    <w:p w14:paraId="2E4EED2B" w14:textId="77777777" w:rsidR="001F23BA" w:rsidRDefault="001F23BA" w:rsidP="002B2DB7">
      <w:pPr>
        <w:rPr>
          <w:lang w:val="en-GB"/>
        </w:rPr>
      </w:pPr>
    </w:p>
    <w:p w14:paraId="62BDE373" w14:textId="77777777" w:rsidR="001F23BA" w:rsidRPr="001F2715" w:rsidRDefault="001F23BA" w:rsidP="002B2DB7">
      <w:pPr>
        <w:rPr>
          <w:lang w:val="en-GB"/>
        </w:rPr>
      </w:pPr>
    </w:p>
    <w:p w14:paraId="59551B1C" w14:textId="77777777" w:rsidR="002B2DB7" w:rsidRPr="006764B7" w:rsidRDefault="002B2DB7" w:rsidP="002B2DB7">
      <w:pPr>
        <w:pStyle w:val="Heading2"/>
      </w:pPr>
      <w:bookmarkStart w:id="10" w:name="_Toc120853974"/>
      <w:r>
        <w:lastRenderedPageBreak/>
        <w:t>Permission Manager</w:t>
      </w:r>
      <w:bookmarkEnd w:id="10"/>
      <w:r>
        <w:t xml:space="preserve"> </w:t>
      </w:r>
    </w:p>
    <w:p w14:paraId="30FDD5B1" w14:textId="04CC7186" w:rsidR="002B2DB7" w:rsidRPr="0052014C" w:rsidRDefault="002B2DB7" w:rsidP="002B2DB7">
      <w:pPr>
        <w:rPr>
          <w:lang w:val="en-GB"/>
        </w:rPr>
      </w:pPr>
      <w:r>
        <w:rPr>
          <w:lang w:val="en-GB"/>
        </w:rPr>
        <w:t xml:space="preserve">Android applications request permissions from users during installation and runtime and, that the app needs to perform functionalities that require any user information or system resources. Access to these is blocked until the user approves the requested permissions and, most importantly, the app is not allowed to collect any sensitive information until after it has been granted permission </w:t>
      </w:r>
      <w:r>
        <w:rPr>
          <w:lang w:val="en-GB"/>
        </w:rPr>
        <w:fldChar w:fldCharType="begin"/>
      </w:r>
      <w:r w:rsidR="002360A4">
        <w:rPr>
          <w:lang w:val="en-GB"/>
        </w:rPr>
        <w:instrText xml:space="preserve"> ADDIN EN.CITE &lt;EndNote&gt;&lt;Cite&gt;&lt;Author&gt;Schmitt&lt;/Author&gt;&lt;Year&gt;2022&lt;/Year&gt;&lt;RecNum&gt;24&lt;/RecNum&gt;&lt;DisplayText&gt;(Vera Schmitt et al., 2022)&lt;/DisplayText&gt;&lt;record&gt;&lt;rec-number&gt;24&lt;/rec-number&gt;&lt;foreign-keys&gt;&lt;key app="EN" db-id="5sez9z0t29drs8ewv0opf0adfadaftessdef" timestamp="1669767602" guid="6f6a5927-60cd-4a6d-98aa-9f9ccb49f368"&gt;24&lt;/key&gt;&lt;/foreign-keys&gt;&lt;ref-type name="Conference Proceedings"&gt;10&lt;/ref-type&gt;&lt;contributors&gt;&lt;authors&gt;&lt;author&gt;Schmitt, Vera&lt;/author&gt;&lt;author&gt;Poikela, Maija&lt;/author&gt;&lt;author&gt;Möller, Sebastian&lt;/author&gt;&lt;/authors&gt;&lt;/contributors&gt;&lt;titles&gt;&lt;title&gt;Android Permission Manager, Visual Cues, and their Effect on Privacy Awareness and Privacy Literacy&lt;/title&gt;&lt;secondary-title&gt;ARES 22&lt;/secondary-title&gt;&lt;alt-title&gt;Proceedings of the 17th International Conference on Availability, Reliability and Security&lt;/alt-title&gt;&lt;/titles&gt;&lt;dates&gt;&lt;year&gt;2022&lt;/year&gt;&lt;pub-dates&gt;&lt;date&gt;2022&lt;/date&gt;&lt;/pub-dates&gt;&lt;/dates&gt;&lt;publisher&gt;ACM&lt;/publisher&gt;&lt;urls&gt;&lt;related-urls&gt;&lt;url&gt;https://dx.doi.org/10.1145/3538969.3543790&lt;/url&gt;&lt;/related-urls&gt;&lt;/urls&gt;&lt;electronic-resource-num&gt;10.1145/3538969.3543790&lt;/electronic-resource-num&gt;&lt;/record&gt;&lt;/Cite&gt;&lt;/EndNote&gt;</w:instrText>
      </w:r>
      <w:r>
        <w:rPr>
          <w:lang w:val="en-GB"/>
        </w:rPr>
        <w:fldChar w:fldCharType="separate"/>
      </w:r>
      <w:r>
        <w:rPr>
          <w:noProof/>
          <w:lang w:val="en-GB"/>
        </w:rPr>
        <w:t>(Vera Schmitt et al., 2022)</w:t>
      </w:r>
      <w:r>
        <w:rPr>
          <w:lang w:val="en-GB"/>
        </w:rPr>
        <w:fldChar w:fldCharType="end"/>
      </w:r>
      <w:r>
        <w:rPr>
          <w:lang w:val="en-GB"/>
        </w:rPr>
        <w:t xml:space="preserve">. As mentioned above, permissions that are required by an Android Application must be listed in its Androidmanifest.xml which is fundamentally an XML file which can be obtained by decompiling the APK file which is the Android application installation package </w:t>
      </w:r>
      <w:r>
        <w:rPr>
          <w:lang w:val="en-GB"/>
        </w:rPr>
        <w:fldChar w:fldCharType="begin"/>
      </w:r>
      <w:r w:rsidR="002360A4">
        <w:rPr>
          <w:lang w:val="en-GB"/>
        </w:rPr>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Pr>
          <w:lang w:val="en-GB"/>
        </w:rPr>
        <w:fldChar w:fldCharType="separate"/>
      </w:r>
      <w:r>
        <w:rPr>
          <w:noProof/>
          <w:lang w:val="en-GB"/>
        </w:rPr>
        <w:t>(Kaijun Liu et al., 2020)</w:t>
      </w:r>
      <w:r>
        <w:rPr>
          <w:lang w:val="en-GB"/>
        </w:rPr>
        <w:fldChar w:fldCharType="end"/>
      </w:r>
      <w:r>
        <w:rPr>
          <w:lang w:val="en-GB"/>
        </w:rPr>
        <w:t xml:space="preserve">. Fortunately, due to the manifest file being an XML file, it is very easy to parse through and filter the manifest file to find and extract all the permissions the app is using. XML Pull Parser is a common library that is used in Android Development that acts as an interface that allows the user to go through an xml file line by line and access each Tag/Value pair </w:t>
      </w:r>
      <w:r>
        <w:rPr>
          <w:lang w:val="en-GB"/>
        </w:rPr>
        <w:fldChar w:fldCharType="begin"/>
      </w:r>
      <w:r w:rsidR="002360A4">
        <w:rPr>
          <w:lang w:val="en-GB"/>
        </w:rPr>
        <w:instrText xml:space="preserve"> ADDIN EN.CITE &lt;EndNote&gt;&lt;Cite&gt;&lt;Author&gt;Stefan Haustein&lt;/Author&gt;&lt;Year&gt;2022&lt;/Year&gt;&lt;RecNum&gt;33&lt;/RecNum&gt;&lt;DisplayText&gt;(Stefan Haustein and Aleksander Slominski, 2022)&lt;/DisplayText&gt;&lt;record&gt;&lt;rec-number&gt;33&lt;/rec-number&gt;&lt;foreign-keys&gt;&lt;key app="EN" db-id="5sez9z0t29drs8ewv0opf0adfadaftessdef" timestamp="1669872345" guid="080244e8-3c89-4718-9453-9be80ee04565"&gt;33&lt;/key&gt;&lt;/foreign-keys&gt;&lt;ref-type name="Web Page"&gt;12&lt;/ref-type&gt;&lt;contributors&gt;&lt;authors&gt;&lt;author&gt;Stefan Haustein, &lt;/author&gt;&lt;author&gt;Aleksander Slominski&lt;/author&gt;&lt;/authors&gt;&lt;/contributors&gt;&lt;titles&gt;&lt;title&gt;XML Pull Parsing&lt;/title&gt;&lt;/titles&gt;&lt;volume&gt;2022&lt;/volume&gt;&lt;number&gt;30/11/2022&lt;/number&gt;&lt;dates&gt;&lt;year&gt;2022&lt;/year&gt;&lt;/dates&gt;&lt;urls&gt;&lt;related-urls&gt;&lt;url&gt;http://www.xmlpull.org/&lt;/url&gt;&lt;/related-urls&gt;&lt;/urls&gt;&lt;/record&gt;&lt;/Cite&gt;&lt;/EndNote&gt;</w:instrText>
      </w:r>
      <w:r>
        <w:rPr>
          <w:lang w:val="en-GB"/>
        </w:rPr>
        <w:fldChar w:fldCharType="separate"/>
      </w:r>
      <w:r>
        <w:rPr>
          <w:noProof/>
          <w:lang w:val="en-GB"/>
        </w:rPr>
        <w:t>(Stefan Haustein and Aleksander Slominski, 2022)</w:t>
      </w:r>
      <w:r>
        <w:rPr>
          <w:lang w:val="en-GB"/>
        </w:rPr>
        <w:fldChar w:fldCharType="end"/>
      </w:r>
      <w:r>
        <w:rPr>
          <w:lang w:val="en-GB"/>
        </w:rPr>
        <w:t xml:space="preserve">. Knowing this, my permission scanner can use the standard syntax for the manifest file to search for tags that contain “uses-permissions” and then extract their value </w:t>
      </w:r>
      <w:r>
        <w:rPr>
          <w:lang w:val="en-GB"/>
        </w:rPr>
        <w:fldChar w:fldCharType="begin"/>
      </w:r>
      <w:r w:rsidR="002360A4">
        <w:rPr>
          <w:lang w:val="en-GB"/>
        </w:rPr>
        <w:instrText xml:space="preserve"> ADDIN EN.CITE &lt;EndNote&gt;&lt;Cite&gt;&lt;Author&gt;Developers&lt;/Author&gt;&lt;Year&gt;2022&lt;/Year&gt;&lt;RecNum&gt;32&lt;/RecNum&gt;&lt;DisplayText&gt;(Google Developers, &lt;style face="italic"&gt;Declare app Permissions | Android Developers&lt;/style&gt;, 2022)&lt;/DisplayText&gt;&lt;record&gt;&lt;rec-number&gt;32&lt;/rec-number&gt;&lt;foreign-keys&gt;&lt;key app="EN" db-id="5sez9z0t29drs8ewv0opf0adfadaftessdef" timestamp="1669872178" guid="a9c746c5-5a34-4caa-b02e-722eab89247a"&gt;32&lt;/key&gt;&lt;/foreign-keys&gt;&lt;ref-type name="Web Page"&gt;12&lt;/ref-type&gt;&lt;contributors&gt;&lt;authors&gt;&lt;author&gt;Developers, Google&lt;/author&gt;&lt;/authors&gt;&lt;/contributors&gt;&lt;titles&gt;&lt;title&gt;Declare app Permissions | Android Developers&lt;/title&gt;&lt;short-title&gt;Declare app Permissions | Android Developers&lt;/short-title&gt;&lt;/titles&gt;&lt;volume&gt;2022&lt;/volume&gt;&lt;number&gt;30/11/2022&lt;/number&gt;&lt;dates&gt;&lt;year&gt;2022&lt;/year&gt;&lt;/dates&gt;&lt;urls&gt;&lt;related-urls&gt;&lt;url&gt;https://developer.android.com/training/permissions/declaring#:~:text=obvious%20to%20them.-,Add%20declaration%20to%20app%20manifest,has%20this%20line%20in%20AndroidManifest.&lt;/url&gt;&lt;/related-urls&gt;&lt;/urls&gt;&lt;/record&gt;&lt;/Cite&gt;&lt;/EndNote&gt;</w:instrText>
      </w:r>
      <w:r>
        <w:rPr>
          <w:lang w:val="en-GB"/>
        </w:rPr>
        <w:fldChar w:fldCharType="separate"/>
      </w:r>
      <w:r w:rsidR="00574749">
        <w:rPr>
          <w:noProof/>
          <w:lang w:val="en-GB"/>
        </w:rPr>
        <w:t xml:space="preserve">(Google Developers, </w:t>
      </w:r>
      <w:r w:rsidR="00574749" w:rsidRPr="00574749">
        <w:rPr>
          <w:i/>
          <w:noProof/>
          <w:lang w:val="en-GB"/>
        </w:rPr>
        <w:t>Declare app Permissions | Android Developers</w:t>
      </w:r>
      <w:r w:rsidR="00574749">
        <w:rPr>
          <w:noProof/>
          <w:lang w:val="en-GB"/>
        </w:rPr>
        <w:t>, 2022)</w:t>
      </w:r>
      <w:r>
        <w:rPr>
          <w:lang w:val="en-GB"/>
        </w:rPr>
        <w:fldChar w:fldCharType="end"/>
      </w:r>
      <w:r>
        <w:rPr>
          <w:lang w:val="en-GB"/>
        </w:rPr>
        <w:t>. By retrieving the permissions directly from the manifest file, we can show the user all the permissions an app is requesting, even those that are deemed as minor and as such are not shown to the user when accessing permissions settings on-device.</w:t>
      </w:r>
    </w:p>
    <w:p w14:paraId="14FBBCF2" w14:textId="44FA4FEA" w:rsidR="002B2DB7" w:rsidRPr="00663C17" w:rsidRDefault="002B2DB7" w:rsidP="002B2DB7">
      <w:pPr>
        <w:pStyle w:val="Heading2"/>
      </w:pPr>
      <w:bookmarkStart w:id="11" w:name="_Toc120853975"/>
      <w:r>
        <w:t>App Locker</w:t>
      </w:r>
      <w:bookmarkEnd w:id="11"/>
      <w:r>
        <w:t xml:space="preserve"> </w:t>
      </w:r>
    </w:p>
    <w:p w14:paraId="188C5AFF" w14:textId="1792671F" w:rsidR="002B2DB7" w:rsidRPr="009831BC" w:rsidRDefault="00215C67" w:rsidP="002B2DB7">
      <w:pPr>
        <w:rPr>
          <w:lang w:val="en-GB"/>
        </w:rPr>
      </w:pPr>
      <w:r>
        <w:rPr>
          <w:lang w:val="en-GB"/>
        </w:rPr>
        <w:t>To</w:t>
      </w:r>
      <w:r w:rsidR="00C71A17">
        <w:rPr>
          <w:lang w:val="en-GB"/>
        </w:rPr>
        <w:t xml:space="preserve"> implement an effective App Locker into my security suite</w:t>
      </w:r>
      <w:r w:rsidR="007C61AA">
        <w:rPr>
          <w:lang w:val="en-GB"/>
        </w:rPr>
        <w:t xml:space="preserve">, I would need to implement a background thread that will </w:t>
      </w:r>
      <w:r w:rsidR="00FB7A7B">
        <w:rPr>
          <w:lang w:val="en-GB"/>
        </w:rPr>
        <w:t xml:space="preserve">check at set time intervals whether the user has opened </w:t>
      </w:r>
      <w:r w:rsidR="00093A90">
        <w:rPr>
          <w:lang w:val="en-GB"/>
        </w:rPr>
        <w:t>an app on their device</w:t>
      </w:r>
      <w:r w:rsidR="00067D24">
        <w:rPr>
          <w:lang w:val="en-GB"/>
        </w:rPr>
        <w:t xml:space="preserve"> by using</w:t>
      </w:r>
      <w:r w:rsidR="00FC5D45">
        <w:rPr>
          <w:lang w:val="en-GB"/>
        </w:rPr>
        <w:t xml:space="preserve"> </w:t>
      </w:r>
      <w:r w:rsidR="00B5217E">
        <w:rPr>
          <w:lang w:val="en-GB"/>
        </w:rPr>
        <w:t>Android’s b</w:t>
      </w:r>
      <w:r w:rsidR="00E134F4">
        <w:rPr>
          <w:lang w:val="en-GB"/>
        </w:rPr>
        <w:t xml:space="preserve">uilt-in </w:t>
      </w:r>
      <w:proofErr w:type="spellStart"/>
      <w:r w:rsidR="00472254">
        <w:rPr>
          <w:lang w:val="en-GB"/>
        </w:rPr>
        <w:t>UsageStatsManager</w:t>
      </w:r>
      <w:proofErr w:type="spellEnd"/>
      <w:r w:rsidR="0049465A">
        <w:rPr>
          <w:lang w:val="en-GB"/>
        </w:rPr>
        <w:t xml:space="preserve"> which “provides access</w:t>
      </w:r>
      <w:r w:rsidR="000F0ADA">
        <w:rPr>
          <w:lang w:val="en-GB"/>
        </w:rPr>
        <w:t xml:space="preserve"> to</w:t>
      </w:r>
      <w:r w:rsidR="00D57291">
        <w:rPr>
          <w:lang w:val="en-GB"/>
        </w:rPr>
        <w:t xml:space="preserve"> device usage history and statistics</w:t>
      </w:r>
      <w:r w:rsidR="00CB09FC">
        <w:rPr>
          <w:lang w:val="en-GB"/>
        </w:rPr>
        <w:t>”</w:t>
      </w:r>
      <w:r w:rsidR="00544A69">
        <w:rPr>
          <w:lang w:val="en-GB"/>
        </w:rPr>
        <w:t xml:space="preserve"> and Activity Manager</w:t>
      </w:r>
      <w:r w:rsidR="00AC5463">
        <w:rPr>
          <w:lang w:val="en-GB"/>
        </w:rPr>
        <w:t xml:space="preserve"> which is a class that interacts and provides information about different </w:t>
      </w:r>
      <w:r w:rsidR="00A37BED">
        <w:rPr>
          <w:lang w:val="en-GB"/>
        </w:rPr>
        <w:t>processes and services</w:t>
      </w:r>
      <w:r w:rsidR="0002646F">
        <w:rPr>
          <w:lang w:val="en-GB"/>
        </w:rPr>
        <w:t xml:space="preserve"> </w:t>
      </w:r>
      <w:r w:rsidR="00917937">
        <w:rPr>
          <w:lang w:val="en-GB"/>
        </w:rPr>
        <w:fldChar w:fldCharType="begin"/>
      </w:r>
      <w:r w:rsidR="002360A4">
        <w:rPr>
          <w:lang w:val="en-GB"/>
        </w:rPr>
        <w:instrText xml:space="preserve"> ADDIN EN.CITE &lt;EndNote&gt;&lt;Cite&gt;&lt;Author&gt;Developer&lt;/Author&gt;&lt;Year&gt;2022&lt;/Year&gt;&lt;RecNum&gt;35&lt;/RecNum&gt;&lt;DisplayText&gt;(Google Developer, 2022)&lt;/DisplayText&gt;&lt;record&gt;&lt;rec-number&gt;35&lt;/rec-number&gt;&lt;foreign-keys&gt;&lt;key app="EN" db-id="5sez9z0t29drs8ewv0opf0adfadaftessdef" timestamp="1669879554" guid="5acf7442-8d3a-4ab4-9444-a46ae1864328"&gt;35&lt;/key&gt;&lt;/foreign-keys&gt;&lt;ref-type name="Web Page"&gt;12&lt;/ref-type&gt;&lt;contributors&gt;&lt;authors&gt;&lt;author&gt;Developer, Google&lt;/author&gt;&lt;/authors&gt;&lt;/contributors&gt;&lt;titles&gt;&lt;title&gt;UsageStatsManager | Android Developers&lt;/title&gt;&lt;short-title&gt;UsageStatsManager | Android Developers&lt;/short-title&gt;&lt;/titles&gt;&lt;volume&gt;2022&lt;/volume&gt;&lt;number&gt;29/11/2022&lt;/number&gt;&lt;dates&gt;&lt;year&gt;2022&lt;/year&gt;&lt;/dates&gt;&lt;urls&gt;&lt;related-urls&gt;&lt;url&gt;https://developer.android.com/reference/android/app/usage/UsageStatsManager&lt;/url&gt;&lt;/related-urls&gt;&lt;/urls&gt;&lt;/record&gt;&lt;/Cite&gt;&lt;/EndNote&gt;</w:instrText>
      </w:r>
      <w:r w:rsidR="00917937">
        <w:rPr>
          <w:lang w:val="en-GB"/>
        </w:rPr>
        <w:fldChar w:fldCharType="separate"/>
      </w:r>
      <w:r w:rsidR="00917937">
        <w:rPr>
          <w:noProof/>
          <w:lang w:val="en-GB"/>
        </w:rPr>
        <w:t>(Google Developer, 2022)</w:t>
      </w:r>
      <w:r w:rsidR="00917937">
        <w:rPr>
          <w:lang w:val="en-GB"/>
        </w:rPr>
        <w:fldChar w:fldCharType="end"/>
      </w:r>
      <w:r w:rsidR="00A37BED">
        <w:rPr>
          <w:lang w:val="en-GB"/>
        </w:rPr>
        <w:t>.</w:t>
      </w:r>
      <w:r w:rsidR="00977C3A">
        <w:rPr>
          <w:lang w:val="en-GB"/>
        </w:rPr>
        <w:t xml:space="preserve"> </w:t>
      </w:r>
      <w:r w:rsidR="00B65D48">
        <w:rPr>
          <w:lang w:val="en-GB"/>
        </w:rPr>
        <w:t xml:space="preserve">This will allow my app locker to </w:t>
      </w:r>
      <w:r w:rsidR="002067C6">
        <w:rPr>
          <w:lang w:val="en-GB"/>
        </w:rPr>
        <w:t>detect what app the user has opened in real tim</w:t>
      </w:r>
      <w:r w:rsidR="00221680">
        <w:rPr>
          <w:lang w:val="en-GB"/>
        </w:rPr>
        <w:t xml:space="preserve">e </w:t>
      </w:r>
      <w:r w:rsidR="00EE5AA3">
        <w:rPr>
          <w:lang w:val="en-GB"/>
        </w:rPr>
        <w:t xml:space="preserve">and then </w:t>
      </w:r>
      <w:r w:rsidR="00216D72">
        <w:rPr>
          <w:lang w:val="en-GB"/>
        </w:rPr>
        <w:t xml:space="preserve">this thread would check this app package name against a list of ‘locked’ apps and then call the app lock screen </w:t>
      </w:r>
      <w:r w:rsidR="009374D7">
        <w:rPr>
          <w:lang w:val="en-GB"/>
        </w:rPr>
        <w:t>before allowing the user to access the app</w:t>
      </w:r>
      <w:r w:rsidR="00262B97">
        <w:rPr>
          <w:lang w:val="en-GB"/>
        </w:rPr>
        <w:t xml:space="preserve">. This list of ‘locked’ apps will be </w:t>
      </w:r>
      <w:r w:rsidR="00BA45AA">
        <w:rPr>
          <w:lang w:val="en-GB"/>
        </w:rPr>
        <w:t xml:space="preserve">chosen by the user through the UI of the app locker which will list all the currently installed apps on the device and allow the user to click a padlock icon to lock the app and also allow the user to set different passwords for different apps </w:t>
      </w:r>
      <w:r w:rsidR="00BA45AA">
        <w:rPr>
          <w:lang w:val="en-GB"/>
        </w:rPr>
        <w:fldChar w:fldCharType="begin"/>
      </w:r>
      <w:r w:rsidR="002360A4">
        <w:rPr>
          <w:lang w:val="en-GB"/>
        </w:rPr>
        <w:instrText xml:space="preserve"> ADDIN EN.CITE &lt;EndNote&gt;&lt;Cite&gt;&lt;Author&gt;Overflow&lt;/Author&gt;&lt;Year&gt;2022&lt;/Year&gt;&lt;RecNum&gt;34&lt;/RecNum&gt;&lt;DisplayText&gt;(Stack Overflow, 2022)&lt;/DisplayText&gt;&lt;record&gt;&lt;rec-number&gt;34&lt;/rec-number&gt;&lt;foreign-keys&gt;&lt;key app="EN" db-id="5sez9z0t29drs8ewv0opf0adfadaftessdef" timestamp="1669873933" guid="106ef4ae-8573-4b11-999e-8f9b874b592b"&gt;34&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BA45AA">
        <w:rPr>
          <w:lang w:val="en-GB"/>
        </w:rPr>
        <w:fldChar w:fldCharType="separate"/>
      </w:r>
      <w:r w:rsidR="00BA45AA">
        <w:rPr>
          <w:noProof/>
          <w:lang w:val="en-GB"/>
        </w:rPr>
        <w:t>(Stack Overflow, 2022)</w:t>
      </w:r>
      <w:r w:rsidR="00BA45AA">
        <w:rPr>
          <w:lang w:val="en-GB"/>
        </w:rPr>
        <w:fldChar w:fldCharType="end"/>
      </w:r>
      <w:r w:rsidR="00BA45AA">
        <w:rPr>
          <w:lang w:val="en-GB"/>
        </w:rPr>
        <w:t>. Since Android Oreo (</w:t>
      </w:r>
      <w:r w:rsidR="001D7A2B">
        <w:rPr>
          <w:lang w:val="en-GB"/>
        </w:rPr>
        <w:t>8.0)</w:t>
      </w:r>
      <w:r w:rsidR="00787AB1">
        <w:rPr>
          <w:lang w:val="en-GB"/>
        </w:rPr>
        <w:t xml:space="preserve">, </w:t>
      </w:r>
      <w:r w:rsidR="00B95E18">
        <w:rPr>
          <w:lang w:val="en-GB"/>
        </w:rPr>
        <w:t>Google has set stricter when it comes to handling background services that could lea</w:t>
      </w:r>
      <w:r w:rsidR="00601616">
        <w:rPr>
          <w:lang w:val="en-GB"/>
        </w:rPr>
        <w:t xml:space="preserve">d to </w:t>
      </w:r>
      <w:r w:rsidR="002B781C">
        <w:rPr>
          <w:lang w:val="en-GB"/>
        </w:rPr>
        <w:t>the background thread being terminated</w:t>
      </w:r>
      <w:r w:rsidR="00DC3B3F">
        <w:rPr>
          <w:lang w:val="en-GB"/>
        </w:rPr>
        <w:t xml:space="preserve"> </w:t>
      </w:r>
      <w:r w:rsidR="00DC3B3F">
        <w:rPr>
          <w:lang w:val="en-GB"/>
        </w:rPr>
        <w:fldChar w:fldCharType="begin"/>
      </w:r>
      <w:r w:rsidR="002360A4">
        <w:rPr>
          <w:lang w:val="en-GB"/>
        </w:rPr>
        <w:instrText xml:space="preserve"> ADDIN EN.CITE &lt;EndNote&gt;&lt;Cite&gt;&lt;Author&gt;Birch&lt;/Author&gt;&lt;Year&gt;2017&lt;/Year&gt;&lt;RecNum&gt;39&lt;/RecNum&gt;&lt;DisplayText&gt;(Joe Birch, 2017)&lt;/DisplayText&gt;&lt;record&gt;&lt;rec-number&gt;39&lt;/rec-number&gt;&lt;foreign-keys&gt;&lt;key app="EN" db-id="5sez9z0t29drs8ewv0opf0adfadaftessdef" timestamp="1669885398" guid="c6ecf8a6-46e2-4c69-9589-6f9ec7e76b9d"&gt;39&lt;/key&gt;&lt;/foreign-keys&gt;&lt;ref-type name="Journal Article"&gt;17&lt;/ref-type&gt;&lt;contributors&gt;&lt;authors&gt;&lt;author&gt;Birch, Joe&lt;/author&gt;&lt;/authors&gt;&lt;/contributors&gt;&lt;titles&gt;&lt;title&gt;Exploring Background Execution Limits on Android Oreo&lt;/title&gt;&lt;short-title&gt;Exploring Background Execution Limits on Android Oreo&lt;/short-title&gt;&lt;/titles&gt;&lt;keywords&gt;&lt;keyword&gt;Reading time9 min read&lt;/keyword&gt;&lt;/keywords&gt;&lt;dates&gt;&lt;year&gt;2017&lt;/year&gt;&lt;pub-dates&gt;&lt;date&gt;2017-09-28&lt;/date&gt;&lt;/pub-dates&gt;&lt;/dates&gt;&lt;urls&gt;&lt;related-urls&gt;&lt;url&gt;https://medium.com/exploring-android/exploring-background-execution-limits-on-android-oreo-ab384762a66c&lt;/url&gt;&lt;/related-urls&gt;&lt;/urls&gt;&lt;/record&gt;&lt;/Cite&gt;&lt;/EndNote&gt;</w:instrText>
      </w:r>
      <w:r w:rsidR="00DC3B3F">
        <w:rPr>
          <w:lang w:val="en-GB"/>
        </w:rPr>
        <w:fldChar w:fldCharType="separate"/>
      </w:r>
      <w:r w:rsidR="00DC3B3F">
        <w:rPr>
          <w:noProof/>
          <w:lang w:val="en-GB"/>
        </w:rPr>
        <w:t>(Joe Birch, 2017)</w:t>
      </w:r>
      <w:r w:rsidR="00DC3B3F">
        <w:rPr>
          <w:lang w:val="en-GB"/>
        </w:rPr>
        <w:fldChar w:fldCharType="end"/>
      </w:r>
      <w:r w:rsidR="00DC3B3F">
        <w:rPr>
          <w:lang w:val="en-GB"/>
        </w:rPr>
        <w:t xml:space="preserve">. A possible solution to avoid this is to schedule a </w:t>
      </w:r>
      <w:r w:rsidR="00665942">
        <w:rPr>
          <w:lang w:val="en-GB"/>
        </w:rPr>
        <w:t>Job Service</w:t>
      </w:r>
      <w:r w:rsidR="000B2426">
        <w:rPr>
          <w:lang w:val="en-GB"/>
        </w:rPr>
        <w:t xml:space="preserve"> which is an asynchronous request and a </w:t>
      </w:r>
      <w:r w:rsidR="00131A57">
        <w:rPr>
          <w:lang w:val="en-GB"/>
        </w:rPr>
        <w:t xml:space="preserve">broadcast receiver to restart the service </w:t>
      </w:r>
      <w:r w:rsidR="002845C6">
        <w:rPr>
          <w:lang w:val="en-GB"/>
        </w:rPr>
        <w:t>whenever</w:t>
      </w:r>
      <w:r w:rsidR="00131A57">
        <w:rPr>
          <w:lang w:val="en-GB"/>
        </w:rPr>
        <w:t xml:space="preserve"> it is detected that the OS has killed it </w:t>
      </w:r>
      <w:r w:rsidR="00131A57">
        <w:rPr>
          <w:lang w:val="en-GB"/>
        </w:rPr>
        <w:fldChar w:fldCharType="begin"/>
      </w:r>
      <w:r w:rsidR="002360A4">
        <w:rPr>
          <w:lang w:val="en-GB"/>
        </w:rPr>
        <w:instrText xml:space="preserve"> ADDIN EN.CITE &lt;EndNote&gt;&lt;Cite&gt;&lt;Author&gt;Overflow&lt;/Author&gt;&lt;Year&gt;2022&lt;/Year&gt;&lt;RecNum&gt;36&lt;/RecNum&gt;&lt;DisplayText&gt;(Stack Overflow, 2022)&lt;/DisplayText&gt;&lt;record&gt;&lt;rec-number&gt;36&lt;/rec-number&gt;&lt;foreign-keys&gt;&lt;key app="EN" db-id="5sez9z0t29drs8ewv0opf0adfadaftessdef" timestamp="1669879556" guid="290f0a9e-ad68-4c50-a307-6ffe35247c5d"&gt;36&lt;/key&gt;&lt;/foreign-keys&gt;&lt;ref-type name="Web Page"&gt;12&lt;/ref-type&gt;&lt;contributors&gt;&lt;authors&gt;&lt;author&gt;Overflow, Stack&lt;/author&gt;&lt;/authors&gt;&lt;/contributors&gt;&lt;titles&gt;&lt;title&gt;How to make app lock app in android?&lt;/title&gt;&lt;short-title&gt;How to make app lock app in android?&lt;/short-title&gt;&lt;/titles&gt;&lt;volume&gt;2022&lt;/volume&gt;&lt;number&gt;30/11/2022&lt;/number&gt;&lt;dates&gt;&lt;year&gt;2022&lt;/year&gt;&lt;/dates&gt;&lt;urls&gt;&lt;related-urls&gt;&lt;url&gt;https://stackoverflow.com/questions/36261909/how-to-make-app-lock-app-in-android&lt;/url&gt;&lt;/related-urls&gt;&lt;/urls&gt;&lt;/record&gt;&lt;/Cite&gt;&lt;/EndNote&gt;</w:instrText>
      </w:r>
      <w:r w:rsidR="00131A57">
        <w:rPr>
          <w:lang w:val="en-GB"/>
        </w:rPr>
        <w:fldChar w:fldCharType="separate"/>
      </w:r>
      <w:r w:rsidR="00131A57">
        <w:rPr>
          <w:noProof/>
          <w:lang w:val="en-GB"/>
        </w:rPr>
        <w:t>(Stack Overflow, 2022)</w:t>
      </w:r>
      <w:r w:rsidR="00131A57">
        <w:rPr>
          <w:lang w:val="en-GB"/>
        </w:rPr>
        <w:fldChar w:fldCharType="end"/>
      </w:r>
      <w:r w:rsidR="00131A57">
        <w:rPr>
          <w:lang w:val="en-GB"/>
        </w:rPr>
        <w:t>.</w:t>
      </w:r>
    </w:p>
    <w:p w14:paraId="305D8EAB" w14:textId="04FFFB93" w:rsidR="006A62A2" w:rsidRPr="006032CD" w:rsidRDefault="00424D92" w:rsidP="00F40A6A">
      <w:pPr>
        <w:pStyle w:val="Heading1"/>
      </w:pPr>
      <w:bookmarkStart w:id="12" w:name="_Toc120853976"/>
      <w:r w:rsidRPr="006032CD">
        <w:lastRenderedPageBreak/>
        <w:t>Background Theory</w:t>
      </w:r>
      <w:bookmarkEnd w:id="12"/>
      <w:r w:rsidR="0049465A">
        <w:t xml:space="preserve"> </w:t>
      </w:r>
    </w:p>
    <w:p w14:paraId="298C95CB" w14:textId="44C62694" w:rsidR="008E2642" w:rsidRDefault="002733B9" w:rsidP="008E2642">
      <w:pPr>
        <w:rPr>
          <w:lang w:val="en-GB"/>
        </w:rPr>
      </w:pPr>
      <w:r>
        <w:rPr>
          <w:lang w:val="en-GB"/>
        </w:rPr>
        <w:t xml:space="preserve">The need for Mobile Security is becoming </w:t>
      </w:r>
      <w:r w:rsidR="001418C9">
        <w:rPr>
          <w:lang w:val="en-GB"/>
        </w:rPr>
        <w:t>increasingly</w:t>
      </w:r>
      <w:r w:rsidR="00C06DEE">
        <w:rPr>
          <w:lang w:val="en-GB"/>
        </w:rPr>
        <w:t xml:space="preserve"> apparent as </w:t>
      </w:r>
      <w:r w:rsidR="00811C18">
        <w:rPr>
          <w:lang w:val="en-GB"/>
        </w:rPr>
        <w:t>the number of mobile devices that are being used increases year after year</w:t>
      </w:r>
      <w:r w:rsidR="00897BE8">
        <w:rPr>
          <w:lang w:val="en-GB"/>
        </w:rPr>
        <w:t>.</w:t>
      </w:r>
      <w:r w:rsidR="00504CE0">
        <w:rPr>
          <w:lang w:val="en-GB"/>
        </w:rPr>
        <w:t xml:space="preserve"> Over 70% of mobile devices in the world are </w:t>
      </w:r>
      <w:r w:rsidR="00BC19E5">
        <w:rPr>
          <w:lang w:val="en-GB"/>
        </w:rPr>
        <w:t xml:space="preserve">powered by the </w:t>
      </w:r>
      <w:r w:rsidR="0030064C">
        <w:rPr>
          <w:lang w:val="en-GB"/>
        </w:rPr>
        <w:t>Android</w:t>
      </w:r>
      <w:r w:rsidR="00BC19E5">
        <w:rPr>
          <w:lang w:val="en-GB"/>
        </w:rPr>
        <w:t xml:space="preserve"> Operating System </w:t>
      </w:r>
      <w:r w:rsidR="001E0C77">
        <w:rPr>
          <w:lang w:val="en-GB"/>
        </w:rPr>
        <w:fldChar w:fldCharType="begin"/>
      </w:r>
      <w:r w:rsidR="00854BB5">
        <w:rPr>
          <w:lang w:val="en-GB"/>
        </w:rPr>
        <w:instrText xml:space="preserve"> ADDIN EN.CITE &lt;EndNote&gt;&lt;Cite&gt;&lt;Author&gt;Stats&lt;/Author&gt;&lt;Year&gt;2022&lt;/Year&gt;&lt;RecNum&gt;1&lt;/RecNum&gt;&lt;DisplayText&gt;(StatCounter Global Stats, 2022)&lt;/DisplayText&gt;&lt;record&gt;&lt;rec-number&gt;1&lt;/rec-number&gt;&lt;foreign-keys&gt;&lt;key app="EN" db-id="5sez9z0t29drs8ewv0opf0adfadaftessdef" timestamp="1668900965"&gt;1&lt;/key&gt;&lt;/foreign-keys&gt;&lt;ref-type name="Web Page"&gt;12&lt;/ref-type&gt;&lt;contributors&gt;&lt;authors&gt;&lt;author&gt;StatCounter Global Stats&lt;/author&gt;&lt;/authors&gt;&lt;/contributors&gt;&lt;titles&gt;&lt;title&gt;Mobile Operating System Market Share Worldwide | Statcounter Global Stats&lt;/title&gt;&lt;/titles&gt;&lt;number&gt;19/11/2022&lt;/number&gt;&lt;keywords&gt;&lt;keyword&gt;global stats, browser, version, mobile, free, os, operating, system, systems, browsers, market, share, usage share, global, stats&lt;/keyword&gt;&lt;/keywords&gt;&lt;dates&gt;&lt;year&gt;2022&lt;/year&gt;&lt;/dates&gt;&lt;publisher&gt;@statcountergs&lt;/publisher&gt;&lt;urls&gt;&lt;related-urls&gt;&lt;url&gt;https://gs.statcounter.com/os-market-share/mobile/worldwide&lt;/url&gt;&lt;/related-urls&gt;&lt;/urls&gt;&lt;/record&gt;&lt;/Cite&gt;&lt;/EndNote&gt;</w:instrText>
      </w:r>
      <w:r w:rsidR="001E0C77">
        <w:rPr>
          <w:lang w:val="en-GB"/>
        </w:rPr>
        <w:fldChar w:fldCharType="separate"/>
      </w:r>
      <w:r w:rsidR="00854BB5">
        <w:rPr>
          <w:noProof/>
          <w:lang w:val="en-GB"/>
        </w:rPr>
        <w:t>(StatCounter Global Stats, 2022)</w:t>
      </w:r>
      <w:r w:rsidR="001E0C77">
        <w:rPr>
          <w:lang w:val="en-GB"/>
        </w:rPr>
        <w:fldChar w:fldCharType="end"/>
      </w:r>
      <w:r w:rsidR="00D373A0">
        <w:rPr>
          <w:lang w:val="en-GB"/>
        </w:rPr>
        <w:t xml:space="preserve"> </w:t>
      </w:r>
      <w:r w:rsidR="00E05974">
        <w:rPr>
          <w:lang w:val="en-GB"/>
        </w:rPr>
        <w:t>with over 2.8 billion active users</w:t>
      </w:r>
      <w:r w:rsidR="001A42F2">
        <w:rPr>
          <w:lang w:val="en-GB"/>
        </w:rPr>
        <w:t xml:space="preserve"> potentially being at risk of a security vulnerability. There has never been a larger number of potential vulnerabilities in Mobile Security than</w:t>
      </w:r>
      <w:r w:rsidR="00CA7CAA">
        <w:rPr>
          <w:lang w:val="en-GB"/>
        </w:rPr>
        <w:t xml:space="preserve"> today with how connected personal devices are with the rest of the world. </w:t>
      </w:r>
      <w:r w:rsidR="001F01C0">
        <w:rPr>
          <w:lang w:val="en-GB"/>
        </w:rPr>
        <w:t xml:space="preserve">Mobile devices can be targeted </w:t>
      </w:r>
      <w:r w:rsidR="00A479D1">
        <w:rPr>
          <w:lang w:val="en-GB"/>
        </w:rPr>
        <w:t xml:space="preserve">on an OS, </w:t>
      </w:r>
      <w:r w:rsidR="00E11758">
        <w:rPr>
          <w:lang w:val="en-GB"/>
        </w:rPr>
        <w:t xml:space="preserve">Application or Network Level. </w:t>
      </w:r>
      <w:r w:rsidR="00CF740B">
        <w:rPr>
          <w:lang w:val="en-GB"/>
        </w:rPr>
        <w:t xml:space="preserve">This report will </w:t>
      </w:r>
      <w:r w:rsidR="00471CCC">
        <w:rPr>
          <w:lang w:val="en-GB"/>
        </w:rPr>
        <w:t xml:space="preserve">identify and explain potential security apps that could be implemented </w:t>
      </w:r>
      <w:r w:rsidR="00071A0B">
        <w:rPr>
          <w:lang w:val="en-GB"/>
        </w:rPr>
        <w:t>in a security suite to mitigate the risk of a security breach.</w:t>
      </w:r>
    </w:p>
    <w:p w14:paraId="30384D4A" w14:textId="231D225E" w:rsidR="00D83CD3" w:rsidRDefault="00D83CD3" w:rsidP="0057630B">
      <w:pPr>
        <w:pStyle w:val="Heading2"/>
      </w:pPr>
      <w:bookmarkStart w:id="13" w:name="_Toc120853977"/>
      <w:r w:rsidRPr="006032CD">
        <w:t xml:space="preserve">Malware </w:t>
      </w:r>
      <w:r w:rsidR="00F04EC6">
        <w:t>Scanner</w:t>
      </w:r>
      <w:bookmarkEnd w:id="13"/>
    </w:p>
    <w:p w14:paraId="25551243" w14:textId="10088584" w:rsidR="00D1689E" w:rsidRDefault="007D25F5" w:rsidP="00D1689E">
      <w:pPr>
        <w:rPr>
          <w:lang w:val="en-GB"/>
        </w:rPr>
      </w:pPr>
      <w:r>
        <w:rPr>
          <w:lang w:val="en-GB"/>
        </w:rPr>
        <w:t xml:space="preserve">A traditional computer virus works by </w:t>
      </w:r>
      <w:r w:rsidR="00A00CE0">
        <w:rPr>
          <w:lang w:val="en-GB"/>
        </w:rPr>
        <w:t xml:space="preserve">infecting local files on a particular device and then using that device’s resources </w:t>
      </w:r>
      <w:r w:rsidR="001A3CD2">
        <w:rPr>
          <w:lang w:val="en-GB"/>
        </w:rPr>
        <w:t>to</w:t>
      </w:r>
      <w:r w:rsidR="00A00CE0">
        <w:rPr>
          <w:lang w:val="en-GB"/>
        </w:rPr>
        <w:t xml:space="preserve"> spread</w:t>
      </w:r>
      <w:r w:rsidR="0032558E">
        <w:rPr>
          <w:lang w:val="en-GB"/>
        </w:rPr>
        <w:fldChar w:fldCharType="begin"/>
      </w:r>
      <w:r w:rsidR="002360A4">
        <w:rPr>
          <w:lang w:val="en-GB"/>
        </w:rPr>
        <w:instrText xml:space="preserve"> ADDIN EN.CITE &lt;EndNote&gt;&lt;Cite&gt;&lt;Author&gt;Grimes&lt;/Author&gt;&lt;Year&gt;2020&lt;/Year&gt;&lt;RecNum&gt;27&lt;/RecNum&gt;&lt;DisplayText&gt;(Roger A. Grimes, 2020)&lt;/DisplayText&gt;&lt;record&gt;&lt;rec-number&gt;27&lt;/rec-number&gt;&lt;foreign-keys&gt;&lt;key app="EN" db-id="5sez9z0t29drs8ewv0opf0adfadaftessdef" timestamp="1669794669" guid="94939920-9cf7-471f-bdbf-9834a69d5f9c"&gt;27&lt;/key&gt;&lt;/foreign-keys&gt;&lt;ref-type name="Journal Article"&gt;17&lt;/ref-type&gt;&lt;contributors&gt;&lt;authors&gt;&lt;author&gt;Grimes, Roger A.&lt;/author&gt;&lt;/authors&gt;&lt;/contributors&gt;&lt;titles&gt;&lt;title&gt;9 types of malware and how to recognize them | CSO Online&lt;/title&gt;&lt;short-title&gt;9 types of malware and how to recognize them | CSO Online&lt;/short-title&gt;&lt;/titles&gt;&lt;dates&gt;&lt;year&gt;2020&lt;/year&gt;&lt;pub-dates&gt;&lt;date&gt;2020-11-17T03:00-05:00&lt;/date&gt;&lt;/pub-dates&gt;&lt;/dates&gt;&lt;urls&gt;&lt;related-urls&gt;&lt;url&gt;https://www.csoonline.com/article/2615925/security-your-quick-guide-to-malware-types.html&lt;/url&gt;&lt;/related-urls&gt;&lt;/urls&gt;&lt;/record&gt;&lt;/Cite&gt;&lt;/EndNote&gt;</w:instrText>
      </w:r>
      <w:r w:rsidR="0032558E">
        <w:rPr>
          <w:lang w:val="en-GB"/>
        </w:rPr>
        <w:fldChar w:fldCharType="separate"/>
      </w:r>
      <w:r w:rsidR="00854BB5">
        <w:rPr>
          <w:noProof/>
          <w:lang w:val="en-GB"/>
        </w:rPr>
        <w:t>(Roger A. Grimes, 2020)</w:t>
      </w:r>
      <w:r w:rsidR="0032558E">
        <w:rPr>
          <w:lang w:val="en-GB"/>
        </w:rPr>
        <w:fldChar w:fldCharType="end"/>
      </w:r>
      <w:r w:rsidR="00A00CE0">
        <w:rPr>
          <w:lang w:val="en-GB"/>
        </w:rPr>
        <w:t xml:space="preserve">. </w:t>
      </w:r>
      <w:r w:rsidR="001A3CD2">
        <w:rPr>
          <w:lang w:val="en-GB"/>
        </w:rPr>
        <w:t xml:space="preserve">However, Malware on an </w:t>
      </w:r>
      <w:r w:rsidR="0030064C">
        <w:rPr>
          <w:lang w:val="en-GB"/>
        </w:rPr>
        <w:t>Android</w:t>
      </w:r>
      <w:r w:rsidR="001A3CD2">
        <w:rPr>
          <w:lang w:val="en-GB"/>
        </w:rPr>
        <w:t xml:space="preserve"> device is not likely to work in this way and is more likely to </w:t>
      </w:r>
      <w:r w:rsidR="00235E57">
        <w:rPr>
          <w:lang w:val="en-GB"/>
        </w:rPr>
        <w:t>come in the form of a malicious app</w:t>
      </w:r>
      <w:r w:rsidR="00102782">
        <w:rPr>
          <w:lang w:val="en-GB"/>
        </w:rPr>
        <w:t xml:space="preserve"> with the most common </w:t>
      </w:r>
      <w:r w:rsidR="00EB2EFB">
        <w:rPr>
          <w:lang w:val="en-GB"/>
        </w:rPr>
        <w:t>attack vector being repackaging popular benign apps with malicious payloads that the user will install unknowingly</w:t>
      </w:r>
      <w:r w:rsidR="00275B3F">
        <w:rPr>
          <w:lang w:val="en-GB"/>
        </w:rPr>
        <w:fldChar w:fldCharType="begin"/>
      </w:r>
      <w:r w:rsidR="002360A4">
        <w:rPr>
          <w:lang w:val="en-GB"/>
        </w:rPr>
        <w:instrText xml:space="preserve"> ADDIN EN.CITE &lt;EndNote&gt;&lt;Cite&gt;&lt;Author&gt;Duncan&lt;/Author&gt;&lt;Year&gt;2022&lt;/Year&gt;&lt;RecNum&gt;26&lt;/RecNum&gt;&lt;DisplayText&gt;(Geoff Duncan, 2022)&lt;/DisplayText&gt;&lt;record&gt;&lt;rec-number&gt;26&lt;/rec-number&gt;&lt;foreign-keys&gt;&lt;key app="EN" db-id="5sez9z0t29drs8ewv0opf0adfadaftessdef" timestamp="1669794611" guid="fbff1988-f8c7-4baa-86cb-3528b0743a59"&gt;26&lt;/key&gt;&lt;/foreign-keys&gt;&lt;ref-type name="Web Page"&gt;12&lt;/ref-type&gt;&lt;contributors&gt;&lt;authors&gt;&lt;author&gt;Duncan, Geoff&lt;/author&gt;&lt;/authors&gt;&lt;/contributors&gt;&lt;titles&gt;&lt;title&gt;The ultimate Android malware guide: What it does, where it came from, and how to protect your phone or tablet | Digital Trends&lt;/title&gt;&lt;short-title&gt;The ultimate Android malware guide: What it does, where it came from, and how to protect your phone or tablet | Digital Trends&lt;/short-title&gt;&lt;/titles&gt;&lt;volume&gt;2022&lt;/volume&gt;&lt;number&gt;24/11&lt;/number&gt;&lt;dates&gt;&lt;year&gt;2022&lt;/year&gt;&lt;/dates&gt;&lt;urls&gt;&lt;related-urls&gt;&lt;url&gt;https://www.digitaltrends.com/mobile/the-ultimate-android-malware-guide-what-it-does-where-it-came-from-and-how-to-protect-your-phone-or-tablet/&lt;/url&gt;&lt;/related-urls&gt;&lt;/urls&gt;&lt;/record&gt;&lt;/Cite&gt;&lt;/EndNote&gt;</w:instrText>
      </w:r>
      <w:r w:rsidR="00275B3F">
        <w:rPr>
          <w:lang w:val="en-GB"/>
        </w:rPr>
        <w:fldChar w:fldCharType="separate"/>
      </w:r>
      <w:r w:rsidR="00854BB5">
        <w:rPr>
          <w:noProof/>
          <w:lang w:val="en-GB"/>
        </w:rPr>
        <w:t>(Geoff Duncan, 2022)</w:t>
      </w:r>
      <w:r w:rsidR="00275B3F">
        <w:rPr>
          <w:lang w:val="en-GB"/>
        </w:rPr>
        <w:fldChar w:fldCharType="end"/>
      </w:r>
      <w:r w:rsidR="00EB2EFB">
        <w:rPr>
          <w:lang w:val="en-GB"/>
        </w:rPr>
        <w:t xml:space="preserve">. </w:t>
      </w:r>
      <w:r w:rsidR="008546EE">
        <w:rPr>
          <w:lang w:val="en-GB"/>
        </w:rPr>
        <w:t>It</w:t>
      </w:r>
      <w:r w:rsidR="003B0191">
        <w:rPr>
          <w:lang w:val="en-GB"/>
        </w:rPr>
        <w:t xml:space="preserve"> is still possible for malware on </w:t>
      </w:r>
      <w:r w:rsidR="0030064C">
        <w:rPr>
          <w:lang w:val="en-GB"/>
        </w:rPr>
        <w:t>Android</w:t>
      </w:r>
      <w:r w:rsidR="003B0191">
        <w:rPr>
          <w:lang w:val="en-GB"/>
        </w:rPr>
        <w:t xml:space="preserve"> to work in the traditional sense </w:t>
      </w:r>
      <w:r w:rsidR="008546EE">
        <w:rPr>
          <w:lang w:val="en-GB"/>
        </w:rPr>
        <w:t xml:space="preserve">through infected files that pose as benign such as images. This leads to </w:t>
      </w:r>
      <w:r w:rsidR="001418C9">
        <w:rPr>
          <w:lang w:val="en-GB"/>
        </w:rPr>
        <w:t>there</w:t>
      </w:r>
      <w:r w:rsidR="008546EE">
        <w:rPr>
          <w:lang w:val="en-GB"/>
        </w:rPr>
        <w:t xml:space="preserve"> being 2 </w:t>
      </w:r>
      <w:r w:rsidR="00F54B12">
        <w:rPr>
          <w:lang w:val="en-GB"/>
        </w:rPr>
        <w:t xml:space="preserve">different types of Malware Detection that can be run on </w:t>
      </w:r>
      <w:r w:rsidR="0030064C">
        <w:rPr>
          <w:lang w:val="en-GB"/>
        </w:rPr>
        <w:t>Android</w:t>
      </w:r>
      <w:r w:rsidR="00F54B12">
        <w:rPr>
          <w:lang w:val="en-GB"/>
        </w:rPr>
        <w:t>:</w:t>
      </w:r>
    </w:p>
    <w:p w14:paraId="12025107" w14:textId="66F37825" w:rsidR="00F54B12" w:rsidRPr="00D1689E" w:rsidRDefault="00F54B12" w:rsidP="00D1689E">
      <w:pPr>
        <w:pStyle w:val="ListParagraph"/>
        <w:numPr>
          <w:ilvl w:val="0"/>
          <w:numId w:val="25"/>
        </w:numPr>
        <w:rPr>
          <w:rFonts w:ascii="Times New Roman" w:hAnsi="Times New Roman" w:cs="Times New Roman"/>
          <w:lang w:val="en-GB"/>
        </w:rPr>
      </w:pPr>
      <w:r w:rsidRPr="00D1689E">
        <w:rPr>
          <w:rFonts w:ascii="Times New Roman" w:hAnsi="Times New Roman" w:cs="Times New Roman"/>
          <w:lang w:val="en-GB"/>
        </w:rPr>
        <w:t>App-Based Malware Detection</w:t>
      </w:r>
    </w:p>
    <w:p w14:paraId="7BABF940" w14:textId="231AB160" w:rsidR="00F54B12" w:rsidRPr="00D1689E" w:rsidRDefault="00F54B12" w:rsidP="00F54B12">
      <w:pPr>
        <w:pStyle w:val="ListParagraph"/>
        <w:numPr>
          <w:ilvl w:val="0"/>
          <w:numId w:val="24"/>
        </w:numPr>
        <w:rPr>
          <w:rFonts w:ascii="Times New Roman" w:hAnsi="Times New Roman" w:cs="Times New Roman"/>
          <w:lang w:val="en-GB"/>
        </w:rPr>
      </w:pPr>
      <w:r w:rsidRPr="00D1689E">
        <w:rPr>
          <w:rFonts w:ascii="Times New Roman" w:hAnsi="Times New Roman" w:cs="Times New Roman"/>
          <w:lang w:val="en-GB"/>
        </w:rPr>
        <w:t>File-Based Malware Detection</w:t>
      </w:r>
    </w:p>
    <w:p w14:paraId="69FB95F1" w14:textId="71B43483" w:rsidR="007C6B75" w:rsidRDefault="00FD6476" w:rsidP="0088727C">
      <w:pPr>
        <w:pStyle w:val="Heading3"/>
      </w:pPr>
      <w:r w:rsidRPr="006032CD">
        <w:t xml:space="preserve">App-Based Malware </w:t>
      </w:r>
      <w:r w:rsidR="00F04EC6">
        <w:t>Scanner</w:t>
      </w:r>
    </w:p>
    <w:p w14:paraId="1534D8D5" w14:textId="1C22F338" w:rsidR="00FD6476" w:rsidRDefault="0030064C" w:rsidP="00FD6476">
      <w:r>
        <w:t>Android</w:t>
      </w:r>
      <w:r w:rsidR="006D7482">
        <w:t xml:space="preserve"> </w:t>
      </w:r>
      <w:r w:rsidR="00665814">
        <w:t>is</w:t>
      </w:r>
      <w:r w:rsidR="00DD54FF">
        <w:t xml:space="preserve"> </w:t>
      </w:r>
      <w:r w:rsidR="006D7482">
        <w:t xml:space="preserve">a </w:t>
      </w:r>
      <w:r w:rsidR="00643B0A">
        <w:t>privilege-separated operating system</w:t>
      </w:r>
      <w:r w:rsidR="00DD54FF">
        <w:t xml:space="preserve"> </w:t>
      </w:r>
      <w:r w:rsidR="004B4F1D">
        <w:t xml:space="preserve">which fundamentally means that </w:t>
      </w:r>
      <w:r w:rsidR="007C094F">
        <w:t xml:space="preserve">user-installed </w:t>
      </w:r>
      <w:r>
        <w:t>Android</w:t>
      </w:r>
      <w:r w:rsidR="007C094F">
        <w:t xml:space="preserve"> applications are not granted most permissions by default and must obtain more sensitive permissions </w:t>
      </w:r>
      <w:r w:rsidR="00C275F2">
        <w:t xml:space="preserve">to interact with OS services, </w:t>
      </w:r>
      <w:r w:rsidR="00F577AD">
        <w:t>hardware,</w:t>
      </w:r>
      <w:r w:rsidR="00C275F2">
        <w:t xml:space="preserve"> and even other </w:t>
      </w:r>
      <w:r w:rsidR="00665814">
        <w:t>applications</w:t>
      </w:r>
      <w:r w:rsidR="00423615">
        <w:t xml:space="preserve"> </w:t>
      </w:r>
      <w:r w:rsidR="001143FD">
        <w:fldChar w:fldCharType="begin"/>
      </w:r>
      <w:r w:rsidR="002360A4">
        <w:instrText xml:space="preserve"> ADDIN EN.CITE &lt;EndNote&gt;&lt;Cite&gt;&lt;Author&gt;Liu&lt;/Author&gt;&lt;Year&gt;2020&lt;/Year&gt;&lt;RecNum&gt;2&lt;/RecNum&gt;&lt;DisplayText&gt;(Kaijun Liu et al., 2020)&lt;/DisplayText&gt;&lt;record&gt;&lt;rec-number&gt;2&lt;/rec-number&gt;&lt;foreign-keys&gt;&lt;key app="EN" db-id="5sez9z0t29drs8ewv0opf0adfadaftessdef" timestamp="1668910677" guid="b14b29ed-916f-4034-81d6-777057fc6326"&gt;2&lt;/key&gt;&lt;/foreign-keys&gt;&lt;ref-type name="Journal Article"&gt;17&lt;/ref-type&gt;&lt;contributors&gt;&lt;authors&gt;&lt;author&gt;Liu, Kaijun&lt;/author&gt;&lt;author&gt;Xu, Shengwei&lt;/author&gt;&lt;author&gt;Xu, Guoai&lt;/author&gt;&lt;author&gt;Zhang, Miao&lt;/author&gt;&lt;author&gt;Sun, Dawei&lt;/author&gt;&lt;author&gt;Liu, Haifeng&lt;/author&gt;&lt;/authors&gt;&lt;/contributors&gt;&lt;titles&gt;&lt;title&gt;A Review of Android Malware Detection Approaches Based on Machine Learning&lt;/title&gt;&lt;secondary-title&gt;IEEE Access&lt;/secondary-title&gt;&lt;/titles&gt;&lt;periodical&gt;&lt;full-title&gt;IEEE Access&lt;/full-title&gt;&lt;/periodical&gt;&lt;pages&gt;124579-124607&lt;/pages&gt;&lt;volume&gt;8&lt;/volume&gt;&lt;dates&gt;&lt;year&gt;2020&lt;/year&gt;&lt;/dates&gt;&lt;publisher&gt;Institute of Electrical and Electronics Engineers (IEEE)&lt;/publisher&gt;&lt;isbn&gt;2169-3536&lt;/isbn&gt;&lt;urls&gt;&lt;related-urls&gt;&lt;url&gt;https://dx.doi.org/10.1109/access.2020.3006143&lt;/url&gt;&lt;/related-urls&gt;&lt;/urls&gt;&lt;electronic-resource-num&gt;10.1109/access.2020.3006143&lt;/electronic-resource-num&gt;&lt;/record&gt;&lt;/Cite&gt;&lt;/EndNote&gt;</w:instrText>
      </w:r>
      <w:r w:rsidR="001143FD">
        <w:fldChar w:fldCharType="separate"/>
      </w:r>
      <w:r w:rsidR="00854BB5">
        <w:rPr>
          <w:noProof/>
        </w:rPr>
        <w:t>(Kaijun Liu et al., 2020)</w:t>
      </w:r>
      <w:r w:rsidR="001143FD">
        <w:fldChar w:fldCharType="end"/>
      </w:r>
      <w:r w:rsidR="00665814">
        <w:t xml:space="preserve">. </w:t>
      </w:r>
      <w:r w:rsidR="00271EC6">
        <w:t xml:space="preserve">An </w:t>
      </w:r>
      <w:r>
        <w:t>Android</w:t>
      </w:r>
      <w:r w:rsidR="00271EC6">
        <w:t xml:space="preserve"> app must </w:t>
      </w:r>
      <w:r w:rsidR="001E095F">
        <w:t xml:space="preserve">define </w:t>
      </w:r>
      <w:r w:rsidR="00D22C8A">
        <w:t>its</w:t>
      </w:r>
      <w:r w:rsidR="001E095F">
        <w:t xml:space="preserve"> requested permissions in </w:t>
      </w:r>
      <w:r w:rsidR="00D22C8A">
        <w:t>its</w:t>
      </w:r>
      <w:r w:rsidR="001E095F">
        <w:t xml:space="preserve"> </w:t>
      </w:r>
      <w:r>
        <w:t>Android</w:t>
      </w:r>
      <w:r w:rsidR="001E095F">
        <w:t xml:space="preserve">manifest.xml file. Every </w:t>
      </w:r>
      <w:r>
        <w:t>Android</w:t>
      </w:r>
      <w:r w:rsidR="001E095F">
        <w:t xml:space="preserve"> app has this file </w:t>
      </w:r>
      <w:r w:rsidR="00DC4EFB">
        <w:t>which describes any essential information about the application</w:t>
      </w:r>
      <w:r w:rsidR="00B62104">
        <w:t xml:space="preserve"> such as</w:t>
      </w:r>
      <w:r w:rsidR="00854022">
        <w:t xml:space="preserve"> </w:t>
      </w:r>
      <w:r w:rsidR="00FA1386">
        <w:t>its</w:t>
      </w:r>
      <w:r w:rsidR="00F1197B">
        <w:t xml:space="preserve"> activities, services and</w:t>
      </w:r>
      <w:r w:rsidR="00FA1386">
        <w:t xml:space="preserve"> what device configurations and features it requires to run. However, the Information that we are focusing on for this scanner is:</w:t>
      </w:r>
    </w:p>
    <w:p w14:paraId="481B63B0" w14:textId="26CC447D" w:rsidR="00E6084E" w:rsidRPr="00E6084E" w:rsidRDefault="001B0302" w:rsidP="00E6084E">
      <w:pPr>
        <w:numPr>
          <w:ilvl w:val="0"/>
          <w:numId w:val="26"/>
        </w:numPr>
        <w:rPr>
          <w:lang w:val="en-GB"/>
        </w:rPr>
      </w:pPr>
      <w:r>
        <w:rPr>
          <w:lang w:val="en-GB"/>
        </w:rPr>
        <w:t>“</w:t>
      </w:r>
      <w:r w:rsidR="00E6084E" w:rsidRPr="00E6084E">
        <w:rPr>
          <w:lang w:val="en-GB"/>
        </w:rPr>
        <w:t>The permissions that the app needs to access protected parts of the system or other apps. It also declares any permissions that other apps must have if they want to access content from this app.</w:t>
      </w:r>
      <w:r>
        <w:rPr>
          <w:lang w:val="en-GB"/>
        </w:rPr>
        <w:t>”</w:t>
      </w:r>
      <w:r w:rsidR="00E6084E" w:rsidRPr="00E6084E">
        <w:rPr>
          <w:lang w:val="en-GB"/>
        </w:rPr>
        <w:t> </w:t>
      </w:r>
      <w:r w:rsidR="00064AF6">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064AF6">
        <w:rPr>
          <w:lang w:val="en-GB"/>
        </w:rPr>
        <w:fldChar w:fldCharType="separate"/>
      </w:r>
      <w:r w:rsidR="00854BB5">
        <w:rPr>
          <w:noProof/>
          <w:lang w:val="en-GB"/>
        </w:rPr>
        <w:t>(Android Developers Guide, 2022)</w:t>
      </w:r>
      <w:r w:rsidR="00064AF6">
        <w:rPr>
          <w:lang w:val="en-GB"/>
        </w:rPr>
        <w:fldChar w:fldCharType="end"/>
      </w:r>
    </w:p>
    <w:p w14:paraId="732673F8" w14:textId="04C447B3" w:rsidR="00E77B32" w:rsidRDefault="006A0831" w:rsidP="00E77B32">
      <w:pPr>
        <w:rPr>
          <w:lang w:val="en-GB"/>
        </w:rPr>
      </w:pPr>
      <w:r>
        <w:rPr>
          <w:lang w:val="en-GB"/>
        </w:rPr>
        <w:t xml:space="preserve">We can use this knowledge to extract the permissions that an application is requesting from the device </w:t>
      </w:r>
      <w:r w:rsidR="0067261F">
        <w:rPr>
          <w:lang w:val="en-GB"/>
        </w:rPr>
        <w:t xml:space="preserve">and compare this with </w:t>
      </w:r>
      <w:r w:rsidR="008B1758">
        <w:rPr>
          <w:lang w:val="en-GB"/>
        </w:rPr>
        <w:t>its</w:t>
      </w:r>
      <w:r w:rsidR="0067261F">
        <w:rPr>
          <w:lang w:val="en-GB"/>
        </w:rPr>
        <w:t xml:space="preserve"> intents and static behaviour </w:t>
      </w:r>
      <w:r w:rsidR="005F4E95">
        <w:rPr>
          <w:lang w:val="en-GB"/>
        </w:rPr>
        <w:t>to</w:t>
      </w:r>
      <w:r w:rsidR="0067261F">
        <w:rPr>
          <w:lang w:val="en-GB"/>
        </w:rPr>
        <w:t xml:space="preserve"> predict whether an app is malicious or benign.</w:t>
      </w:r>
    </w:p>
    <w:p w14:paraId="66A9D9A4" w14:textId="07A9B519" w:rsidR="00DC53AF" w:rsidRDefault="00E77B32" w:rsidP="00DC53AF">
      <w:pPr>
        <w:rPr>
          <w:lang w:val="en-GB"/>
        </w:rPr>
      </w:pPr>
      <w:r w:rsidRPr="00E77B32">
        <w:rPr>
          <w:lang w:val="en-GB"/>
        </w:rPr>
        <w:t xml:space="preserve">For my security suite, I have gone for an implementation that will use the permissions and intent filters from a given app’s Android Manifest file to attempt to detect malware. More specifically, I have chosen to implement </w:t>
      </w:r>
      <w:proofErr w:type="spellStart"/>
      <w:r w:rsidRPr="00E77B32">
        <w:rPr>
          <w:lang w:val="en-GB"/>
        </w:rPr>
        <w:t>LibreAV</w:t>
      </w:r>
      <w:proofErr w:type="spellEnd"/>
      <w:r w:rsidRPr="00E77B32">
        <w:rPr>
          <w:lang w:val="en-GB"/>
        </w:rPr>
        <w:t xml:space="preserve"> which is an Open-Source Anti-Malware application for Android that utilizes machine learning by retrieving datasets of malicious apps and benign apps along with the chosen app’s permissions and intent filters and running them through a Tensor Flow lite algorithm that will return a number from 0-1 with anything under 0.5 being safe and anything over 0.5 being classed as either risky or as malware</w:t>
      </w:r>
      <w:r w:rsidRPr="00E77B32">
        <w:rPr>
          <w:lang w:val="en-GB"/>
        </w:rPr>
        <w:fldChar w:fldCharType="begin"/>
      </w:r>
      <w:r w:rsidR="002360A4">
        <w:rPr>
          <w:lang w:val="en-GB"/>
        </w:rPr>
        <w:instrText xml:space="preserve"> ADDIN EN.CITE &lt;EndNote&gt;&lt;Cite&gt;&lt;Author&gt;Matris&lt;/Author&gt;&lt;Year&gt;2021&lt;/Year&gt;&lt;RecNum&gt;28&lt;/RecNum&gt;&lt;DisplayText&gt;(Project Matris, 2021)&lt;/DisplayText&gt;&lt;record&gt;&lt;rec-number&gt;28&lt;/rec-number&gt;&lt;foreign-keys&gt;&lt;key app="EN" db-id="5sez9z0t29drs8ewv0opf0adfadaftessdef" timestamp="1669855608" guid="999472ce-acfe-46e8-8508-404dbb1569bc"&gt;28&lt;/key&gt;&lt;/foreign-keys&gt;&lt;ref-type name="Computer Program"&gt;9&lt;/ref-type&gt;&lt;contributors&gt;&lt;authors&gt;&lt;author&gt;Project Matris &lt;/author&gt;&lt;/authors&gt;&lt;/contributors&gt;&lt;titles&gt;&lt;title&gt;LibreAV&lt;/title&gt;&lt;/titles&gt;&lt;dates&gt;&lt;year&gt;2021&lt;/year&gt;&lt;/dates&gt;&lt;urls&gt;&lt;related-urls&gt;&lt;url&gt;https://github.com/projectmatris/antimalwareapp#readme&lt;/url&gt;&lt;/related-urls&gt;&lt;/urls&gt;&lt;/record&gt;&lt;/Cite&gt;&lt;/EndNote&gt;</w:instrText>
      </w:r>
      <w:r w:rsidRPr="00E77B32">
        <w:rPr>
          <w:lang w:val="en-GB"/>
        </w:rPr>
        <w:fldChar w:fldCharType="separate"/>
      </w:r>
      <w:r w:rsidRPr="00E77B32">
        <w:rPr>
          <w:noProof/>
          <w:lang w:val="en-GB"/>
        </w:rPr>
        <w:t>(Project Matris, 2021)</w:t>
      </w:r>
      <w:r w:rsidRPr="00E77B32">
        <w:rPr>
          <w:lang w:val="en-GB"/>
        </w:rPr>
        <w:fldChar w:fldCharType="end"/>
      </w:r>
      <w:r w:rsidRPr="00E77B32">
        <w:rPr>
          <w:lang w:val="en-GB"/>
        </w:rPr>
        <w:t>. I am hoping that this prediction system along with showing the user the list of permissions an app is using will be enough to allow the user to make an informed decision as to whether they should keep or delete an app from their devices.</w:t>
      </w:r>
    </w:p>
    <w:p w14:paraId="4BBCE09E" w14:textId="30C17570" w:rsidR="00383730" w:rsidRDefault="00E80164" w:rsidP="0088727C">
      <w:pPr>
        <w:pStyle w:val="Heading3"/>
      </w:pPr>
      <w:r>
        <w:lastRenderedPageBreak/>
        <w:t xml:space="preserve">File-Based Malware </w:t>
      </w:r>
      <w:r w:rsidR="00F04EC6">
        <w:t>Scanner</w:t>
      </w:r>
    </w:p>
    <w:p w14:paraId="73B9A1B0" w14:textId="168DF7EB" w:rsidR="005B2300" w:rsidRDefault="00510613" w:rsidP="005B2300">
      <w:pPr>
        <w:rPr>
          <w:lang w:val="en-GB"/>
        </w:rPr>
      </w:pPr>
      <w:r>
        <w:rPr>
          <w:lang w:val="en-GB"/>
        </w:rPr>
        <w:t xml:space="preserve">Unfortunately, the </w:t>
      </w:r>
      <w:r w:rsidR="0030064C">
        <w:rPr>
          <w:lang w:val="en-GB"/>
        </w:rPr>
        <w:t>Android</w:t>
      </w:r>
      <w:r>
        <w:rPr>
          <w:lang w:val="en-GB"/>
        </w:rPr>
        <w:t xml:space="preserve"> platform is also </w:t>
      </w:r>
      <w:r w:rsidR="009A416D">
        <w:rPr>
          <w:lang w:val="en-GB"/>
        </w:rPr>
        <w:t xml:space="preserve">vulnerable to more traditional malware from infected files such as documents or images. </w:t>
      </w:r>
      <w:r w:rsidR="0030064C">
        <w:rPr>
          <w:lang w:val="en-GB"/>
        </w:rPr>
        <w:t>Android</w:t>
      </w:r>
      <w:r w:rsidR="00CB72F5">
        <w:rPr>
          <w:lang w:val="en-GB"/>
        </w:rPr>
        <w:t xml:space="preserve"> devices can get compromised just by downloading infected/malicious files such as </w:t>
      </w:r>
      <w:r w:rsidR="00D22C8A">
        <w:rPr>
          <w:lang w:val="en-GB"/>
        </w:rPr>
        <w:t>PDFs</w:t>
      </w:r>
      <w:r w:rsidR="00AC0E3F">
        <w:rPr>
          <w:lang w:val="en-GB"/>
        </w:rPr>
        <w:t>. In this ins</w:t>
      </w:r>
      <w:r w:rsidR="00452774">
        <w:rPr>
          <w:lang w:val="en-GB"/>
        </w:rPr>
        <w:t>tance</w:t>
      </w:r>
      <w:r w:rsidR="00D22C8A">
        <w:rPr>
          <w:lang w:val="en-GB"/>
        </w:rPr>
        <w:t>,</w:t>
      </w:r>
      <w:r w:rsidR="00452774">
        <w:rPr>
          <w:lang w:val="en-GB"/>
        </w:rPr>
        <w:t xml:space="preserve"> it can be </w:t>
      </w:r>
      <w:r w:rsidR="00116385">
        <w:rPr>
          <w:lang w:val="en-GB"/>
        </w:rPr>
        <w:t>harder for an average user to be able to tell whether a document they downloaded is malware or not</w:t>
      </w:r>
      <w:r w:rsidR="00D22C8A">
        <w:rPr>
          <w:lang w:val="en-GB"/>
        </w:rPr>
        <w:t>,</w:t>
      </w:r>
      <w:r w:rsidR="00116385">
        <w:rPr>
          <w:lang w:val="en-GB"/>
        </w:rPr>
        <w:t xml:space="preserve"> especially due to </w:t>
      </w:r>
      <w:r w:rsidR="0030064C">
        <w:rPr>
          <w:lang w:val="en-GB"/>
        </w:rPr>
        <w:t>Android</w:t>
      </w:r>
      <w:r w:rsidR="00116385">
        <w:rPr>
          <w:lang w:val="en-GB"/>
        </w:rPr>
        <w:t>’s default file manager not being as thorough or detailed compared to Windows or Linux.</w:t>
      </w:r>
      <w:r w:rsidR="008C0479">
        <w:rPr>
          <w:lang w:val="en-GB"/>
        </w:rPr>
        <w:t xml:space="preserve"> Thankfully, detecting File-Based Malware is a lot more straightforward than detecting malicious apps.</w:t>
      </w:r>
    </w:p>
    <w:p w14:paraId="7D398D29" w14:textId="36E43EAF" w:rsidR="005B2300" w:rsidRPr="005B2300" w:rsidRDefault="005B2300" w:rsidP="005B2300">
      <w:pPr>
        <w:rPr>
          <w:lang w:val="en-GB"/>
        </w:rPr>
        <w:sectPr w:rsidR="005B2300" w:rsidRPr="005B2300" w:rsidSect="00930F13">
          <w:headerReference w:type="default" r:id="rId12"/>
          <w:footerReference w:type="default" r:id="rId13"/>
          <w:pgSz w:w="11907" w:h="16839" w:code="9"/>
          <w:pgMar w:top="1418" w:right="1418" w:bottom="1134" w:left="1701" w:header="567" w:footer="720" w:gutter="0"/>
          <w:cols w:space="720"/>
          <w:docGrid w:linePitch="360"/>
        </w:sectPr>
      </w:pPr>
      <w:r>
        <w:rPr>
          <w:lang w:val="en-GB"/>
        </w:rPr>
        <w:t xml:space="preserve">For this security app, I am using Hypatia which is an Open-Source implementation of a File-Based </w:t>
      </w:r>
      <w:r w:rsidR="00A96E36">
        <w:rPr>
          <w:lang w:val="en-GB"/>
        </w:rPr>
        <w:t>Malware Scanner</w:t>
      </w:r>
      <w:r>
        <w:rPr>
          <w:lang w:val="en-GB"/>
        </w:rPr>
        <w:t xml:space="preserve"> that works by hashing files on the device and comparing the hashes with a local virus definitions database that is being updated regularly. Hypatia is built on </w:t>
      </w:r>
      <w:proofErr w:type="spellStart"/>
      <w:r>
        <w:rPr>
          <w:lang w:val="en-GB"/>
        </w:rPr>
        <w:t>ClamAV</w:t>
      </w:r>
      <w:proofErr w:type="spellEnd"/>
      <w:r>
        <w:rPr>
          <w:lang w:val="en-GB"/>
        </w:rPr>
        <w:t xml:space="preserve"> databases and ESET databases and allows the user to choose which database to install as well as how detailed they would like the database to be. This provides the user with the choice of balancing the size of the database with their phone storage. Hypatia also allows for Realtime scanning meaning if a new file was to be transferred or downloaded on the device, it will be scanned instantly and alert the user of its status. </w:t>
      </w:r>
    </w:p>
    <w:p w14:paraId="4E73734F" w14:textId="25DB0597" w:rsidR="006E2432" w:rsidRDefault="006E2432" w:rsidP="00086545">
      <w:pPr>
        <w:pStyle w:val="Heading2"/>
      </w:pPr>
      <w:bookmarkStart w:id="14" w:name="_Toc120853978"/>
      <w:r>
        <w:lastRenderedPageBreak/>
        <w:t>Permission Manager</w:t>
      </w:r>
      <w:bookmarkEnd w:id="14"/>
    </w:p>
    <w:p w14:paraId="5E723716" w14:textId="1BBDC186" w:rsidR="006E2432" w:rsidRDefault="00BA458C" w:rsidP="00086545">
      <w:pPr>
        <w:rPr>
          <w:lang w:val="en-GB"/>
        </w:rPr>
      </w:pPr>
      <w:r>
        <w:rPr>
          <w:lang w:val="en-GB"/>
        </w:rPr>
        <w:t>It is</w:t>
      </w:r>
      <w:r w:rsidR="005D1B93">
        <w:rPr>
          <w:lang w:val="en-GB"/>
        </w:rPr>
        <w:t xml:space="preserve"> common knowledge </w:t>
      </w:r>
      <w:r w:rsidR="008B6195">
        <w:rPr>
          <w:lang w:val="en-GB"/>
        </w:rPr>
        <w:t xml:space="preserve">that when a user wants to modify permissions settings for any app on their device’s settings, they are unable to change all permissions and the settings app </w:t>
      </w:r>
      <w:r w:rsidR="00F800B6">
        <w:rPr>
          <w:lang w:val="en-GB"/>
        </w:rPr>
        <w:t>does not</w:t>
      </w:r>
      <w:r w:rsidR="008B6195">
        <w:rPr>
          <w:lang w:val="en-GB"/>
        </w:rPr>
        <w:t xml:space="preserve"> even show the user a comprehensive list of all the permission the app can use.</w:t>
      </w:r>
      <w:r w:rsidR="009A6FE7">
        <w:rPr>
          <w:lang w:val="en-GB"/>
        </w:rPr>
        <w:t xml:space="preserve"> It only shows basic permissions that the user can change such as files and </w:t>
      </w:r>
      <w:r w:rsidR="00654046">
        <w:rPr>
          <w:lang w:val="en-GB"/>
        </w:rPr>
        <w:t>contacts’</w:t>
      </w:r>
      <w:r w:rsidR="009A6FE7">
        <w:rPr>
          <w:lang w:val="en-GB"/>
        </w:rPr>
        <w:t xml:space="preserve"> access.</w:t>
      </w:r>
      <w:r w:rsidR="00654046">
        <w:rPr>
          <w:lang w:val="en-GB"/>
        </w:rPr>
        <w:t xml:space="preserve"> This is where a Permission Manager can be handy. </w:t>
      </w:r>
      <w:r w:rsidR="00F94AC0">
        <w:rPr>
          <w:lang w:val="en-GB"/>
        </w:rPr>
        <w:t xml:space="preserve">Unfortunately, </w:t>
      </w:r>
      <w:r w:rsidR="008757CE">
        <w:rPr>
          <w:lang w:val="en-GB"/>
        </w:rPr>
        <w:t xml:space="preserve">due to the sandbox protection in </w:t>
      </w:r>
      <w:r w:rsidR="0030064C">
        <w:rPr>
          <w:lang w:val="en-GB"/>
        </w:rPr>
        <w:t>Android</w:t>
      </w:r>
      <w:r w:rsidR="008757CE">
        <w:rPr>
          <w:lang w:val="en-GB"/>
        </w:rPr>
        <w:t xml:space="preserve">, </w:t>
      </w:r>
      <w:r w:rsidR="00F94AC0">
        <w:rPr>
          <w:lang w:val="en-GB"/>
        </w:rPr>
        <w:t>unless the device is roote</w:t>
      </w:r>
      <w:r w:rsidR="00FD6F62">
        <w:rPr>
          <w:lang w:val="en-GB"/>
        </w:rPr>
        <w:softHyphen/>
      </w:r>
      <w:r w:rsidR="00FD6F62">
        <w:rPr>
          <w:lang w:val="en-GB"/>
        </w:rPr>
        <w:softHyphen/>
      </w:r>
      <w:r w:rsidR="00FD6F62">
        <w:rPr>
          <w:lang w:val="en-GB"/>
        </w:rPr>
        <w:softHyphen/>
      </w:r>
      <w:r w:rsidR="00F94AC0">
        <w:rPr>
          <w:lang w:val="en-GB"/>
        </w:rPr>
        <w:t>d, the only service that can change permissions for apps is the OS</w:t>
      </w:r>
      <w:r w:rsidR="00FF5324">
        <w:rPr>
          <w:lang w:val="en-GB"/>
        </w:rPr>
        <w:t xml:space="preserve"> and by extension the settings itself</w:t>
      </w:r>
      <w:r w:rsidR="006C592F">
        <w:rPr>
          <w:lang w:val="en-GB"/>
        </w:rPr>
        <w:t xml:space="preserve"> </w:t>
      </w:r>
      <w:r w:rsidR="006C592F">
        <w:rPr>
          <w:lang w:val="en-GB"/>
        </w:rPr>
        <w:fldChar w:fldCharType="begin"/>
      </w:r>
      <w:r w:rsidR="002360A4">
        <w:rPr>
          <w:lang w:val="en-GB"/>
        </w:rPr>
        <w:instrText xml:space="preserve"> ADDIN EN.CITE &lt;EndNote&gt;&lt;Cite&gt;&lt;Author&gt;Wang&lt;/Author&gt;&lt;Year&gt;2017&lt;/Year&gt;&lt;RecNum&gt;23&lt;/RecNum&gt;&lt;DisplayText&gt;(Daibin Wang et al., 2017)&lt;/DisplayText&gt;&lt;record&gt;&lt;rec-number&gt;23&lt;/rec-number&gt;&lt;foreign-keys&gt;&lt;key app="EN" db-id="5sez9z0t29drs8ewv0opf0adfadaftessdef" timestamp="1669766323" guid="15dd794f-c872-43d3-9b40-8d83eabfdb63"&gt;23&lt;/key&gt;&lt;/foreign-keys&gt;&lt;ref-type name="Journal Article"&gt;17&lt;/ref-type&gt;&lt;contributors&gt;&lt;authors&gt;&lt;author&gt;Wang, Daibin&lt;/author&gt;&lt;author&gt;Yao, Haixia&lt;/author&gt;&lt;author&gt;Li, Yingjiu&lt;/author&gt;&lt;author&gt;Jin, Hai&lt;/author&gt;&lt;author&gt;Zou, Deqing&lt;/author&gt;&lt;author&gt;Deng, Robert H.&lt;/author&gt;&lt;/authors&gt;&lt;/contributors&gt;&lt;titles&gt;&lt;title&gt;A Secure, Usable, and Transparent Middleware for Permission Managers on Android&lt;/title&gt;&lt;secondary-title&gt;IEEE Transactions on Dependable and Secure Computing&lt;/secondary-title&gt;&lt;/titles&gt;&lt;periodical&gt;&lt;full-title&gt;IEEE Transactions on Dependable and Secure Computing&lt;/full-title&gt;&lt;/periodical&gt;&lt;pages&gt;350-362&lt;/pages&gt;&lt;volume&gt;14&lt;/volume&gt;&lt;number&gt;4&lt;/number&gt;&lt;dates&gt;&lt;year&gt;2017&lt;/year&gt;&lt;/dates&gt;&lt;publisher&gt;Institute of Electrical and Electronics Engineers (IEEE)&lt;/publisher&gt;&lt;isbn&gt;1545-5971&lt;/isbn&gt;&lt;urls&gt;&lt;related-urls&gt;&lt;url&gt;https://dx.doi.org/10.1109/tdsc.2015.2479613&lt;/url&gt;&lt;/related-urls&gt;&lt;/urls&gt;&lt;electronic-resource-num&gt;10.1109/tdsc.2015.2479613&lt;/electronic-resource-num&gt;&lt;/record&gt;&lt;/Cite&gt;&lt;/EndNote&gt;</w:instrText>
      </w:r>
      <w:r w:rsidR="006C592F">
        <w:rPr>
          <w:lang w:val="en-GB"/>
        </w:rPr>
        <w:fldChar w:fldCharType="separate"/>
      </w:r>
      <w:r w:rsidR="00854BB5">
        <w:rPr>
          <w:noProof/>
          <w:lang w:val="en-GB"/>
        </w:rPr>
        <w:t>(Daibin Wang et al., 2017)</w:t>
      </w:r>
      <w:r w:rsidR="006C592F">
        <w:rPr>
          <w:lang w:val="en-GB"/>
        </w:rPr>
        <w:fldChar w:fldCharType="end"/>
      </w:r>
      <w:r w:rsidR="00FF5324">
        <w:rPr>
          <w:lang w:val="en-GB"/>
        </w:rPr>
        <w:t xml:space="preserve">. This means that </w:t>
      </w:r>
      <w:r w:rsidR="00367219">
        <w:rPr>
          <w:lang w:val="en-GB"/>
        </w:rPr>
        <w:t>for</w:t>
      </w:r>
      <w:r w:rsidR="00521180">
        <w:rPr>
          <w:lang w:val="en-GB"/>
        </w:rPr>
        <w:t xml:space="preserve"> the user to change all permissions through an external app, they would need to modify the OS of their device. This goes against one of my Aims and Objectives for this Security Suite.</w:t>
      </w:r>
    </w:p>
    <w:p w14:paraId="6988235F" w14:textId="1214DF81" w:rsidR="00521180" w:rsidRDefault="00521180" w:rsidP="00FD6F62">
      <w:pPr>
        <w:spacing w:before="240"/>
        <w:rPr>
          <w:lang w:val="en-GB"/>
        </w:rPr>
      </w:pPr>
      <w:r>
        <w:rPr>
          <w:lang w:val="en-GB"/>
        </w:rPr>
        <w:t xml:space="preserve">Because of this, I have settled on </w:t>
      </w:r>
      <w:r w:rsidR="00367219">
        <w:rPr>
          <w:lang w:val="en-GB"/>
        </w:rPr>
        <w:t xml:space="preserve">an app </w:t>
      </w:r>
      <w:r w:rsidR="00A7454B">
        <w:rPr>
          <w:lang w:val="en-GB"/>
        </w:rPr>
        <w:t xml:space="preserve">that can show the user all the permissions a particular app is using by grabbing all the requested permissions from the </w:t>
      </w:r>
      <w:r w:rsidR="0030064C">
        <w:rPr>
          <w:lang w:val="en-GB"/>
        </w:rPr>
        <w:t>Android</w:t>
      </w:r>
      <w:r w:rsidR="00A7454B">
        <w:rPr>
          <w:lang w:val="en-GB"/>
        </w:rPr>
        <w:t xml:space="preserve">Manifest.xml file </w:t>
      </w:r>
      <w:r w:rsidR="00D54AAE">
        <w:rPr>
          <w:lang w:val="en-GB"/>
        </w:rPr>
        <w:t>and viewing them as a list to the user</w:t>
      </w:r>
      <w:r w:rsidR="00962F1F">
        <w:rPr>
          <w:lang w:val="en-GB"/>
        </w:rPr>
        <w:fldChar w:fldCharType="begin"/>
      </w:r>
      <w:r w:rsidR="002360A4">
        <w:rPr>
          <w:lang w:val="en-GB"/>
        </w:rPr>
        <w:instrText xml:space="preserve"> ADDIN EN.CITE &lt;EndNote&gt;&lt;Cite&gt;&lt;Author&gt;Guide&lt;/Author&gt;&lt;Year&gt;2022&lt;/Year&gt;&lt;RecNum&gt;3&lt;/RecNum&gt;&lt;DisplayText&gt;(Android Developers Guide, 2022)&lt;/DisplayText&gt;&lt;record&gt;&lt;rec-number&gt;3&lt;/rec-number&gt;&lt;foreign-keys&gt;&lt;key app="EN" db-id="5sez9z0t29drs8ewv0opf0adfadaftessdef" timestamp="1668911121" guid="b98bdcc4-6489-4938-984d-a2caaf2b0b40"&gt;3&lt;/key&gt;&lt;/foreign-keys&gt;&lt;ref-type name="Web Page"&gt;12&lt;/ref-type&gt;&lt;contributors&gt;&lt;authors&gt;&lt;author&gt;Android Developers Guide&lt;/author&gt;&lt;/authors&gt;&lt;/contributors&gt;&lt;titles&gt;&lt;title&gt;App Manifest Overview | Android Developers&lt;/title&gt;&lt;short-title&gt;App Manifest Overview | Android Developers&lt;/short-title&gt;&lt;/titles&gt;&lt;number&gt;19/11/2022&lt;/number&gt;&lt;dates&gt;&lt;year&gt;2022&lt;/year&gt;&lt;/dates&gt;&lt;urls&gt;&lt;/urls&gt;&lt;/record&gt;&lt;/Cite&gt;&lt;/EndNote&gt;</w:instrText>
      </w:r>
      <w:r w:rsidR="00962F1F">
        <w:rPr>
          <w:lang w:val="en-GB"/>
        </w:rPr>
        <w:fldChar w:fldCharType="separate"/>
      </w:r>
      <w:r w:rsidR="00854BB5">
        <w:rPr>
          <w:noProof/>
          <w:lang w:val="en-GB"/>
        </w:rPr>
        <w:t>(Android Developers Guide, 2022)</w:t>
      </w:r>
      <w:r w:rsidR="00962F1F">
        <w:rPr>
          <w:lang w:val="en-GB"/>
        </w:rPr>
        <w:fldChar w:fldCharType="end"/>
      </w:r>
      <w:r w:rsidR="00D54AAE">
        <w:rPr>
          <w:lang w:val="en-GB"/>
        </w:rPr>
        <w:t xml:space="preserve">. The user </w:t>
      </w:r>
      <w:r w:rsidR="00D54AAE" w:rsidRPr="005C313B">
        <w:rPr>
          <w:lang w:val="en-GB"/>
        </w:rPr>
        <w:t>c</w:t>
      </w:r>
      <w:r w:rsidR="00FD6F62" w:rsidRPr="005C313B">
        <w:rPr>
          <w:lang w:val="en-GB"/>
        </w:rPr>
        <w:softHyphen/>
      </w:r>
      <w:r w:rsidR="00FD6F62" w:rsidRPr="005C313B">
        <w:rPr>
          <w:lang w:val="en-GB"/>
        </w:rPr>
        <w:softHyphen/>
      </w:r>
      <w:r w:rsidR="00D54AAE" w:rsidRPr="005C313B">
        <w:rPr>
          <w:lang w:val="en-GB"/>
        </w:rPr>
        <w:t>an</w:t>
      </w:r>
      <w:r w:rsidR="00D54AAE">
        <w:rPr>
          <w:lang w:val="en-GB"/>
        </w:rPr>
        <w:t xml:space="preserve"> also click on </w:t>
      </w:r>
      <w:r w:rsidR="001418C9">
        <w:rPr>
          <w:lang w:val="en-GB"/>
        </w:rPr>
        <w:t xml:space="preserve">a </w:t>
      </w:r>
      <w:r w:rsidR="00D54AAE">
        <w:rPr>
          <w:lang w:val="en-GB"/>
        </w:rPr>
        <w:t xml:space="preserve">permission </w:t>
      </w:r>
      <w:r w:rsidR="004A4B8A">
        <w:rPr>
          <w:lang w:val="en-GB"/>
        </w:rPr>
        <w:t xml:space="preserve">string </w:t>
      </w:r>
      <w:r w:rsidR="00D54AAE">
        <w:rPr>
          <w:lang w:val="en-GB"/>
        </w:rPr>
        <w:t>from the list to find out more information about those permissions. If th</w:t>
      </w:r>
      <w:r w:rsidR="00FD6F62">
        <w:rPr>
          <w:lang w:val="en-GB"/>
        </w:rPr>
        <w:softHyphen/>
      </w:r>
      <w:r w:rsidR="00FD6F62">
        <w:rPr>
          <w:lang w:val="en-GB"/>
        </w:rPr>
        <w:softHyphen/>
      </w:r>
      <w:r w:rsidR="00FD6F62">
        <w:rPr>
          <w:lang w:val="en-GB"/>
        </w:rPr>
        <w:softHyphen/>
      </w:r>
      <w:r w:rsidR="00FD6F62">
        <w:rPr>
          <w:lang w:val="en-GB"/>
        </w:rPr>
        <w:softHyphen/>
      </w:r>
      <w:r w:rsidR="00FD6F62">
        <w:rPr>
          <w:lang w:val="en-GB"/>
        </w:rPr>
        <w:softHyphen/>
      </w:r>
      <w:r w:rsidR="00D54AAE">
        <w:rPr>
          <w:lang w:val="en-GB"/>
        </w:rPr>
        <w:t xml:space="preserve">e user </w:t>
      </w:r>
      <w:r w:rsidR="00A36183">
        <w:rPr>
          <w:lang w:val="en-GB"/>
        </w:rPr>
        <w:t xml:space="preserve">wants to change any permissions, they can press the open in settings app which will directly open the settings page for that app and then the user can change the permissions </w:t>
      </w:r>
      <w:r w:rsidR="0030064C">
        <w:rPr>
          <w:lang w:val="en-GB"/>
        </w:rPr>
        <w:t>Android</w:t>
      </w:r>
      <w:r w:rsidR="00A36183">
        <w:rPr>
          <w:lang w:val="en-GB"/>
        </w:rPr>
        <w:t xml:space="preserve"> allows them to change.</w:t>
      </w:r>
    </w:p>
    <w:p w14:paraId="16BB6F2E" w14:textId="52CCBAEB" w:rsidR="00A36183" w:rsidRDefault="00A36183" w:rsidP="00086545">
      <w:pPr>
        <w:rPr>
          <w:lang w:val="en-GB"/>
        </w:rPr>
      </w:pPr>
      <w:r>
        <w:rPr>
          <w:lang w:val="en-GB"/>
        </w:rPr>
        <w:t>Although not ide</w:t>
      </w:r>
      <w:r w:rsidR="003460A5">
        <w:rPr>
          <w:lang w:val="en-GB"/>
        </w:rPr>
        <w:t xml:space="preserve">al, </w:t>
      </w:r>
      <w:r w:rsidR="001418C9">
        <w:rPr>
          <w:lang w:val="en-GB"/>
        </w:rPr>
        <w:t>this watered-down version of a true permission manager</w:t>
      </w:r>
      <w:r w:rsidR="003460A5">
        <w:rPr>
          <w:lang w:val="en-GB"/>
        </w:rPr>
        <w:t xml:space="preserve"> still provides value to the user as it ensures that the user knows exactly how and what permissions each app is using. This could also help the user identify malicious apps on their own. For example, </w:t>
      </w:r>
      <w:r w:rsidR="00302283">
        <w:rPr>
          <w:lang w:val="en-GB"/>
        </w:rPr>
        <w:t xml:space="preserve">if there was to be a news app installed but it requests the ability to send SMS messages. This can be logically seen as malicious </w:t>
      </w:r>
      <w:r w:rsidR="001411DA">
        <w:rPr>
          <w:lang w:val="en-GB"/>
        </w:rPr>
        <w:t>as one can assume that a news app does need to be able to send messages to function</w:t>
      </w:r>
      <w:r w:rsidR="002F5331">
        <w:rPr>
          <w:lang w:val="en-GB"/>
        </w:rPr>
        <w:t xml:space="preserve"> </w:t>
      </w:r>
      <w:r w:rsidR="002F5331">
        <w:rPr>
          <w:lang w:val="en-GB"/>
        </w:rPr>
        <w:fldChar w:fldCharType="begin"/>
      </w:r>
      <w:r w:rsidR="002360A4">
        <w:rPr>
          <w:lang w:val="en-GB"/>
        </w:rPr>
        <w:instrText xml:space="preserve"> ADDIN EN.CITE &lt;EndNote&gt;&lt;Cite&gt;&lt;Author&gt;Giang&lt;/Author&gt;&lt;Year&gt;2015&lt;/Year&gt;&lt;RecNum&gt;25&lt;/RecNum&gt;&lt;DisplayText&gt;(Pham Giang et al., 2015)&lt;/DisplayText&gt;&lt;record&gt;&lt;rec-number&gt;25&lt;/rec-number&gt;&lt;foreign-keys&gt;&lt;key app="EN" db-id="5sez9z0t29drs8ewv0opf0adfadaftessdef" timestamp="1669768174" guid="ccbe5e9e-0117-496d-98bb-c59604e18207"&gt;25&lt;/key&gt;&lt;/foreign-keys&gt;&lt;ref-type name="Book"&gt;6&lt;/ref-type&gt;&lt;contributors&gt;&lt;authors&gt;&lt;author&gt;Giang, Pham&lt;/author&gt;&lt;author&gt;Duc, Nguyen&lt;/author&gt;&lt;author&gt;Vi, Pham&lt;/author&gt;&lt;/authors&gt;&lt;/contributors&gt;&lt;titles&gt;&lt;title&gt;Permission Analysis for Android Malware Detection&lt;/title&gt;&lt;/titles&gt;&lt;dates&gt;&lt;year&gt;2015&lt;/year&gt;&lt;/dates&gt;&lt;urls&gt;&lt;/urls&gt;&lt;/record&gt;&lt;/Cite&gt;&lt;/EndNote&gt;</w:instrText>
      </w:r>
      <w:r w:rsidR="002F5331">
        <w:rPr>
          <w:lang w:val="en-GB"/>
        </w:rPr>
        <w:fldChar w:fldCharType="separate"/>
      </w:r>
      <w:r w:rsidR="00854BB5">
        <w:rPr>
          <w:noProof/>
          <w:lang w:val="en-GB"/>
        </w:rPr>
        <w:t>(Pham Giang et al., 2015)</w:t>
      </w:r>
      <w:r w:rsidR="002F5331">
        <w:rPr>
          <w:lang w:val="en-GB"/>
        </w:rPr>
        <w:fldChar w:fldCharType="end"/>
      </w:r>
      <w:r w:rsidR="001411DA">
        <w:rPr>
          <w:lang w:val="en-GB"/>
        </w:rPr>
        <w:t>.</w:t>
      </w:r>
    </w:p>
    <w:p w14:paraId="0995C1DE" w14:textId="5A8484BF" w:rsidR="00CB1BF8" w:rsidRPr="00FB7A29" w:rsidRDefault="00D4763D" w:rsidP="00086545">
      <w:pPr>
        <w:pStyle w:val="Heading2"/>
      </w:pPr>
      <w:bookmarkStart w:id="15" w:name="_Toc120853979"/>
      <w:r w:rsidRPr="00FB7A29">
        <w:t>App Locker</w:t>
      </w:r>
      <w:bookmarkEnd w:id="15"/>
    </w:p>
    <w:p w14:paraId="1FC9BFBD" w14:textId="01B2A26D" w:rsidR="004A4B8A" w:rsidRDefault="00102A89" w:rsidP="008F4BE1">
      <w:pPr>
        <w:rPr>
          <w:lang w:val="en-GB"/>
        </w:rPr>
      </w:pPr>
      <w:r>
        <w:rPr>
          <w:lang w:val="en-GB"/>
        </w:rPr>
        <w:t xml:space="preserve">All </w:t>
      </w:r>
      <w:r w:rsidR="0030064C">
        <w:rPr>
          <w:lang w:val="en-GB"/>
        </w:rPr>
        <w:t>Android</w:t>
      </w:r>
      <w:r>
        <w:rPr>
          <w:lang w:val="en-GB"/>
        </w:rPr>
        <w:t xml:space="preserve"> devices come with </w:t>
      </w:r>
      <w:r w:rsidR="00B377C8">
        <w:rPr>
          <w:lang w:val="en-GB"/>
        </w:rPr>
        <w:t xml:space="preserve">built-in locking mechanisms </w:t>
      </w:r>
      <w:r w:rsidR="002754B3">
        <w:rPr>
          <w:lang w:val="en-GB"/>
        </w:rPr>
        <w:t xml:space="preserve">that allow the user to prevent malicious parties from easily gaining access to their device when </w:t>
      </w:r>
      <w:r w:rsidR="00F916D1">
        <w:rPr>
          <w:lang w:val="en-GB"/>
        </w:rPr>
        <w:t xml:space="preserve">said parties have physical access to the </w:t>
      </w:r>
      <w:r w:rsidR="004B62D2">
        <w:rPr>
          <w:lang w:val="en-GB"/>
        </w:rPr>
        <w:t>device</w:t>
      </w:r>
      <w:r w:rsidR="00DC399D">
        <w:rPr>
          <w:lang w:val="en-GB"/>
        </w:rPr>
        <w:t xml:space="preserve"> that </w:t>
      </w:r>
      <w:r w:rsidR="00FF5F5D">
        <w:rPr>
          <w:lang w:val="en-GB"/>
        </w:rPr>
        <w:t>comes</w:t>
      </w:r>
      <w:r w:rsidR="004B62D2">
        <w:rPr>
          <w:lang w:val="en-GB"/>
        </w:rPr>
        <w:t xml:space="preserve"> in the form of a lock screen</w:t>
      </w:r>
      <w:r w:rsidR="004E290E">
        <w:rPr>
          <w:lang w:val="en-GB"/>
        </w:rPr>
        <w:t xml:space="preserve"> </w:t>
      </w:r>
      <w:r w:rsidR="008F4BE1">
        <w:rPr>
          <w:lang w:val="en-GB"/>
        </w:rPr>
        <w:fldChar w:fldCharType="begin"/>
      </w:r>
      <w:r w:rsidR="002360A4">
        <w:rPr>
          <w:lang w:val="en-GB"/>
        </w:rPr>
        <w:instrText xml:space="preserve"> ADDIN EN.CITE &lt;EndNote&gt;&lt;Cite&gt;&lt;Author&gt;Stoleriu&lt;/Author&gt;&lt;Year&gt;2020&lt;/Year&gt;&lt;RecNum&gt;18&lt;/RecNum&gt;&lt;DisplayText&gt;(Razvan Stoleriu and Mihai Togan, 2020)&lt;/DisplayText&gt;&lt;record&gt;&lt;rec-number&gt;18&lt;/rec-number&gt;&lt;foreign-keys&gt;&lt;key app="EN" db-id="5sez9z0t29drs8ewv0opf0adfadaftessdef" timestamp="1668949177" guid="94a2a3fe-2cc9-4ce9-a588-093de09c5bcd"&gt;18&lt;/key&gt;&lt;/foreign-keys&gt;&lt;ref-type name="Conference Proceedings"&gt;10&lt;/ref-type&gt;&lt;contributors&gt;&lt;authors&gt;&lt;author&gt;Razvan Stoleriu&lt;/author&gt;&lt;author&gt;Mihai Togan &lt;/author&gt;&lt;/authors&gt;&lt;/contributors&gt;&lt;titles&gt;&lt;title&gt;A Secure Screen and App Lock System for Android Smart Phones Using Face Recognition&lt;/title&gt;&lt;alt-title&gt;2020 13th International Conference on Communications (COMM)&lt;/alt-title&gt;&lt;/titles&gt;&lt;dates&gt;&lt;year&gt;2020&lt;/year&gt;&lt;pub-dates&gt;&lt;date&gt;2020&lt;/date&gt;&lt;/pub-dates&gt;&lt;/dates&gt;&lt;publisher&gt;IEEE&lt;/publisher&gt;&lt;urls&gt;&lt;related-urls&gt;&lt;url&gt;https://dx.doi.org/10.1109/comm48946.2020.9142008&lt;/url&gt;&lt;/related-urls&gt;&lt;/urls&gt;&lt;electronic-resource-num&gt;10.1109/comm48946.2020.9142008&lt;/electronic-resource-num&gt;&lt;/record&gt;&lt;/Cite&gt;&lt;/EndNote&gt;</w:instrText>
      </w:r>
      <w:r w:rsidR="008F4BE1">
        <w:rPr>
          <w:lang w:val="en-GB"/>
        </w:rPr>
        <w:fldChar w:fldCharType="separate"/>
      </w:r>
      <w:r w:rsidR="00854BB5">
        <w:rPr>
          <w:noProof/>
          <w:lang w:val="en-GB"/>
        </w:rPr>
        <w:t>(Razvan Stoleriu and Mihai Togan, 2020)</w:t>
      </w:r>
      <w:r w:rsidR="008F4BE1">
        <w:rPr>
          <w:lang w:val="en-GB"/>
        </w:rPr>
        <w:fldChar w:fldCharType="end"/>
      </w:r>
      <w:r w:rsidR="004E290E">
        <w:rPr>
          <w:lang w:val="en-GB"/>
        </w:rPr>
        <w:t xml:space="preserve"> </w:t>
      </w:r>
      <w:r w:rsidR="004B62D2">
        <w:rPr>
          <w:lang w:val="en-GB"/>
        </w:rPr>
        <w:t xml:space="preserve">. </w:t>
      </w:r>
      <w:r w:rsidR="00FF5F5D">
        <w:rPr>
          <w:lang w:val="en-GB"/>
        </w:rPr>
        <w:t>A lock screen is a</w:t>
      </w:r>
      <w:r w:rsidR="00A16921">
        <w:rPr>
          <w:lang w:val="en-GB"/>
        </w:rPr>
        <w:t xml:space="preserve"> view that appears </w:t>
      </w:r>
      <w:r w:rsidR="00C052B2">
        <w:rPr>
          <w:lang w:val="en-GB"/>
        </w:rPr>
        <w:t>upon start-up and every time the screen is woken up that prevents the user from</w:t>
      </w:r>
      <w:r w:rsidR="005316C9">
        <w:rPr>
          <w:lang w:val="en-GB"/>
        </w:rPr>
        <w:t xml:space="preserve"> </w:t>
      </w:r>
      <w:r w:rsidR="003246EA">
        <w:rPr>
          <w:lang w:val="en-GB"/>
        </w:rPr>
        <w:t xml:space="preserve">accessing </w:t>
      </w:r>
      <w:r w:rsidR="00002721" w:rsidRPr="00002721">
        <w:rPr>
          <w:lang w:val="en-GB"/>
        </w:rPr>
        <w:t xml:space="preserve">the </w:t>
      </w:r>
      <w:r w:rsidR="00854BB5">
        <w:rPr>
          <w:lang w:val="en-GB"/>
        </w:rPr>
        <w:t xml:space="preserve"> </w:t>
      </w:r>
      <w:r w:rsidR="00002721" w:rsidRPr="00002721">
        <w:rPr>
          <w:lang w:val="en-GB"/>
        </w:rPr>
        <w:t>rest of the device until the</w:t>
      </w:r>
      <w:r w:rsidR="005F1CF0">
        <w:rPr>
          <w:lang w:val="en-GB"/>
        </w:rPr>
        <w:t>y</w:t>
      </w:r>
      <w:r w:rsidR="00002721" w:rsidRPr="00002721">
        <w:rPr>
          <w:lang w:val="en-GB"/>
        </w:rPr>
        <w:t xml:space="preserve"> </w:t>
      </w:r>
      <w:r w:rsidR="005F1CF0">
        <w:rPr>
          <w:lang w:val="en-GB"/>
        </w:rPr>
        <w:t>authenticate themselves with</w:t>
      </w:r>
      <w:r w:rsidR="00002721" w:rsidRPr="00002721">
        <w:rPr>
          <w:lang w:val="en-GB"/>
        </w:rPr>
        <w:t xml:space="preserve"> their </w:t>
      </w:r>
      <w:r w:rsidR="004E108F">
        <w:rPr>
          <w:lang w:val="en-GB"/>
        </w:rPr>
        <w:t>pin, password, pattern or biometrics</w:t>
      </w:r>
      <w:r w:rsidR="00854BB5">
        <w:rPr>
          <w:lang w:val="en-GB"/>
        </w:rPr>
        <w:t xml:space="preserve"> </w:t>
      </w:r>
      <w:r w:rsidR="00380B66">
        <w:rPr>
          <w:lang w:val="en-GB"/>
        </w:rPr>
        <w:fldChar w:fldCharType="begin"/>
      </w:r>
      <w:r w:rsidR="002360A4">
        <w:rPr>
          <w:lang w:val="en-GB"/>
        </w:rPr>
        <w:instrText xml:space="preserve"> ADDIN EN.CITE &lt;EndNote&gt;&lt;Cite&gt;&lt;Author&gt;ComputerHope&lt;/Author&gt;&lt;Year&gt;2022&lt;/Year&gt;&lt;RecNum&gt;19&lt;/RecNum&gt;&lt;DisplayText&gt;(ComputerHope, 2022)&lt;/DisplayText&gt;&lt;record&gt;&lt;rec-number&gt;19&lt;/rec-number&gt;&lt;foreign-keys&gt;&lt;key app="EN" db-id="5sez9z0t29drs8ewv0opf0adfadaftessdef" timestamp="1668980997" guid="c28a7442-29df-4db5-92d3-8ea7c7127d5e"&gt;19&lt;/key&gt;&lt;/foreign-keys&gt;&lt;ref-type name="Web Page"&gt;12&lt;/ref-type&gt;&lt;contributors&gt;&lt;authors&gt;&lt;author&gt;ComputerHope&lt;/author&gt;&lt;/authors&gt;&lt;/contributors&gt;&lt;titles&gt;&lt;title&gt;What is a Lock Screen?&lt;/title&gt;&lt;short-title&gt;What is a Lock Screen?&lt;/short-title&gt;&lt;/titles&gt;&lt;dates&gt;&lt;year&gt;2022&lt;/year&gt;&lt;/dates&gt;&lt;urls&gt;&lt;related-urls&gt;&lt;url&gt;https://www.computerhope.com/jargon/l/lockscreen.htm&lt;/url&gt;&lt;/related-urls&gt;&lt;/urls&gt;&lt;access-date&gt;20/11/2022&lt;/access-date&gt;&lt;/record&gt;&lt;/Cite&gt;&lt;/EndNote&gt;</w:instrText>
      </w:r>
      <w:r w:rsidR="00380B66">
        <w:rPr>
          <w:lang w:val="en-GB"/>
        </w:rPr>
        <w:fldChar w:fldCharType="separate"/>
      </w:r>
      <w:r w:rsidR="00821C25">
        <w:rPr>
          <w:noProof/>
          <w:lang w:val="en-GB"/>
        </w:rPr>
        <w:t>(ComputerHope, 2022)</w:t>
      </w:r>
      <w:r w:rsidR="00380B66">
        <w:rPr>
          <w:lang w:val="en-GB"/>
        </w:rPr>
        <w:fldChar w:fldCharType="end"/>
      </w:r>
      <w:r w:rsidR="001878E4">
        <w:rPr>
          <w:lang w:val="en-GB"/>
        </w:rPr>
        <w:t xml:space="preserve">. Once the user </w:t>
      </w:r>
      <w:r w:rsidR="00857A14">
        <w:rPr>
          <w:lang w:val="en-GB"/>
        </w:rPr>
        <w:t>wakes up their device,</w:t>
      </w:r>
      <w:r w:rsidR="001878E4">
        <w:rPr>
          <w:lang w:val="en-GB"/>
        </w:rPr>
        <w:t xml:space="preserve"> </w:t>
      </w:r>
      <w:r w:rsidR="004170ED">
        <w:rPr>
          <w:lang w:val="en-GB"/>
        </w:rPr>
        <w:t>they are greeted with their lock screen and apps and the rest of the device.</w:t>
      </w:r>
      <w:r w:rsidR="00FD2B3A">
        <w:rPr>
          <w:lang w:val="en-GB"/>
        </w:rPr>
        <w:t xml:space="preserve"> </w:t>
      </w:r>
    </w:p>
    <w:p w14:paraId="040FEBD4" w14:textId="0089F93D" w:rsidR="006D3DE1" w:rsidRDefault="00D9237B" w:rsidP="008F4BE1">
      <w:pPr>
        <w:rPr>
          <w:lang w:val="en-GB"/>
        </w:rPr>
      </w:pPr>
      <w:r>
        <w:rPr>
          <w:lang w:val="en-GB"/>
        </w:rPr>
        <w:t xml:space="preserve">However, due to how often a user would unlock their phone each day, this is vulnerable to shoulder surfing and smudge attacks where a malicious party would look </w:t>
      </w:r>
      <w:r w:rsidR="00316799">
        <w:rPr>
          <w:lang w:val="en-GB"/>
        </w:rPr>
        <w:t>out</w:t>
      </w:r>
      <w:r>
        <w:rPr>
          <w:lang w:val="en-GB"/>
        </w:rPr>
        <w:t xml:space="preserve"> for smudges on the screen to reverse engineer the </w:t>
      </w:r>
      <w:r w:rsidR="008C4B26">
        <w:rPr>
          <w:lang w:val="en-GB"/>
        </w:rPr>
        <w:t>password</w:t>
      </w:r>
      <w:r w:rsidR="001613E0">
        <w:rPr>
          <w:lang w:val="en-GB"/>
        </w:rPr>
        <w:fldChar w:fldCharType="begin"/>
      </w:r>
      <w:r w:rsidR="002360A4">
        <w:rPr>
          <w:lang w:val="en-GB"/>
        </w:rPr>
        <w:instrText xml:space="preserve"> ADDIN EN.CITE &lt;EndNote&gt;&lt;Cite&gt;&lt;Author&gt;Aris&lt;/Author&gt;&lt;Year&gt;2018&lt;/Year&gt;&lt;RecNum&gt;41&lt;/RecNum&gt;&lt;DisplayText&gt;(Hazleen Aris and Wira Firdaus Yaakob, 2018)&lt;/DisplayText&gt;&lt;record&gt;&lt;rec-number&gt;41&lt;/rec-number&gt;&lt;foreign-keys&gt;&lt;key app="EN" db-id="5sez9z0t29drs8ewv0opf0adfadaftessdef" timestamp="1669886426" guid="7089a4be-1145-44c3-999f-a8a033435f1c"&gt;41&lt;/key&gt;&lt;/foreign-keys&gt;&lt;ref-type name="Conference Proceedings"&gt;10&lt;/ref-type&gt;&lt;contributors&gt;&lt;authors&gt;&lt;author&gt;Aris, Hazleen&lt;/author&gt;&lt;author&gt;Yaakob, Wira Firdaus&lt;/author&gt;&lt;/authors&gt;&lt;/contributors&gt;&lt;titles&gt;&lt;title&gt;Shoulder Surf Resistant Screen Locking for Smartphones: A Review of Fifty Non-Biometric Methods&lt;/title&gt;&lt;alt-title&gt;2018 IEEE Conference on Application, Information and Network Security (AINS)&lt;/alt-title&gt;&lt;/titles&gt;&lt;dates&gt;&lt;year&gt;2018&lt;/year&gt;&lt;pub-dates&gt;&lt;date&gt;2018&lt;/date&gt;&lt;/pub-dates&gt;&lt;/dates&gt;&lt;publisher&gt;IEEE&lt;/publisher&gt;&lt;urls&gt;&lt;related-urls&gt;&lt;url&gt;https://dx.doi.org/10.1109/ains.2018.8631419&lt;/url&gt;&lt;/related-urls&gt;&lt;pdf-urls&gt;&lt;url&gt;file://C:\Users\bed23\Downloads\Aris-2018-Shoulder-surf-resistant-screen-lock.pdf&lt;/url&gt;&lt;/pdf-urls&gt;&lt;/urls&gt;&lt;electronic-resource-num&gt;10.1109/ains.2018.8631419&lt;/electronic-resource-num&gt;&lt;/record&gt;&lt;/Cite&gt;&lt;/EndNote&gt;</w:instrText>
      </w:r>
      <w:r w:rsidR="001613E0">
        <w:rPr>
          <w:lang w:val="en-GB"/>
        </w:rPr>
        <w:fldChar w:fldCharType="separate"/>
      </w:r>
      <w:r w:rsidR="000C2FAF">
        <w:rPr>
          <w:noProof/>
          <w:lang w:val="en-GB"/>
        </w:rPr>
        <w:t>(</w:t>
      </w:r>
      <w:proofErr w:type="spellStart"/>
      <w:r w:rsidR="000C2FAF">
        <w:rPr>
          <w:noProof/>
          <w:lang w:val="en-GB"/>
        </w:rPr>
        <w:t>Hazleen</w:t>
      </w:r>
      <w:proofErr w:type="spellEnd"/>
      <w:r w:rsidR="000C2FAF">
        <w:rPr>
          <w:noProof/>
          <w:lang w:val="en-GB"/>
        </w:rPr>
        <w:t xml:space="preserve"> Aris and Wira Firdaus Yaakob, 2018)</w:t>
      </w:r>
      <w:r w:rsidR="001613E0">
        <w:rPr>
          <w:lang w:val="en-GB"/>
        </w:rPr>
        <w:fldChar w:fldCharType="end"/>
      </w:r>
      <w:r w:rsidR="008C4B26">
        <w:rPr>
          <w:lang w:val="en-GB"/>
        </w:rPr>
        <w:t>.</w:t>
      </w:r>
      <w:r w:rsidR="00087890">
        <w:rPr>
          <w:lang w:val="en-GB"/>
        </w:rPr>
        <w:t xml:space="preserve"> </w:t>
      </w:r>
      <w:r w:rsidR="00031B90">
        <w:rPr>
          <w:lang w:val="en-GB"/>
        </w:rPr>
        <w:t xml:space="preserve">This is also vulnerable to user error in the case where the user leaves their phone unattended but unlocked. App locker is the obvious solution to </w:t>
      </w:r>
      <w:r w:rsidR="00031B90" w:rsidRPr="00A30F32">
        <w:rPr>
          <w:lang w:val="en-GB"/>
        </w:rPr>
        <w:t>this</w:t>
      </w:r>
      <w:r w:rsidR="00031B90">
        <w:rPr>
          <w:lang w:val="en-GB"/>
        </w:rPr>
        <w:t xml:space="preserve"> problem where each app </w:t>
      </w:r>
      <w:r w:rsidR="000F3417">
        <w:rPr>
          <w:lang w:val="en-GB"/>
        </w:rPr>
        <w:t>has its own lock screen that the user can set to either</w:t>
      </w:r>
      <w:r w:rsidR="002C6BE8">
        <w:rPr>
          <w:lang w:val="en-GB"/>
        </w:rPr>
        <w:t xml:space="preserve"> require a different or the same password as the main lock screen. </w:t>
      </w:r>
      <w:r w:rsidR="006D3DE1">
        <w:rPr>
          <w:lang w:val="en-GB"/>
        </w:rPr>
        <w:t xml:space="preserve">This will allow </w:t>
      </w:r>
      <w:r w:rsidR="00D13D3F">
        <w:rPr>
          <w:lang w:val="en-GB"/>
        </w:rPr>
        <w:t>individual apps (chosen by the user) to have an extra layer of security on top of the already built-in lock screen which will ensure that the user’s personal data is just that bit more secure</w:t>
      </w:r>
      <w:r w:rsidR="0080203C">
        <w:rPr>
          <w:lang w:val="en-GB"/>
        </w:rPr>
        <w:t>.</w:t>
      </w:r>
      <w:r w:rsidR="00A37E73">
        <w:rPr>
          <w:lang w:val="en-GB"/>
        </w:rPr>
        <w:t xml:space="preserve"> </w:t>
      </w:r>
      <w:r w:rsidR="0099493C">
        <w:rPr>
          <w:lang w:val="en-GB"/>
        </w:rPr>
        <w:t xml:space="preserve">The App locker will also be able to </w:t>
      </w:r>
      <w:r w:rsidR="00AC3AE3">
        <w:rPr>
          <w:lang w:val="en-GB"/>
        </w:rPr>
        <w:t xml:space="preserve">allow the user to set a different password for each application if they so wish </w:t>
      </w:r>
      <w:r w:rsidR="003A375A">
        <w:rPr>
          <w:lang w:val="en-GB"/>
        </w:rPr>
        <w:t>to</w:t>
      </w:r>
      <w:r w:rsidR="00CE202E">
        <w:rPr>
          <w:lang w:val="en-GB"/>
        </w:rPr>
        <w:t xml:space="preserve"> further protect against shoulder surfing and smudge attacks.</w:t>
      </w:r>
    </w:p>
    <w:p w14:paraId="42851783" w14:textId="77777777" w:rsidR="003F3E88" w:rsidRDefault="003F3E88" w:rsidP="008F4BE1">
      <w:pPr>
        <w:rPr>
          <w:lang w:val="en-GB"/>
        </w:rPr>
      </w:pPr>
    </w:p>
    <w:p w14:paraId="0DA9823E" w14:textId="1A9F0E60" w:rsidR="00FD718B" w:rsidRDefault="00FD718B" w:rsidP="00086545">
      <w:pPr>
        <w:pStyle w:val="Heading2"/>
      </w:pPr>
      <w:bookmarkStart w:id="16" w:name="_Toc120853980"/>
      <w:r>
        <w:lastRenderedPageBreak/>
        <w:t>File Encryption</w:t>
      </w:r>
      <w:bookmarkEnd w:id="16"/>
    </w:p>
    <w:p w14:paraId="016EF49A" w14:textId="2CCDE256" w:rsidR="005E5FAB" w:rsidRDefault="00AF47C4" w:rsidP="00086545">
      <w:pPr>
        <w:rPr>
          <w:lang w:val="en-GB"/>
        </w:rPr>
      </w:pPr>
      <w:r>
        <w:rPr>
          <w:lang w:val="en-GB"/>
        </w:rPr>
        <w:t xml:space="preserve">File encryption is a way of encoding data </w:t>
      </w:r>
      <w:r w:rsidR="00F800B6">
        <w:rPr>
          <w:lang w:val="en-GB"/>
        </w:rPr>
        <w:t>to</w:t>
      </w:r>
      <w:r w:rsidR="00A65960">
        <w:rPr>
          <w:lang w:val="en-GB"/>
        </w:rPr>
        <w:t xml:space="preserve"> prevent tampering or unauthorized access. In simple terms, the device uses a</w:t>
      </w:r>
      <w:r w:rsidR="000B7940">
        <w:rPr>
          <w:lang w:val="en-GB"/>
        </w:rPr>
        <w:t xml:space="preserve"> complex algorithm to change each individual bit in a file with the intention of making it </w:t>
      </w:r>
      <w:r w:rsidR="00F800B6">
        <w:rPr>
          <w:lang w:val="en-GB"/>
        </w:rPr>
        <w:t>impossible</w:t>
      </w:r>
      <w:r w:rsidR="000B7940">
        <w:rPr>
          <w:lang w:val="en-GB"/>
        </w:rPr>
        <w:t xml:space="preserve"> to work out the original contents of the file without using a decryption key</w:t>
      </w:r>
      <w:r w:rsidR="00CC0DA0">
        <w:rPr>
          <w:lang w:val="en-GB"/>
        </w:rPr>
        <w:t xml:space="preserve">. This ensures that any personal data that was stored on the chosen file is kept secure if a malicious party were to snoop </w:t>
      </w:r>
      <w:r w:rsidR="000B3587">
        <w:rPr>
          <w:lang w:val="en-GB"/>
        </w:rPr>
        <w:t>in</w:t>
      </w:r>
      <w:r w:rsidR="00CC0DA0">
        <w:rPr>
          <w:lang w:val="en-GB"/>
        </w:rPr>
        <w:t xml:space="preserve"> your device</w:t>
      </w:r>
      <w:r w:rsidR="000B3587">
        <w:rPr>
          <w:lang w:val="en-GB"/>
        </w:rPr>
        <w:t xml:space="preserve"> files</w:t>
      </w:r>
      <w:r w:rsidR="00CC0DA0">
        <w:rPr>
          <w:lang w:val="en-GB"/>
        </w:rPr>
        <w:t>.</w:t>
      </w:r>
      <w:r w:rsidR="00F800B6">
        <w:rPr>
          <w:lang w:val="en-GB"/>
        </w:rPr>
        <w:t xml:space="preserve"> </w:t>
      </w:r>
    </w:p>
    <w:p w14:paraId="7F6F5714" w14:textId="096F1126" w:rsidR="009761BB" w:rsidRDefault="007B6660" w:rsidP="00086545">
      <w:pPr>
        <w:rPr>
          <w:lang w:val="en-GB"/>
        </w:rPr>
      </w:pPr>
      <w:r>
        <w:rPr>
          <w:lang w:val="en-GB"/>
        </w:rPr>
        <w:t xml:space="preserve">Thankfully, since the release of </w:t>
      </w:r>
      <w:r w:rsidR="0030064C">
        <w:rPr>
          <w:lang w:val="en-GB"/>
        </w:rPr>
        <w:t>Android</w:t>
      </w:r>
      <w:r>
        <w:rPr>
          <w:lang w:val="en-GB"/>
        </w:rPr>
        <w:t xml:space="preserve"> 5.0, the developers of </w:t>
      </w:r>
      <w:r w:rsidR="0030064C">
        <w:rPr>
          <w:lang w:val="en-GB"/>
        </w:rPr>
        <w:t>Android</w:t>
      </w:r>
      <w:r>
        <w:rPr>
          <w:lang w:val="en-GB"/>
        </w:rPr>
        <w:t xml:space="preserve"> </w:t>
      </w:r>
      <w:r w:rsidR="00A470AF">
        <w:rPr>
          <w:lang w:val="en-GB"/>
        </w:rPr>
        <w:t>began</w:t>
      </w:r>
      <w:r>
        <w:rPr>
          <w:lang w:val="en-GB"/>
        </w:rPr>
        <w:t xml:space="preserve"> taking encryption a lot more seriously and went as far as to implement </w:t>
      </w:r>
      <w:r w:rsidR="00E6648C">
        <w:rPr>
          <w:lang w:val="en-GB"/>
        </w:rPr>
        <w:t>support for full-disk encryption</w:t>
      </w:r>
      <w:r w:rsidR="00481FE1">
        <w:rPr>
          <w:lang w:val="en-GB"/>
        </w:rPr>
        <w:t xml:space="preserve"> until </w:t>
      </w:r>
      <w:r w:rsidR="0030064C">
        <w:rPr>
          <w:lang w:val="en-GB"/>
        </w:rPr>
        <w:t>Android</w:t>
      </w:r>
      <w:r w:rsidR="00481FE1">
        <w:rPr>
          <w:lang w:val="en-GB"/>
        </w:rPr>
        <w:t xml:space="preserve"> 9.0 before switching to a more modern</w:t>
      </w:r>
      <w:r w:rsidR="005145CA">
        <w:rPr>
          <w:lang w:val="en-GB"/>
        </w:rPr>
        <w:t xml:space="preserve"> implementation through File-based encryption. Full-disk encryption on </w:t>
      </w:r>
      <w:r w:rsidR="0030064C">
        <w:rPr>
          <w:lang w:val="en-GB"/>
        </w:rPr>
        <w:t>Android</w:t>
      </w:r>
      <w:r w:rsidR="005145CA">
        <w:rPr>
          <w:lang w:val="en-GB"/>
        </w:rPr>
        <w:t xml:space="preserve"> require</w:t>
      </w:r>
      <w:r w:rsidR="00AE16FF">
        <w:rPr>
          <w:lang w:val="en-GB"/>
        </w:rPr>
        <w:t xml:space="preserve">s the user to enable the feature in settings </w:t>
      </w:r>
      <w:r w:rsidR="005E5FDA">
        <w:rPr>
          <w:lang w:val="en-GB"/>
        </w:rPr>
        <w:t xml:space="preserve">and once encrypted, the user would need to </w:t>
      </w:r>
      <w:r w:rsidR="00030CE5">
        <w:rPr>
          <w:lang w:val="en-GB"/>
        </w:rPr>
        <w:t>input a pin/password/pattern before the device even boot</w:t>
      </w:r>
      <w:r w:rsidR="005F1F0E">
        <w:rPr>
          <w:lang w:val="en-GB"/>
        </w:rPr>
        <w:t>s</w:t>
      </w:r>
      <w:r w:rsidR="00030CE5">
        <w:rPr>
          <w:lang w:val="en-GB"/>
        </w:rPr>
        <w:t xml:space="preserve">. Once </w:t>
      </w:r>
      <w:r w:rsidR="004A4B8E">
        <w:rPr>
          <w:lang w:val="en-GB"/>
        </w:rPr>
        <w:t xml:space="preserve">the user is authenticated, the device boots </w:t>
      </w:r>
      <w:r w:rsidR="009761BB">
        <w:rPr>
          <w:lang w:val="en-GB"/>
        </w:rPr>
        <w:t xml:space="preserve">on </w:t>
      </w:r>
      <w:r w:rsidR="004A4B8E">
        <w:rPr>
          <w:lang w:val="en-GB"/>
        </w:rPr>
        <w:t xml:space="preserve">to </w:t>
      </w:r>
      <w:r w:rsidR="0030064C">
        <w:rPr>
          <w:lang w:val="en-GB"/>
        </w:rPr>
        <w:t>Android</w:t>
      </w:r>
      <w:r w:rsidR="004A4B8E">
        <w:rPr>
          <w:lang w:val="en-GB"/>
        </w:rPr>
        <w:t xml:space="preserve">. From then on, any user-created files are automatically encrypted before being saved and any encrypted data is automatically decrypted </w:t>
      </w:r>
      <w:r w:rsidR="009761BB">
        <w:rPr>
          <w:lang w:val="en-GB"/>
        </w:rPr>
        <w:t>when requested.</w:t>
      </w:r>
      <w:r w:rsidR="004D4EE8">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 </w:instrText>
      </w:r>
      <w:r w:rsidR="002360A4">
        <w:rPr>
          <w:lang w:val="en-GB"/>
        </w:rPr>
        <w:fldChar w:fldCharType="begin">
          <w:fldData xml:space="preserve">PEVuZE5vdGU+PENpdGU+PEF1dGhvcj5Tb3VyY2U8L0F1dGhvcj48WWVhcj4yMDIyPC9ZZWFyPjxS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</w:fldData>
        </w:fldChar>
      </w:r>
      <w:r w:rsidR="002360A4">
        <w:rPr>
          <w:lang w:val="en-GB"/>
        </w:rPr>
        <w:instrText xml:space="preserve"> ADDIN EN.CITE.DATA </w:instrText>
      </w:r>
      <w:r w:rsidR="002360A4">
        <w:rPr>
          <w:lang w:val="en-GB"/>
        </w:rPr>
      </w:r>
      <w:r w:rsidR="002360A4">
        <w:rPr>
          <w:lang w:val="en-GB"/>
        </w:rPr>
        <w:fldChar w:fldCharType="end"/>
      </w:r>
      <w:r w:rsidR="004D4EE8">
        <w:rPr>
          <w:lang w:val="en-GB"/>
        </w:rPr>
      </w:r>
      <w:r w:rsidR="004D4EE8">
        <w:rPr>
          <w:lang w:val="en-GB"/>
        </w:rPr>
        <w:fldChar w:fldCharType="separate"/>
      </w:r>
      <w:r w:rsidR="00854BB5">
        <w:rPr>
          <w:noProof/>
          <w:lang w:val="en-GB"/>
        </w:rPr>
        <w:t xml:space="preserve">(Android Source, </w:t>
      </w:r>
      <w:r w:rsidR="00854BB5" w:rsidRPr="00854BB5">
        <w:rPr>
          <w:i/>
          <w:noProof/>
          <w:lang w:val="en-GB"/>
        </w:rPr>
        <w:t>Full-Disk Encryption | Android Source</w:t>
      </w:r>
      <w:r w:rsidR="00854BB5">
        <w:rPr>
          <w:noProof/>
          <w:lang w:val="en-GB"/>
        </w:rPr>
        <w:t>, 2022)</w:t>
      </w:r>
      <w:r w:rsidR="004D4EE8">
        <w:rPr>
          <w:lang w:val="en-GB"/>
        </w:rPr>
        <w:fldChar w:fldCharType="end"/>
      </w:r>
      <w:r w:rsidR="009761BB">
        <w:rPr>
          <w:lang w:val="en-GB"/>
        </w:rPr>
        <w:t xml:space="preserve"> File-based encryption</w:t>
      </w:r>
      <w:r w:rsidR="008D79A1">
        <w:rPr>
          <w:lang w:val="en-GB"/>
        </w:rPr>
        <w:t xml:space="preserve"> works in the same way but</w:t>
      </w:r>
      <w:r w:rsidR="009761BB">
        <w:rPr>
          <w:lang w:val="en-GB"/>
        </w:rPr>
        <w:t xml:space="preserve"> </w:t>
      </w:r>
      <w:r w:rsidR="001F65DB">
        <w:rPr>
          <w:lang w:val="en-GB"/>
        </w:rPr>
        <w:t>allows different files to be encrypted with different keys that can be unlocked independently</w:t>
      </w:r>
      <w:r w:rsidR="008D79A1">
        <w:rPr>
          <w:lang w:val="en-GB"/>
        </w:rPr>
        <w:t xml:space="preserve"> which eliminates the need to authenticate the user before boot. </w:t>
      </w:r>
      <w:r w:rsidR="008D79A1">
        <w:rPr>
          <w:lang w:val="en-GB"/>
        </w:rPr>
        <w:fldChar w:fldCharType="begin"/>
      </w:r>
      <w:r w:rsidR="002360A4">
        <w:rPr>
          <w:lang w:val="en-GB"/>
        </w:rPr>
        <w:instrText xml:space="preserve"> ADDIN EN.CITE &lt;EndNote&gt;&lt;Cite&gt;&lt;Author&gt;Source&lt;/Author&gt;&lt;Year&gt;2022&lt;/Year&gt;&lt;RecNum&gt;20&lt;/RecNum&gt;&lt;DisplayText&gt;(Android Source, &lt;style face="italic"&gt;File-Based Encryption | Android Source&lt;/style&gt;, 2022)&lt;/DisplayText&gt;&lt;record&gt;&lt;rec-number&gt;20&lt;/rec-number&gt;&lt;foreign-keys&gt;&lt;key app="EN" db-id="5sez9z0t29drs8ewv0opf0adfadaftessdef" timestamp="1668985259" guid="a6d0d5b5-cf6b-466d-bb45-b5be6cda73c9"&gt;20&lt;/key&gt;&lt;/foreign-keys&gt;&lt;ref-type name="Web Page"&gt;12&lt;/ref-type&gt;&lt;contributors&gt;&lt;authors&gt;&lt;author&gt;Source, Android&lt;/author&gt;&lt;/authors&gt;&lt;/contributors&gt;&lt;titles&gt;&lt;title&gt;File-Based Encryption | Android Source&lt;/title&gt;&lt;short-title&gt;File-Based Encruption | Android Source&lt;/short-title&gt;&lt;/titles&gt;&lt;volume&gt;2022&lt;/volume&gt;&lt;number&gt;20/11/2022&lt;/number&gt;&lt;dates&gt;&lt;year&gt;2022&lt;/year&gt;&lt;/dates&gt;&lt;urls&gt;&lt;related-urls&gt;&lt;url&gt;https://source.android.com/docs/security/features/encryption/file-based&lt;/url&gt;&lt;/related-urls&gt;&lt;/urls&gt;&lt;/record&gt;&lt;/Cite&gt;&lt;/EndNote&gt;</w:instrText>
      </w:r>
      <w:r w:rsidR="008D79A1">
        <w:rPr>
          <w:lang w:val="en-GB"/>
        </w:rPr>
        <w:fldChar w:fldCharType="separate"/>
      </w:r>
      <w:r w:rsidR="00854BB5">
        <w:rPr>
          <w:noProof/>
          <w:lang w:val="en-GB"/>
        </w:rPr>
        <w:t xml:space="preserve">(Android Source, </w:t>
      </w:r>
      <w:r w:rsidR="00854BB5" w:rsidRPr="00854BB5">
        <w:rPr>
          <w:i/>
          <w:noProof/>
          <w:lang w:val="en-GB"/>
        </w:rPr>
        <w:t>File-Based Encryption | Android Source</w:t>
      </w:r>
      <w:r w:rsidR="00854BB5">
        <w:rPr>
          <w:noProof/>
          <w:lang w:val="en-GB"/>
        </w:rPr>
        <w:t>, 2022)</w:t>
      </w:r>
      <w:r w:rsidR="008D79A1">
        <w:rPr>
          <w:lang w:val="en-GB"/>
        </w:rPr>
        <w:fldChar w:fldCharType="end"/>
      </w:r>
      <w:r w:rsidR="000A7925">
        <w:rPr>
          <w:lang w:val="en-GB"/>
        </w:rPr>
        <w:t>.</w:t>
      </w:r>
    </w:p>
    <w:p w14:paraId="545F6EB1" w14:textId="37B8F259" w:rsidR="000A7925" w:rsidRPr="00FD718B" w:rsidRDefault="000A7925" w:rsidP="00086545">
      <w:pPr>
        <w:rPr>
          <w:lang w:val="en-GB"/>
        </w:rPr>
      </w:pPr>
      <w:r>
        <w:rPr>
          <w:lang w:val="en-GB"/>
        </w:rPr>
        <w:t xml:space="preserve">Since File Encryption has existed in </w:t>
      </w:r>
      <w:r w:rsidR="0030064C">
        <w:rPr>
          <w:lang w:val="en-GB"/>
        </w:rPr>
        <w:t>Android</w:t>
      </w:r>
      <w:r>
        <w:rPr>
          <w:lang w:val="en-GB"/>
        </w:rPr>
        <w:t xml:space="preserve"> for many years now, I have chosen not to pursue </w:t>
      </w:r>
      <w:r w:rsidR="00CF0D55">
        <w:rPr>
          <w:lang w:val="en-GB"/>
        </w:rPr>
        <w:t xml:space="preserve">an implementation </w:t>
      </w:r>
      <w:r w:rsidR="002845C6">
        <w:rPr>
          <w:lang w:val="en-GB"/>
        </w:rPr>
        <w:t>of file</w:t>
      </w:r>
      <w:r w:rsidR="00602BD6">
        <w:rPr>
          <w:lang w:val="en-GB"/>
        </w:rPr>
        <w:t xml:space="preserve"> encryption into the security suite.</w:t>
      </w:r>
    </w:p>
    <w:p w14:paraId="39632ECE" w14:textId="32352299" w:rsidR="00D0769C" w:rsidRDefault="00D0769C" w:rsidP="00DE4FC4">
      <w:pPr>
        <w:pStyle w:val="Heading1"/>
      </w:pPr>
      <w:bookmarkStart w:id="17" w:name="_Toc120853981"/>
      <w:r>
        <w:lastRenderedPageBreak/>
        <w:t>Technical Achievements</w:t>
      </w:r>
      <w:bookmarkEnd w:id="17"/>
    </w:p>
    <w:p w14:paraId="184C8CB5" w14:textId="29B01153" w:rsidR="00FB7876" w:rsidRDefault="0057237D" w:rsidP="00A02E2F">
      <w:pPr>
        <w:pStyle w:val="Heading2"/>
      </w:pPr>
      <w:bookmarkStart w:id="18" w:name="_Toc120853982"/>
      <w:r>
        <w:t>UI Design</w:t>
      </w:r>
      <w:bookmarkEnd w:id="18"/>
      <w:r>
        <w:t xml:space="preserve"> </w:t>
      </w:r>
    </w:p>
    <w:p w14:paraId="382F9BBF" w14:textId="306E1276" w:rsidR="00FB7876" w:rsidRDefault="00FB7876" w:rsidP="00FB7876">
      <w:pPr>
        <w:rPr>
          <w:lang w:val="en-GB"/>
        </w:rPr>
      </w:pPr>
      <w:r>
        <w:rPr>
          <w:lang w:val="en-GB"/>
        </w:rPr>
        <w:t xml:space="preserve">Google Material Design 3 is </w:t>
      </w:r>
      <w:r w:rsidR="004D3499">
        <w:rPr>
          <w:lang w:val="en-GB"/>
        </w:rPr>
        <w:t xml:space="preserve">the latest version of Google’s open-source design system that </w:t>
      </w:r>
      <w:r w:rsidR="00D87864">
        <w:rPr>
          <w:lang w:val="en-GB"/>
        </w:rPr>
        <w:t>gives developers an in-depth UX Guidance and UI Component</w:t>
      </w:r>
      <w:r w:rsidR="00394CF4">
        <w:rPr>
          <w:lang w:val="en-GB"/>
        </w:rPr>
        <w:t xml:space="preserve"> implementations for </w:t>
      </w:r>
      <w:r w:rsidR="0030064C">
        <w:rPr>
          <w:lang w:val="en-GB"/>
        </w:rPr>
        <w:t>Android</w:t>
      </w:r>
      <w:r w:rsidR="0024769B">
        <w:rPr>
          <w:lang w:val="en-GB"/>
        </w:rPr>
        <w:t xml:space="preserve"> with the intention of providing a consistent </w:t>
      </w:r>
      <w:r w:rsidR="00AD750E">
        <w:rPr>
          <w:lang w:val="en-GB"/>
        </w:rPr>
        <w:t>“</w:t>
      </w:r>
      <w:r w:rsidR="006765B1">
        <w:rPr>
          <w:lang w:val="en-GB"/>
        </w:rPr>
        <w:t>personal, adaptive, and expressive experience”</w:t>
      </w:r>
      <w:r w:rsidR="00C066D2">
        <w:rPr>
          <w:lang w:val="en-GB"/>
        </w:rPr>
        <w:fldChar w:fldCharType="begin"/>
      </w:r>
      <w:r w:rsidR="002360A4">
        <w:rPr>
          <w:lang w:val="en-GB"/>
        </w:rPr>
        <w:instrText xml:space="preserve"> ADDIN EN.CITE &lt;EndNote&gt;&lt;Cite&gt;&lt;Author&gt;Design&lt;/Author&gt;&lt;Year&gt;2022&lt;/Year&gt;&lt;RecNum&gt;22&lt;/RecNum&gt;&lt;DisplayText&gt;(Google Material Design, 2022)&lt;/DisplayText&gt;&lt;record&gt;&lt;rec-number&gt;22&lt;/rec-number&gt;&lt;foreign-keys&gt;&lt;key app="EN" db-id="5sez9z0t29drs8ewv0opf0adfadaftessdef" timestamp="1669083490" guid="6bbaffa6-c52f-4d8d-abfa-7f84f6d1653a"&gt;22&lt;/key&gt;&lt;/foreign-keys&gt;&lt;ref-type name="Web Page"&gt;12&lt;/ref-type&gt;&lt;contributors&gt;&lt;authors&gt;&lt;author&gt;Google Material Design&lt;/author&gt;&lt;/authors&gt;&lt;/contributors&gt;&lt;titles&gt;&lt;title&gt;Get Started | Material Design 3&lt;/title&gt;&lt;short-title&gt;Get Started | Material Design 3&lt;/short-title&gt;&lt;/titles&gt;&lt;dates&gt;&lt;year&gt;2022&lt;/year&gt;&lt;/dates&gt;&lt;urls&gt;&lt;related-urls&gt;&lt;url&gt;https://m3.material.io/&lt;/url&gt;&lt;/related-urls&gt;&lt;/urls&gt;&lt;/record&gt;&lt;/Cite&gt;&lt;/EndNote&gt;</w:instrText>
      </w:r>
      <w:r w:rsidR="00C066D2">
        <w:rPr>
          <w:lang w:val="en-GB"/>
        </w:rPr>
        <w:fldChar w:fldCharType="separate"/>
      </w:r>
      <w:r w:rsidR="00854BB5">
        <w:rPr>
          <w:noProof/>
          <w:lang w:val="en-GB"/>
        </w:rPr>
        <w:t>(Google Material Design, 2022)</w:t>
      </w:r>
      <w:r w:rsidR="00C066D2">
        <w:rPr>
          <w:lang w:val="en-GB"/>
        </w:rPr>
        <w:fldChar w:fldCharType="end"/>
      </w:r>
      <w:r w:rsidR="00941BB4">
        <w:rPr>
          <w:lang w:val="en-GB"/>
        </w:rPr>
        <w:t>.</w:t>
      </w:r>
    </w:p>
    <w:p w14:paraId="75CFFCEC" w14:textId="30F660B9" w:rsidR="00941BB4" w:rsidRDefault="00941BB4" w:rsidP="00FB7876">
      <w:pPr>
        <w:rPr>
          <w:lang w:val="en-GB"/>
        </w:rPr>
      </w:pPr>
      <w:r>
        <w:rPr>
          <w:lang w:val="en-GB"/>
        </w:rPr>
        <w:t>Material Design I</w:t>
      </w:r>
      <w:r w:rsidR="00C62DCF">
        <w:rPr>
          <w:lang w:val="en-GB"/>
        </w:rPr>
        <w:t>s</w:t>
      </w:r>
      <w:r>
        <w:rPr>
          <w:lang w:val="en-GB"/>
        </w:rPr>
        <w:t xml:space="preserve"> split into 3 main parts: </w:t>
      </w:r>
      <w:r>
        <w:rPr>
          <w:b/>
          <w:bCs/>
          <w:lang w:val="en-GB"/>
        </w:rPr>
        <w:t>foun</w:t>
      </w:r>
      <w:r w:rsidR="00C62DCF">
        <w:rPr>
          <w:b/>
          <w:bCs/>
          <w:lang w:val="en-GB"/>
        </w:rPr>
        <w:t>dations, styles, and components</w:t>
      </w:r>
      <w:r w:rsidR="00C62DCF">
        <w:rPr>
          <w:lang w:val="en-GB"/>
        </w:rPr>
        <w:t xml:space="preserve">. </w:t>
      </w:r>
      <w:r w:rsidR="00917775">
        <w:rPr>
          <w:lang w:val="en-GB"/>
        </w:rPr>
        <w:t xml:space="preserve">Foundations </w:t>
      </w:r>
      <w:r w:rsidR="002877AA">
        <w:rPr>
          <w:lang w:val="en-GB"/>
        </w:rPr>
        <w:t>are a set of standards that define what google considers to a great user interface</w:t>
      </w:r>
      <w:r w:rsidR="00B22C5B">
        <w:rPr>
          <w:lang w:val="en-GB"/>
        </w:rPr>
        <w:t xml:space="preserve"> including standards regarding Accessibility </w:t>
      </w:r>
      <w:r w:rsidR="00D94585">
        <w:rPr>
          <w:lang w:val="en-GB"/>
        </w:rPr>
        <w:t xml:space="preserve">and even how the interface reacts to inputs. It also heavily pushes Adaptive Design </w:t>
      </w:r>
      <w:r w:rsidR="008811A2">
        <w:rPr>
          <w:lang w:val="en-GB"/>
        </w:rPr>
        <w:t xml:space="preserve">which allows the interface to adapt to the device it is currently running on. Whether that be </w:t>
      </w:r>
      <w:r w:rsidR="00C241C1">
        <w:rPr>
          <w:lang w:val="en-GB"/>
        </w:rPr>
        <w:t xml:space="preserve">specific screen sizes </w:t>
      </w:r>
      <w:r w:rsidR="002005A0">
        <w:rPr>
          <w:lang w:val="en-GB"/>
        </w:rPr>
        <w:t>or adapting to tablets and even desktops.</w:t>
      </w:r>
    </w:p>
    <w:p w14:paraId="048A9F27" w14:textId="7C3B1FC7" w:rsidR="004D78E2" w:rsidRDefault="00F62FB8" w:rsidP="00FB7876">
      <w:pPr>
        <w:rPr>
          <w:lang w:val="en-GB"/>
        </w:rPr>
      </w:pPr>
      <w:r>
        <w:rPr>
          <w:lang w:val="en-GB"/>
        </w:rPr>
        <w:t xml:space="preserve">Styles dictates any visual aspects of a UI that allow the UI to have a distinct look and feel. This </w:t>
      </w:r>
      <w:r w:rsidR="002005A0">
        <w:rPr>
          <w:lang w:val="en-GB"/>
        </w:rPr>
        <w:t>part of Material Design controls multiple attributes including:</w:t>
      </w:r>
    </w:p>
    <w:p w14:paraId="37CD3C36" w14:textId="478475CF" w:rsidR="002005A0" w:rsidRPr="002005A0" w:rsidRDefault="002005A0" w:rsidP="002005A0">
      <w:pPr>
        <w:pStyle w:val="ListParagraph"/>
        <w:numPr>
          <w:ilvl w:val="0"/>
          <w:numId w:val="24"/>
        </w:numPr>
        <w:rPr>
          <w:lang w:val="en-GB"/>
        </w:rPr>
      </w:pPr>
      <w:r>
        <w:rPr>
          <w:lang w:val="en-GB"/>
        </w:rPr>
        <w:t>Colour – Mainly dynamic colour (keeping colours consistent with system colours)</w:t>
      </w:r>
    </w:p>
    <w:p w14:paraId="15B9DA26" w14:textId="065D051D" w:rsidR="002005A0" w:rsidRDefault="002005A0" w:rsidP="002005A0">
      <w:pPr>
        <w:pStyle w:val="ListParagraph"/>
        <w:numPr>
          <w:ilvl w:val="0"/>
          <w:numId w:val="24"/>
        </w:numPr>
        <w:rPr>
          <w:lang w:val="en-GB"/>
        </w:rPr>
      </w:pPr>
      <w:r>
        <w:rPr>
          <w:lang w:val="en-GB"/>
        </w:rPr>
        <w:t xml:space="preserve">Elevation </w:t>
      </w:r>
      <w:r w:rsidR="009F51B1">
        <w:rPr>
          <w:lang w:val="en-GB"/>
        </w:rPr>
        <w:t>–</w:t>
      </w:r>
      <w:r>
        <w:rPr>
          <w:lang w:val="en-GB"/>
        </w:rPr>
        <w:t xml:space="preserve"> </w:t>
      </w:r>
      <w:r w:rsidR="009F51B1">
        <w:rPr>
          <w:lang w:val="en-GB"/>
        </w:rPr>
        <w:t xml:space="preserve">Gives the UI a slight 3D looks like it’s popping out of the </w:t>
      </w:r>
      <w:r w:rsidR="002845C6">
        <w:rPr>
          <w:lang w:val="en-GB"/>
        </w:rPr>
        <w:t>screen.</w:t>
      </w:r>
    </w:p>
    <w:p w14:paraId="63FE8FAB" w14:textId="07EE5CA2" w:rsidR="002005A0" w:rsidRDefault="002005A0" w:rsidP="002005A0">
      <w:pPr>
        <w:pStyle w:val="ListParagraph"/>
        <w:numPr>
          <w:ilvl w:val="0"/>
          <w:numId w:val="24"/>
        </w:numPr>
        <w:rPr>
          <w:lang w:val="en-GB"/>
        </w:rPr>
      </w:pPr>
      <w:r>
        <w:rPr>
          <w:lang w:val="en-GB"/>
        </w:rPr>
        <w:t>Icons</w:t>
      </w:r>
      <w:r w:rsidR="009F51B1">
        <w:rPr>
          <w:lang w:val="en-GB"/>
        </w:rPr>
        <w:t xml:space="preserve"> </w:t>
      </w:r>
      <w:r w:rsidR="00B862AC">
        <w:rPr>
          <w:lang w:val="en-GB"/>
        </w:rPr>
        <w:t>–</w:t>
      </w:r>
      <w:r w:rsidR="009F51B1">
        <w:rPr>
          <w:lang w:val="en-GB"/>
        </w:rPr>
        <w:t xml:space="preserve"> </w:t>
      </w:r>
      <w:r w:rsidR="00B862AC">
        <w:rPr>
          <w:lang w:val="en-GB"/>
        </w:rPr>
        <w:t xml:space="preserve">Standard buttons for actions such as Play or going </w:t>
      </w:r>
      <w:r w:rsidR="002845C6">
        <w:rPr>
          <w:lang w:val="en-GB"/>
        </w:rPr>
        <w:t>back.</w:t>
      </w:r>
    </w:p>
    <w:p w14:paraId="7BF4F10A" w14:textId="5B7699E8" w:rsidR="002005A0" w:rsidRDefault="002005A0" w:rsidP="002005A0">
      <w:pPr>
        <w:pStyle w:val="ListParagraph"/>
        <w:numPr>
          <w:ilvl w:val="0"/>
          <w:numId w:val="24"/>
        </w:numPr>
        <w:rPr>
          <w:lang w:val="en-GB"/>
        </w:rPr>
      </w:pPr>
      <w:r>
        <w:rPr>
          <w:lang w:val="en-GB"/>
        </w:rPr>
        <w:t>Motion</w:t>
      </w:r>
      <w:r w:rsidR="00011BA5">
        <w:rPr>
          <w:lang w:val="en-GB"/>
        </w:rPr>
        <w:t xml:space="preserve"> </w:t>
      </w:r>
    </w:p>
    <w:p w14:paraId="2C98DEAD" w14:textId="7B0CACEC" w:rsidR="002005A0" w:rsidRDefault="002005A0" w:rsidP="002005A0">
      <w:pPr>
        <w:pStyle w:val="ListParagraph"/>
        <w:numPr>
          <w:ilvl w:val="0"/>
          <w:numId w:val="24"/>
        </w:numPr>
        <w:rPr>
          <w:lang w:val="en-GB"/>
        </w:rPr>
      </w:pPr>
      <w:r>
        <w:rPr>
          <w:lang w:val="en-GB"/>
        </w:rPr>
        <w:t>Shape</w:t>
      </w:r>
      <w:r w:rsidR="002F10A4">
        <w:rPr>
          <w:lang w:val="en-GB"/>
        </w:rPr>
        <w:t xml:space="preserve"> – Style of shapes such as </w:t>
      </w:r>
      <w:r w:rsidR="000B2239">
        <w:rPr>
          <w:lang w:val="en-GB"/>
        </w:rPr>
        <w:t>roundedness</w:t>
      </w:r>
      <w:r w:rsidR="002F10A4">
        <w:rPr>
          <w:lang w:val="en-GB"/>
        </w:rPr>
        <w:t xml:space="preserve"> </w:t>
      </w:r>
      <w:r w:rsidR="000B2239">
        <w:rPr>
          <w:lang w:val="en-GB"/>
        </w:rPr>
        <w:t>in</w:t>
      </w:r>
      <w:r w:rsidR="003E0D22">
        <w:rPr>
          <w:lang w:val="en-GB"/>
        </w:rPr>
        <w:t xml:space="preserve"> containers</w:t>
      </w:r>
    </w:p>
    <w:p w14:paraId="7B0F79EB" w14:textId="4C0692BB" w:rsidR="002005A0" w:rsidRDefault="002005A0" w:rsidP="002005A0">
      <w:pPr>
        <w:pStyle w:val="ListParagraph"/>
        <w:numPr>
          <w:ilvl w:val="0"/>
          <w:numId w:val="24"/>
        </w:numPr>
        <w:rPr>
          <w:lang w:val="en-GB"/>
        </w:rPr>
      </w:pPr>
      <w:r>
        <w:rPr>
          <w:lang w:val="en-GB"/>
        </w:rPr>
        <w:t>Typography</w:t>
      </w:r>
      <w:r w:rsidR="003E0D22">
        <w:rPr>
          <w:lang w:val="en-GB"/>
        </w:rPr>
        <w:t xml:space="preserve"> – Make writing legible and appeasing to look </w:t>
      </w:r>
      <w:r w:rsidR="002845C6">
        <w:rPr>
          <w:lang w:val="en-GB"/>
        </w:rPr>
        <w:t>that.</w:t>
      </w:r>
    </w:p>
    <w:p w14:paraId="435B229C" w14:textId="1C9B6B00" w:rsidR="00A737FB" w:rsidRDefault="00A26AEB" w:rsidP="00A737FB">
      <w:pPr>
        <w:rPr>
          <w:lang w:val="en-GB"/>
        </w:rPr>
      </w:pPr>
      <w:r>
        <w:rPr>
          <w:lang w:val="en-GB"/>
        </w:rPr>
        <w:t xml:space="preserve">Throughout my project, I am/will be looking to implement Material Design 3 into all aspects of my security suite </w:t>
      </w:r>
      <w:r w:rsidR="00FA7E4A">
        <w:rPr>
          <w:lang w:val="en-GB"/>
        </w:rPr>
        <w:t>to</w:t>
      </w:r>
      <w:r w:rsidR="00CE3198">
        <w:rPr>
          <w:lang w:val="en-GB"/>
        </w:rPr>
        <w:t xml:space="preserve"> ensure that the User Interface is as consistent and friendly as </w:t>
      </w:r>
      <w:r w:rsidR="0030064C">
        <w:rPr>
          <w:lang w:val="en-GB"/>
        </w:rPr>
        <w:t>Android</w:t>
      </w:r>
      <w:r w:rsidR="00CE3198">
        <w:rPr>
          <w:lang w:val="en-GB"/>
        </w:rPr>
        <w:t xml:space="preserve"> allows. In my </w:t>
      </w:r>
      <w:r w:rsidR="008F59F0">
        <w:rPr>
          <w:lang w:val="en-GB"/>
        </w:rPr>
        <w:t>experience, most anti-malware app</w:t>
      </w:r>
      <w:r w:rsidR="00674F26">
        <w:rPr>
          <w:lang w:val="en-GB"/>
        </w:rPr>
        <w:t xml:space="preserve">lications on </w:t>
      </w:r>
      <w:r w:rsidR="0030064C">
        <w:rPr>
          <w:lang w:val="en-GB"/>
        </w:rPr>
        <w:t>Android</w:t>
      </w:r>
      <w:r w:rsidR="00674F26">
        <w:rPr>
          <w:lang w:val="en-GB"/>
        </w:rPr>
        <w:t xml:space="preserve"> have non intuitive User</w:t>
      </w:r>
      <w:r w:rsidR="00C50F53">
        <w:rPr>
          <w:lang w:val="en-GB"/>
        </w:rPr>
        <w:t>-</w:t>
      </w:r>
      <w:r w:rsidR="00674F26">
        <w:rPr>
          <w:lang w:val="en-GB"/>
        </w:rPr>
        <w:t xml:space="preserve">Interfaces </w:t>
      </w:r>
      <w:r w:rsidR="00C50F53">
        <w:rPr>
          <w:lang w:val="en-GB"/>
        </w:rPr>
        <w:t xml:space="preserve">which I found to be discouraging </w:t>
      </w:r>
      <w:r w:rsidR="00555306">
        <w:rPr>
          <w:lang w:val="en-GB"/>
        </w:rPr>
        <w:t xml:space="preserve">leading to me not opening them as much. I aim to eliminate this issue by simplifying the usage and look of </w:t>
      </w:r>
      <w:r w:rsidR="0082059D">
        <w:rPr>
          <w:lang w:val="en-GB"/>
        </w:rPr>
        <w:t xml:space="preserve">the security suite </w:t>
      </w:r>
      <w:proofErr w:type="gramStart"/>
      <w:r w:rsidR="00EB7D73">
        <w:rPr>
          <w:lang w:val="en-GB"/>
        </w:rPr>
        <w:t>in order to</w:t>
      </w:r>
      <w:proofErr w:type="gramEnd"/>
      <w:r w:rsidR="00EB7D73">
        <w:rPr>
          <w:lang w:val="en-GB"/>
        </w:rPr>
        <w:t xml:space="preserve"> make the securi</w:t>
      </w:r>
      <w:r w:rsidR="006D06BE">
        <w:rPr>
          <w:lang w:val="en-GB"/>
        </w:rPr>
        <w:t>ty suite more user-friendly.</w:t>
      </w:r>
    </w:p>
    <w:p w14:paraId="13434F0C" w14:textId="445C2675" w:rsidR="0082059D" w:rsidRPr="00A02E2F" w:rsidRDefault="0057237D" w:rsidP="00A02E2F">
      <w:pPr>
        <w:pStyle w:val="Heading2"/>
      </w:pPr>
      <w:bookmarkStart w:id="19" w:name="_Toc120853983"/>
      <w:r w:rsidRPr="00A02E2F">
        <w:t xml:space="preserve">Permission Requests in </w:t>
      </w:r>
      <w:r w:rsidR="0030064C">
        <w:t>Android</w:t>
      </w:r>
      <w:bookmarkEnd w:id="19"/>
    </w:p>
    <w:p w14:paraId="45433472" w14:textId="1914A5D3" w:rsidR="00797B59" w:rsidRDefault="00797B59" w:rsidP="00797B59">
      <w:pPr>
        <w:rPr>
          <w:lang w:val="en-GB"/>
        </w:rPr>
      </w:pPr>
      <w:r>
        <w:rPr>
          <w:lang w:val="en-GB"/>
        </w:rPr>
        <w:t xml:space="preserve">Another Aspect of </w:t>
      </w:r>
      <w:r w:rsidR="0030064C">
        <w:rPr>
          <w:lang w:val="en-GB"/>
        </w:rPr>
        <w:t>Android</w:t>
      </w:r>
      <w:r>
        <w:rPr>
          <w:lang w:val="en-GB"/>
        </w:rPr>
        <w:t xml:space="preserve"> Development that I have </w:t>
      </w:r>
      <w:r w:rsidR="006D06BE">
        <w:rPr>
          <w:lang w:val="en-GB"/>
        </w:rPr>
        <w:t>explored</w:t>
      </w:r>
      <w:r>
        <w:rPr>
          <w:lang w:val="en-GB"/>
        </w:rPr>
        <w:t xml:space="preserve"> and discover</w:t>
      </w:r>
      <w:r w:rsidR="004E58F3">
        <w:rPr>
          <w:lang w:val="en-GB"/>
        </w:rPr>
        <w:t>ed</w:t>
      </w:r>
      <w:r>
        <w:rPr>
          <w:lang w:val="en-GB"/>
        </w:rPr>
        <w:t xml:space="preserve"> new things about throughout my project is the </w:t>
      </w:r>
      <w:r w:rsidR="0030064C">
        <w:rPr>
          <w:lang w:val="en-GB"/>
        </w:rPr>
        <w:t>Android</w:t>
      </w:r>
      <w:r>
        <w:rPr>
          <w:lang w:val="en-GB"/>
        </w:rPr>
        <w:t>Manifest.XML</w:t>
      </w:r>
      <w:r w:rsidR="00EA5C44">
        <w:rPr>
          <w:lang w:val="en-GB"/>
        </w:rPr>
        <w:t xml:space="preserve">. The </w:t>
      </w:r>
      <w:r w:rsidR="0030064C">
        <w:rPr>
          <w:lang w:val="en-GB"/>
        </w:rPr>
        <w:t>Android</w:t>
      </w:r>
      <w:r w:rsidR="00EA5C44">
        <w:rPr>
          <w:lang w:val="en-GB"/>
        </w:rPr>
        <w:t xml:space="preserve">Manifest.xml is a manifest file in the root of the project that defines all the components, </w:t>
      </w:r>
      <w:r w:rsidR="00B809EC">
        <w:rPr>
          <w:lang w:val="en-GB"/>
        </w:rPr>
        <w:t>permissions,</w:t>
      </w:r>
      <w:r w:rsidR="00EA5C44">
        <w:rPr>
          <w:lang w:val="en-GB"/>
        </w:rPr>
        <w:t xml:space="preserve"> and intents that an </w:t>
      </w:r>
      <w:r w:rsidR="0030064C">
        <w:rPr>
          <w:lang w:val="en-GB"/>
        </w:rPr>
        <w:t>Android</w:t>
      </w:r>
      <w:r w:rsidR="00EA5C44">
        <w:rPr>
          <w:lang w:val="en-GB"/>
        </w:rPr>
        <w:t xml:space="preserve"> app may need</w:t>
      </w:r>
      <w:r w:rsidR="00B809EC">
        <w:rPr>
          <w:lang w:val="en-GB"/>
        </w:rPr>
        <w:t>. The aspect of this manifest file that I have been focusing on is the</w:t>
      </w:r>
      <w:r w:rsidR="00633B5E">
        <w:rPr>
          <w:lang w:val="en-GB"/>
        </w:rPr>
        <w:t xml:space="preserve"> permission</w:t>
      </w:r>
      <w:r w:rsidR="00431C25">
        <w:rPr>
          <w:lang w:val="en-GB"/>
        </w:rPr>
        <w:t xml:space="preserve">s. I’ve had to understand how to use more advanced permissions then what a </w:t>
      </w:r>
      <w:r w:rsidR="0036586E">
        <w:rPr>
          <w:lang w:val="en-GB"/>
        </w:rPr>
        <w:t xml:space="preserve">conventional app may use. A couple of permissions that </w:t>
      </w:r>
      <w:r w:rsidR="00655CB8">
        <w:rPr>
          <w:lang w:val="en-GB"/>
        </w:rPr>
        <w:t xml:space="preserve">are commonly used across many of the apps in my security suite </w:t>
      </w:r>
      <w:r w:rsidR="008353F9">
        <w:rPr>
          <w:lang w:val="en-GB"/>
        </w:rPr>
        <w:t>are:</w:t>
      </w:r>
    </w:p>
    <w:p w14:paraId="6C638E1B" w14:textId="5663583B" w:rsidR="008353F9" w:rsidRDefault="00BC1E46" w:rsidP="00797B59">
      <w:pPr>
        <w:rPr>
          <w:lang w:val="en-GB"/>
        </w:rPr>
      </w:pPr>
      <w:r w:rsidRPr="00BC1E46">
        <w:rPr>
          <w:noProof/>
          <w:lang w:val="en-GB" w:eastAsia="en-GB"/>
        </w:rPr>
        <w:drawing>
          <wp:inline distT="0" distB="0" distL="0" distR="0" wp14:anchorId="019FE2F4" wp14:editId="129E1A4B">
            <wp:extent cx="5580380" cy="61214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80380" cy="612140"/>
                    </a:xfrm>
                    <a:prstGeom prst="rect">
                      <a:avLst/>
                    </a:prstGeom>
                  </pic:spPr>
                </pic:pic>
              </a:graphicData>
            </a:graphic>
          </wp:inline>
        </w:drawing>
      </w:r>
    </w:p>
    <w:p w14:paraId="3C3CB6FC" w14:textId="74EDDD7A" w:rsidR="00BC1E46" w:rsidRDefault="00BC1E46" w:rsidP="00797B59">
      <w:pPr>
        <w:rPr>
          <w:lang w:val="en-GB"/>
        </w:rPr>
      </w:pPr>
      <w:r>
        <w:rPr>
          <w:lang w:val="en-GB"/>
        </w:rPr>
        <w:t xml:space="preserve">The first permissions </w:t>
      </w:r>
      <w:r w:rsidR="009C312F">
        <w:rPr>
          <w:lang w:val="en-GB"/>
        </w:rPr>
        <w:t>allow</w:t>
      </w:r>
      <w:r>
        <w:rPr>
          <w:lang w:val="en-GB"/>
        </w:rPr>
        <w:t xml:space="preserve"> the app to query all the installed apps on the device </w:t>
      </w:r>
      <w:r w:rsidR="00C81728">
        <w:rPr>
          <w:lang w:val="en-GB"/>
        </w:rPr>
        <w:t>and access a list of these apps whereas the 2</w:t>
      </w:r>
      <w:r w:rsidR="00C81728" w:rsidRPr="00C81728">
        <w:rPr>
          <w:vertAlign w:val="superscript"/>
          <w:lang w:val="en-GB"/>
        </w:rPr>
        <w:t>nd</w:t>
      </w:r>
      <w:r w:rsidR="00C81728">
        <w:rPr>
          <w:lang w:val="en-GB"/>
        </w:rPr>
        <w:t xml:space="preserve"> allows the app to be able to delete selected apps at the discretion of the user without the need for the user to open the settings app and delete them manually.</w:t>
      </w:r>
      <w:r w:rsidR="009C312F">
        <w:rPr>
          <w:lang w:val="en-GB"/>
        </w:rPr>
        <w:t xml:space="preserve"> </w:t>
      </w:r>
    </w:p>
    <w:p w14:paraId="516C47B7" w14:textId="5EC21620" w:rsidR="00362F75" w:rsidRDefault="0098694D" w:rsidP="00797B59">
      <w:pPr>
        <w:rPr>
          <w:lang w:val="en-GB"/>
        </w:rPr>
      </w:pPr>
      <w:r>
        <w:rPr>
          <w:lang w:val="en-GB"/>
        </w:rPr>
        <w:lastRenderedPageBreak/>
        <w:t xml:space="preserve">I have also had to use different new components of the </w:t>
      </w:r>
      <w:r w:rsidR="0030064C">
        <w:rPr>
          <w:lang w:val="en-GB"/>
        </w:rPr>
        <w:t>Android</w:t>
      </w:r>
      <w:r>
        <w:rPr>
          <w:lang w:val="en-GB"/>
        </w:rPr>
        <w:t xml:space="preserve"> manifest file such as the &lt;service&gt; </w:t>
      </w:r>
      <w:r w:rsidR="009C312F">
        <w:rPr>
          <w:lang w:val="en-GB"/>
        </w:rPr>
        <w:t>component as well as the &lt;receiver&gt; component</w:t>
      </w:r>
      <w:r w:rsidR="00FA22A4">
        <w:rPr>
          <w:lang w:val="en-GB"/>
        </w:rPr>
        <w:t xml:space="preserve">. On </w:t>
      </w:r>
      <w:r w:rsidR="0030064C">
        <w:rPr>
          <w:lang w:val="en-GB"/>
        </w:rPr>
        <w:t>Android</w:t>
      </w:r>
      <w:r w:rsidR="00FA22A4">
        <w:rPr>
          <w:lang w:val="en-GB"/>
        </w:rPr>
        <w:t>, a service is</w:t>
      </w:r>
      <w:r w:rsidR="00084E64">
        <w:rPr>
          <w:lang w:val="en-GB"/>
        </w:rPr>
        <w:t xml:space="preserve"> like</w:t>
      </w:r>
      <w:r w:rsidR="00FA22A4">
        <w:rPr>
          <w:lang w:val="en-GB"/>
        </w:rPr>
        <w:t xml:space="preserve"> an activity component but lacks a UI that the user can interact with meaning services are usually background tasks or API’s that are used by other apps.</w:t>
      </w:r>
      <w:r w:rsidR="00362F75">
        <w:rPr>
          <w:lang w:val="en-GB"/>
        </w:rPr>
        <w:t xml:space="preserve"> A receiver component allows the app to receive intents that are broadcast by the OS. </w:t>
      </w:r>
      <w:r w:rsidR="00BD061F">
        <w:rPr>
          <w:lang w:val="en-GB"/>
        </w:rPr>
        <w:t xml:space="preserve">An Intent in its simplest </w:t>
      </w:r>
      <w:r w:rsidR="004B07C0">
        <w:rPr>
          <w:lang w:val="en-GB"/>
        </w:rPr>
        <w:t xml:space="preserve">form is a </w:t>
      </w:r>
      <w:r w:rsidR="000A0F96">
        <w:rPr>
          <w:lang w:val="en-GB"/>
        </w:rPr>
        <w:t xml:space="preserve">description of an operation that has been requested to be performed. I use a receiver in my Malware Detection app </w:t>
      </w:r>
      <w:r w:rsidR="000426B7">
        <w:rPr>
          <w:lang w:val="en-GB"/>
        </w:rPr>
        <w:t>to</w:t>
      </w:r>
      <w:r w:rsidR="000A0F96">
        <w:rPr>
          <w:lang w:val="en-GB"/>
        </w:rPr>
        <w:t xml:space="preserve"> </w:t>
      </w:r>
      <w:r w:rsidR="00882B36">
        <w:rPr>
          <w:lang w:val="en-GB"/>
        </w:rPr>
        <w:t xml:space="preserve">check and thus scan when a new app has been installed. </w:t>
      </w:r>
    </w:p>
    <w:p w14:paraId="05A9E26F" w14:textId="0E834EC5" w:rsidR="00AD47FA" w:rsidRDefault="00AD47FA" w:rsidP="00797B59">
      <w:pPr>
        <w:rPr>
          <w:lang w:val="en-GB"/>
        </w:rPr>
      </w:pPr>
      <w:r w:rsidRPr="00AD47FA">
        <w:rPr>
          <w:noProof/>
          <w:lang w:val="en-GB" w:eastAsia="en-GB"/>
        </w:rPr>
        <w:drawing>
          <wp:inline distT="0" distB="0" distL="0" distR="0" wp14:anchorId="3CF08D30" wp14:editId="73654134">
            <wp:extent cx="5534797" cy="1914792"/>
            <wp:effectExtent l="0" t="0" r="8890" b="9525"/>
            <wp:docPr id="6" name="Picture 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15"/>
                    <a:stretch>
                      <a:fillRect/>
                    </a:stretch>
                  </pic:blipFill>
                  <pic:spPr>
                    <a:xfrm>
                      <a:off x="0" y="0"/>
                      <a:ext cx="5534797" cy="1914792"/>
                    </a:xfrm>
                    <a:prstGeom prst="rect">
                      <a:avLst/>
                    </a:prstGeom>
                  </pic:spPr>
                </pic:pic>
              </a:graphicData>
            </a:graphic>
          </wp:inline>
        </w:drawing>
      </w:r>
    </w:p>
    <w:p w14:paraId="5E719E2D" w14:textId="49E71769" w:rsidR="00AD47FA" w:rsidRDefault="00F61411" w:rsidP="00797B59">
      <w:pPr>
        <w:rPr>
          <w:lang w:val="en-GB"/>
        </w:rPr>
      </w:pPr>
      <w:r w:rsidRPr="00F61411">
        <w:rPr>
          <w:noProof/>
          <w:lang w:val="en-GB" w:eastAsia="en-GB"/>
        </w:rPr>
        <w:drawing>
          <wp:inline distT="0" distB="0" distL="0" distR="0" wp14:anchorId="5066F27F" wp14:editId="40BD39C5">
            <wp:extent cx="5580380" cy="1830705"/>
            <wp:effectExtent l="0" t="0" r="1270" b="0"/>
            <wp:docPr id="7" name="Picture 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16"/>
                    <a:stretch>
                      <a:fillRect/>
                    </a:stretch>
                  </pic:blipFill>
                  <pic:spPr>
                    <a:xfrm>
                      <a:off x="0" y="0"/>
                      <a:ext cx="5580380" cy="1830705"/>
                    </a:xfrm>
                    <a:prstGeom prst="rect">
                      <a:avLst/>
                    </a:prstGeom>
                  </pic:spPr>
                </pic:pic>
              </a:graphicData>
            </a:graphic>
          </wp:inline>
        </w:drawing>
      </w:r>
    </w:p>
    <w:p w14:paraId="4179E84B" w14:textId="54832428" w:rsidR="003C54A3" w:rsidRDefault="003C54A3" w:rsidP="003C54A3">
      <w:pPr>
        <w:pStyle w:val="Heading2"/>
      </w:pPr>
      <w:bookmarkStart w:id="20" w:name="_Toc120853984"/>
      <w:r>
        <w:t>Gradle</w:t>
      </w:r>
      <w:bookmarkEnd w:id="20"/>
      <w:r w:rsidR="00DF1EB1">
        <w:t xml:space="preserve"> </w:t>
      </w:r>
    </w:p>
    <w:p w14:paraId="7C1B59B7" w14:textId="789D1C40" w:rsidR="0044325D" w:rsidRDefault="009E2046" w:rsidP="00087322">
      <w:pPr>
        <w:rPr>
          <w:lang w:val="en-GB"/>
        </w:rPr>
      </w:pPr>
      <w:r>
        <w:rPr>
          <w:lang w:val="en-GB"/>
        </w:rPr>
        <w:t xml:space="preserve">Gradle is a build automation tool that is known for </w:t>
      </w:r>
      <w:r w:rsidR="00E2380F">
        <w:rPr>
          <w:lang w:val="en-GB"/>
        </w:rPr>
        <w:t>its</w:t>
      </w:r>
      <w:r>
        <w:rPr>
          <w:lang w:val="en-GB"/>
        </w:rPr>
        <w:t xml:space="preserve"> unrivalled flexibility when it comes to building software</w:t>
      </w:r>
      <w:r w:rsidR="00E2380F">
        <w:rPr>
          <w:lang w:val="en-GB"/>
        </w:rPr>
        <w:t>. The main selling point of Gradle is its ability to automate the creation of applications</w:t>
      </w:r>
      <w:r w:rsidR="003B7AF0">
        <w:rPr>
          <w:lang w:val="en-GB"/>
        </w:rPr>
        <w:t xml:space="preserve"> by handling any added libraries and dependencies and ensuring that </w:t>
      </w:r>
      <w:r w:rsidR="00EB5108">
        <w:rPr>
          <w:lang w:val="en-GB"/>
        </w:rPr>
        <w:t xml:space="preserve">the created application contains everything needed to function properly. It is especially popular due to </w:t>
      </w:r>
      <w:proofErr w:type="spellStart"/>
      <w:r w:rsidR="00EB5108">
        <w:rPr>
          <w:lang w:val="en-GB"/>
        </w:rPr>
        <w:t>it’s</w:t>
      </w:r>
      <w:proofErr w:type="spellEnd"/>
      <w:r w:rsidR="00EB5108">
        <w:rPr>
          <w:lang w:val="en-GB"/>
        </w:rPr>
        <w:t xml:space="preserve"> support for multiple languages ranging from Java to C/C++</w:t>
      </w:r>
      <w:r w:rsidR="00263D3E">
        <w:rPr>
          <w:lang w:val="en-GB"/>
        </w:rPr>
        <w:t xml:space="preserve"> and makes the process of building a program consistent amongst all supported programming languages. </w:t>
      </w:r>
      <w:r w:rsidR="008634B4">
        <w:rPr>
          <w:lang w:val="en-GB"/>
        </w:rPr>
        <w:t>Gradle can also provide automatic testing for software on several platforms</w:t>
      </w:r>
      <w:r w:rsidR="009571F3">
        <w:rPr>
          <w:lang w:val="en-GB"/>
        </w:rPr>
        <w:t xml:space="preserve"> </w:t>
      </w:r>
      <w:r w:rsidR="009571F3">
        <w:rPr>
          <w:lang w:val="en-GB"/>
        </w:rPr>
        <w:fldChar w:fldCharType="begin"/>
      </w:r>
      <w:r w:rsidR="002360A4">
        <w:rPr>
          <w:lang w:val="en-GB"/>
        </w:rPr>
        <w:instrText xml:space="preserve"> ADDIN EN.CITE &lt;EndNote&gt;&lt;Cite&gt;&lt;Author&gt;Simplilearn&lt;/Author&gt;&lt;Year&gt;2022&lt;/Year&gt;&lt;RecNum&gt;42&lt;/RecNum&gt;&lt;DisplayText&gt;(Simplilearn, 2022)&lt;/DisplayText&gt;&lt;record&gt;&lt;rec-number&gt;42&lt;/rec-number&gt;&lt;foreign-keys&gt;&lt;key app="EN" db-id="5sez9z0t29drs8ewv0opf0adfadaftessdef" timestamp="1669951442" guid="aba396be-02a8-4e4a-bd7a-0d801fd7ec05"&gt;42&lt;/key&gt;&lt;/foreign-keys&gt;&lt;ref-type name="Journal Article"&gt;17&lt;/ref-type&gt;&lt;contributors&gt;&lt;authors&gt;&lt;author&gt;Simplilearn,&lt;/author&gt;&lt;/authors&gt;&lt;/contributors&gt;&lt;titles&gt;&lt;title&gt;What is Gradle? Why Do We Use Gradle? [Updated]&lt;/title&gt;&lt;short-title&gt;What is Gradle? Why Do We Use Gradle? [Updated]&lt;/short-title&gt;&lt;/titles&gt;&lt;keywords&gt;&lt;keyword&gt;what is gradle, why use gradle, gradle core concepts, gradle demo, gradle features, gradle vs maven, features of gradle, gradle example, how does gradle build work, how does gradle work&lt;/keyword&gt;&lt;/keywords&gt;&lt;dates&gt;&lt;year&gt;2022&lt;/year&gt;&lt;/dates&gt;&lt;urls&gt;&lt;related-urls&gt;&lt;url&gt;https://www.simplilearn.com/tutorials/gradle-tutorial/what-is-gradle&lt;/url&gt;&lt;/related-urls&gt;&lt;/urls&gt;&lt;access-date&gt;01/12/2022&lt;/access-date&gt;&lt;/record&gt;&lt;/Cite&gt;&lt;/EndNote&gt;</w:instrText>
      </w:r>
      <w:r w:rsidR="009571F3">
        <w:rPr>
          <w:lang w:val="en-GB"/>
        </w:rPr>
        <w:fldChar w:fldCharType="separate"/>
      </w:r>
      <w:r w:rsidR="009571F3">
        <w:rPr>
          <w:noProof/>
          <w:lang w:val="en-GB"/>
        </w:rPr>
        <w:t>(Simplilearn, 2022)</w:t>
      </w:r>
      <w:r w:rsidR="009571F3">
        <w:rPr>
          <w:lang w:val="en-GB"/>
        </w:rPr>
        <w:fldChar w:fldCharType="end"/>
      </w:r>
      <w:r w:rsidR="008634B4">
        <w:rPr>
          <w:lang w:val="en-GB"/>
        </w:rPr>
        <w:t>.</w:t>
      </w:r>
      <w:r w:rsidR="009571F3">
        <w:rPr>
          <w:lang w:val="en-GB"/>
        </w:rPr>
        <w:t xml:space="preserve"> </w:t>
      </w:r>
    </w:p>
    <w:p w14:paraId="02115295" w14:textId="379AEC11" w:rsidR="00976256" w:rsidRDefault="00976256" w:rsidP="00087322">
      <w:pPr>
        <w:rPr>
          <w:lang w:val="en-GB"/>
        </w:rPr>
      </w:pPr>
      <w:r>
        <w:rPr>
          <w:lang w:val="en-GB"/>
        </w:rPr>
        <w:t xml:space="preserve">Using Gradle to compile app resources and code </w:t>
      </w:r>
      <w:r w:rsidR="00A66D23">
        <w:rPr>
          <w:lang w:val="en-GB"/>
        </w:rPr>
        <w:t xml:space="preserve">is a heavily encouraged prospect throughout the industry with Android Studio using Gradle for many of </w:t>
      </w:r>
      <w:r w:rsidR="00EE5640">
        <w:rPr>
          <w:lang w:val="en-GB"/>
        </w:rPr>
        <w:t>its</w:t>
      </w:r>
      <w:r w:rsidR="00A66D23">
        <w:rPr>
          <w:lang w:val="en-GB"/>
        </w:rPr>
        <w:t xml:space="preserve"> build and testing process by default going as far as starting any new project with Gradle already set up</w:t>
      </w:r>
      <w:r w:rsidR="00574749">
        <w:rPr>
          <w:lang w:val="en-GB"/>
        </w:rPr>
        <w:fldChar w:fldCharType="begin"/>
      </w:r>
      <w:r w:rsidR="002360A4">
        <w:rPr>
          <w:lang w:val="en-GB"/>
        </w:rPr>
        <w:instrText xml:space="preserve"> ADDIN EN.CITE &lt;EndNote&gt;&lt;Cite&gt;&lt;Author&gt;Developers&lt;/Author&gt;&lt;Year&gt;2022&lt;/Year&gt;&lt;RecNum&gt;43&lt;/RecNum&gt;&lt;DisplayText&gt;(Google Developers, &lt;style face="italic"&gt;Configure your build | Android Developers&lt;/style&gt;, 2022)&lt;/DisplayText&gt;&lt;record&gt;&lt;rec-number&gt;43&lt;/rec-number&gt;&lt;foreign-keys&gt;&lt;key app="EN" db-id="5sez9z0t29drs8ewv0opf0adfadaftessdef" timestamp="1669951816" guid="286576bd-6f53-4e8b-8c96-a60ddd6396fd"&gt;43&lt;/key&gt;&lt;/foreign-keys&gt;&lt;ref-type name="Web Page"&gt;12&lt;/ref-type&gt;&lt;contributors&gt;&lt;authors&gt;&lt;author&gt;Developers, Google&lt;/author&gt;&lt;/authors&gt;&lt;/contributors&gt;&lt;titles&gt;&lt;title&gt;Configure your build | Android Developers&lt;/title&gt;&lt;short-title&gt;Configure your build | Android Developers&lt;/short-title&gt;&lt;/titles&gt;&lt;volume&gt;2022&lt;/volume&gt;&lt;number&gt;01/11/2022&lt;/number&gt;&lt;dates&gt;&lt;year&gt;2022&lt;/year&gt;&lt;/dates&gt;&lt;urls&gt;&lt;related-urls&gt;&lt;url&gt;https://developer.android.com/studio/build&lt;/url&gt;&lt;/related-urls&gt;&lt;/urls&gt;&lt;/record&gt;&lt;/Cite&gt;&lt;/EndNote&gt;</w:instrText>
      </w:r>
      <w:r w:rsidR="00574749">
        <w:rPr>
          <w:lang w:val="en-GB"/>
        </w:rPr>
        <w:fldChar w:fldCharType="separate"/>
      </w:r>
      <w:r w:rsidR="00574749">
        <w:rPr>
          <w:noProof/>
          <w:lang w:val="en-GB"/>
        </w:rPr>
        <w:t xml:space="preserve">(Google Developers, </w:t>
      </w:r>
      <w:r w:rsidR="00574749" w:rsidRPr="00574749">
        <w:rPr>
          <w:i/>
          <w:noProof/>
          <w:lang w:val="en-GB"/>
        </w:rPr>
        <w:t>Configure your build | Android Developers</w:t>
      </w:r>
      <w:r w:rsidR="00574749">
        <w:rPr>
          <w:noProof/>
          <w:lang w:val="en-GB"/>
        </w:rPr>
        <w:t>, 2022)</w:t>
      </w:r>
      <w:r w:rsidR="00574749">
        <w:rPr>
          <w:lang w:val="en-GB"/>
        </w:rPr>
        <w:fldChar w:fldCharType="end"/>
      </w:r>
      <w:r w:rsidR="00A66D23">
        <w:rPr>
          <w:lang w:val="en-GB"/>
        </w:rPr>
        <w:t>.</w:t>
      </w:r>
      <w:r w:rsidR="003D1C9E">
        <w:rPr>
          <w:lang w:val="en-GB"/>
        </w:rPr>
        <w:t xml:space="preserve"> Because of this, my exposure to Gradle has since severely increased. Since my project focuses on Android devices and Android Development</w:t>
      </w:r>
      <w:r w:rsidR="007A3BDE">
        <w:rPr>
          <w:lang w:val="en-GB"/>
        </w:rPr>
        <w:t>, having easy access to a tool such as Gradle in order to handle and install any extra dependencies</w:t>
      </w:r>
      <w:r w:rsidR="002C28BA">
        <w:rPr>
          <w:lang w:val="en-GB"/>
        </w:rPr>
        <w:t xml:space="preserve"> and ensure that my build is successful and that I have an APK that works has </w:t>
      </w:r>
      <w:r w:rsidR="00161F46">
        <w:rPr>
          <w:lang w:val="en-GB"/>
        </w:rPr>
        <w:t>made the technical aspect of my project that much easier as I can focus a lot more on just the code rather than how to build my android applications correctly.</w:t>
      </w:r>
    </w:p>
    <w:p w14:paraId="05C03EF1" w14:textId="16FD662E" w:rsidR="003C54A3" w:rsidRDefault="0030064C" w:rsidP="003C54A3">
      <w:pPr>
        <w:pStyle w:val="Heading2"/>
      </w:pPr>
      <w:bookmarkStart w:id="21" w:name="_Toc120853985"/>
      <w:r>
        <w:lastRenderedPageBreak/>
        <w:t>Android</w:t>
      </w:r>
      <w:r w:rsidR="00B521DD">
        <w:t xml:space="preserve"> Studio</w:t>
      </w:r>
      <w:bookmarkEnd w:id="21"/>
    </w:p>
    <w:p w14:paraId="227DF1DF" w14:textId="3155FF22" w:rsidR="004B393C" w:rsidRDefault="00E045CB" w:rsidP="004B393C">
      <w:pPr>
        <w:rPr>
          <w:lang w:val="en-GB"/>
        </w:rPr>
      </w:pPr>
      <w:r>
        <w:rPr>
          <w:lang w:val="en-GB"/>
        </w:rPr>
        <w:t xml:space="preserve">Android Studio is the official IDE or Integrated Development </w:t>
      </w:r>
      <w:r w:rsidR="00CA4677">
        <w:rPr>
          <w:lang w:val="en-GB"/>
        </w:rPr>
        <w:t>Environment</w:t>
      </w:r>
      <w:r w:rsidR="00462522">
        <w:rPr>
          <w:lang w:val="en-GB"/>
        </w:rPr>
        <w:t xml:space="preserve"> that is well-equipped </w:t>
      </w:r>
      <w:r w:rsidR="00717505">
        <w:rPr>
          <w:lang w:val="en-GB"/>
        </w:rPr>
        <w:t xml:space="preserve">for </w:t>
      </w:r>
      <w:r w:rsidR="006B307B">
        <w:rPr>
          <w:lang w:val="en-GB"/>
        </w:rPr>
        <w:t>fast-paced mobile development while ensuring a high quality o</w:t>
      </w:r>
      <w:r w:rsidR="004D0572">
        <w:rPr>
          <w:lang w:val="en-GB"/>
        </w:rPr>
        <w:t>f deliverables.</w:t>
      </w:r>
      <w:r w:rsidR="009929D4">
        <w:rPr>
          <w:lang w:val="en-GB"/>
        </w:rPr>
        <w:t xml:space="preserve"> It Is the </w:t>
      </w:r>
      <w:r w:rsidR="0012135F">
        <w:rPr>
          <w:lang w:val="en-GB"/>
        </w:rPr>
        <w:t>go-to</w:t>
      </w:r>
      <w:r w:rsidR="009929D4">
        <w:rPr>
          <w:lang w:val="en-GB"/>
        </w:rPr>
        <w:t xml:space="preserve"> for any </w:t>
      </w:r>
      <w:r w:rsidR="00802A01">
        <w:rPr>
          <w:lang w:val="en-GB"/>
        </w:rPr>
        <w:t>developer</w:t>
      </w:r>
      <w:r w:rsidR="009929D4">
        <w:rPr>
          <w:lang w:val="en-GB"/>
        </w:rPr>
        <w:t xml:space="preserve"> </w:t>
      </w:r>
      <w:r w:rsidR="005E679B">
        <w:rPr>
          <w:lang w:val="en-GB"/>
        </w:rPr>
        <w:t xml:space="preserve">that is </w:t>
      </w:r>
      <w:r w:rsidR="009929D4">
        <w:rPr>
          <w:lang w:val="en-GB"/>
        </w:rPr>
        <w:t>considering creat</w:t>
      </w:r>
      <w:r w:rsidR="005E679B">
        <w:rPr>
          <w:lang w:val="en-GB"/>
        </w:rPr>
        <w:t>ing</w:t>
      </w:r>
      <w:r w:rsidR="009929D4">
        <w:rPr>
          <w:lang w:val="en-GB"/>
        </w:rPr>
        <w:t xml:space="preserve"> an app for Android from scratch</w:t>
      </w:r>
      <w:r w:rsidR="00D456BB">
        <w:rPr>
          <w:lang w:val="en-GB"/>
        </w:rPr>
        <w:t xml:space="preserve">. </w:t>
      </w:r>
      <w:r w:rsidR="007327C2">
        <w:rPr>
          <w:lang w:val="en-GB"/>
        </w:rPr>
        <w:t xml:space="preserve">All the benefits that </w:t>
      </w:r>
      <w:r w:rsidR="004646E8">
        <w:rPr>
          <w:lang w:val="en-GB"/>
        </w:rPr>
        <w:t>are</w:t>
      </w:r>
      <w:r w:rsidR="005C64F0">
        <w:rPr>
          <w:lang w:val="en-GB"/>
        </w:rPr>
        <w:t xml:space="preserve"> mention</w:t>
      </w:r>
      <w:r w:rsidR="004646E8">
        <w:rPr>
          <w:lang w:val="en-GB"/>
        </w:rPr>
        <w:t>ed</w:t>
      </w:r>
      <w:r w:rsidR="005C64F0">
        <w:rPr>
          <w:lang w:val="en-GB"/>
        </w:rPr>
        <w:t xml:space="preserve"> </w:t>
      </w:r>
      <w:r w:rsidR="0012135F">
        <w:rPr>
          <w:lang w:val="en-GB"/>
        </w:rPr>
        <w:t>b</w:t>
      </w:r>
      <w:r w:rsidR="005C64F0">
        <w:rPr>
          <w:lang w:val="en-GB"/>
        </w:rPr>
        <w:t xml:space="preserve">elow </w:t>
      </w:r>
      <w:r w:rsidR="00645E07">
        <w:rPr>
          <w:lang w:val="en-GB"/>
        </w:rPr>
        <w:t xml:space="preserve">are areas of android studio that I knew very little to none about in my </w:t>
      </w:r>
      <w:r w:rsidR="007835AA">
        <w:rPr>
          <w:lang w:val="en-GB"/>
        </w:rPr>
        <w:t>experience</w:t>
      </w:r>
      <w:r w:rsidR="00645E07">
        <w:rPr>
          <w:lang w:val="en-GB"/>
        </w:rPr>
        <w:t xml:space="preserve"> and have improved my </w:t>
      </w:r>
      <w:r w:rsidR="0049609C">
        <w:rPr>
          <w:lang w:val="en-GB"/>
        </w:rPr>
        <w:t>development process significantly.</w:t>
      </w:r>
    </w:p>
    <w:p w14:paraId="2624A675" w14:textId="46013215" w:rsidR="00852693" w:rsidRDefault="007835AA" w:rsidP="004B393C">
      <w:pPr>
        <w:rPr>
          <w:lang w:val="en-GB"/>
        </w:rPr>
      </w:pPr>
      <w:r>
        <w:rPr>
          <w:lang w:val="en-GB"/>
        </w:rPr>
        <w:t xml:space="preserve">Android Studio </w:t>
      </w:r>
      <w:r w:rsidR="001950E2">
        <w:rPr>
          <w:lang w:val="en-GB"/>
        </w:rPr>
        <w:t xml:space="preserve">comes with an emulator </w:t>
      </w:r>
      <w:r w:rsidR="00F765CF">
        <w:rPr>
          <w:lang w:val="en-GB"/>
        </w:rPr>
        <w:t xml:space="preserve">that is used </w:t>
      </w:r>
      <w:r w:rsidR="00813E48">
        <w:rPr>
          <w:lang w:val="en-GB"/>
        </w:rPr>
        <w:t>to</w:t>
      </w:r>
      <w:r w:rsidR="00F765CF">
        <w:rPr>
          <w:lang w:val="en-GB"/>
        </w:rPr>
        <w:t xml:space="preserve"> test apps onto virtual android devices to simulate the success of the application outside of a </w:t>
      </w:r>
      <w:r w:rsidR="00E46B8C">
        <w:rPr>
          <w:lang w:val="en-GB"/>
        </w:rPr>
        <w:t xml:space="preserve">controlled </w:t>
      </w:r>
      <w:r w:rsidR="00C37BAB">
        <w:rPr>
          <w:lang w:val="en-GB"/>
        </w:rPr>
        <w:t xml:space="preserve">environment. Crucially for me, Android Studio allowed me to </w:t>
      </w:r>
      <w:r w:rsidR="00813E48">
        <w:rPr>
          <w:lang w:val="en-GB"/>
        </w:rPr>
        <w:t>set up android emulator’s that</w:t>
      </w:r>
      <w:r w:rsidR="00E07444">
        <w:rPr>
          <w:lang w:val="en-GB"/>
        </w:rPr>
        <w:t xml:space="preserve"> were running older versions of Android. One of my objectives for this project is to </w:t>
      </w:r>
      <w:r w:rsidR="00203EC5">
        <w:rPr>
          <w:lang w:val="en-GB"/>
        </w:rPr>
        <w:t xml:space="preserve">make my security suite as </w:t>
      </w:r>
      <w:r w:rsidR="00810DF5">
        <w:rPr>
          <w:lang w:val="en-GB"/>
        </w:rPr>
        <w:t>compatible</w:t>
      </w:r>
      <w:r w:rsidR="00203EC5">
        <w:rPr>
          <w:lang w:val="en-GB"/>
        </w:rPr>
        <w:t xml:space="preserve"> </w:t>
      </w:r>
      <w:r w:rsidR="00810DF5">
        <w:rPr>
          <w:lang w:val="en-GB"/>
        </w:rPr>
        <w:t>w</w:t>
      </w:r>
      <w:r w:rsidR="0045593A">
        <w:rPr>
          <w:lang w:val="en-GB"/>
        </w:rPr>
        <w:t>ith older android devices as possible. The Emulator solves the issue as to how I would go about testing my security suite on an older device that I may not have physical access too</w:t>
      </w:r>
      <w:r w:rsidR="00C8372C">
        <w:rPr>
          <w:lang w:val="en-GB"/>
        </w:rPr>
        <w:t xml:space="preserve"> </w:t>
      </w:r>
      <w:r w:rsidR="00C8372C">
        <w:rPr>
          <w:lang w:val="en-GB"/>
        </w:rPr>
        <w:fldChar w:fldCharType="begin"/>
      </w:r>
      <w:r w:rsidR="002360A4">
        <w:rPr>
          <w:lang w:val="en-GB"/>
        </w:rPr>
        <w:instrText xml:space="preserve"> ADDIN EN.CITE &lt;EndNote&gt;&lt;Cite&gt;&lt;Author&gt;Developers&lt;/Author&gt;&lt;Year&gt;2022&lt;/Year&gt;&lt;RecNum&gt;45&lt;/RecNum&gt;&lt;DisplayText&gt;(Google Developers, &lt;style face="italic"&gt;Android Studio | Android Developers&lt;/style&gt;, 2022)&lt;/DisplayText&gt;&lt;record&gt;&lt;rec-number&gt;45&lt;/rec-number&gt;&lt;foreign-keys&gt;&lt;key app="EN" db-id="5sez9z0t29drs8ewv0opf0adfadaftessdef" timestamp="1669953416" guid="5dea101f-07a1-48a1-b09b-4cb31ac1b8aa"&gt;45&lt;/key&gt;&lt;/foreign-keys&gt;&lt;ref-type name="Web Page"&gt;12&lt;/ref-type&gt;&lt;contributors&gt;&lt;authors&gt;&lt;author&gt;Developers, Google&lt;/author&gt;&lt;/authors&gt;&lt;/contributors&gt;&lt;titles&gt;&lt;title&gt;Android Studio | Android Developers&lt;/title&gt;&lt;short-title&gt;Android Studio | Android Developers&lt;/short-title&gt;&lt;/titles&gt;&lt;volume&gt;2022&lt;/volume&gt;&lt;number&gt;01/12/2022&lt;/number&gt;&lt;dates&gt;&lt;year&gt;2022&lt;/year&gt;&lt;/dates&gt;&lt;urls&gt;&lt;related-urls&gt;&lt;url&gt;https://developer.android.com/studio/features&lt;/url&gt;&lt;/related-urls&gt;&lt;/urls&gt;&lt;/record&gt;&lt;/Cite&gt;&lt;/EndNote&gt;</w:instrText>
      </w:r>
      <w:r w:rsidR="00C8372C">
        <w:rPr>
          <w:lang w:val="en-GB"/>
        </w:rPr>
        <w:fldChar w:fldCharType="separate"/>
      </w:r>
      <w:r w:rsidR="00C8372C">
        <w:rPr>
          <w:noProof/>
          <w:lang w:val="en-GB"/>
        </w:rPr>
        <w:t xml:space="preserve">(Google Developers, </w:t>
      </w:r>
      <w:r w:rsidR="00C8372C" w:rsidRPr="00C8372C">
        <w:rPr>
          <w:i/>
          <w:noProof/>
          <w:lang w:val="en-GB"/>
        </w:rPr>
        <w:t>Android Studio | Android Developers</w:t>
      </w:r>
      <w:r w:rsidR="00C8372C">
        <w:rPr>
          <w:noProof/>
          <w:lang w:val="en-GB"/>
        </w:rPr>
        <w:t>, 2022)</w:t>
      </w:r>
      <w:r w:rsidR="00C8372C">
        <w:rPr>
          <w:lang w:val="en-GB"/>
        </w:rPr>
        <w:fldChar w:fldCharType="end"/>
      </w:r>
      <w:r w:rsidR="0045593A">
        <w:rPr>
          <w:lang w:val="en-GB"/>
        </w:rPr>
        <w:t>.</w:t>
      </w:r>
    </w:p>
    <w:p w14:paraId="527D8987" w14:textId="6513C12C" w:rsidR="00F55353" w:rsidRDefault="00F55353" w:rsidP="004B393C">
      <w:pPr>
        <w:rPr>
          <w:lang w:val="en-GB"/>
        </w:rPr>
      </w:pPr>
      <w:r>
        <w:rPr>
          <w:lang w:val="en-GB"/>
        </w:rPr>
        <w:t xml:space="preserve">Android Studio is also very well designed for developing quick iterations on your projects. </w:t>
      </w:r>
      <w:r w:rsidR="003D24D5">
        <w:rPr>
          <w:lang w:val="en-GB"/>
        </w:rPr>
        <w:t xml:space="preserve">For example, </w:t>
      </w:r>
      <w:r w:rsidR="00747C52">
        <w:rPr>
          <w:lang w:val="en-GB"/>
        </w:rPr>
        <w:t xml:space="preserve">if </w:t>
      </w:r>
      <w:r w:rsidR="004646E8">
        <w:rPr>
          <w:lang w:val="en-GB"/>
        </w:rPr>
        <w:t>a developer was tweaking a lot of their app’s user interface</w:t>
      </w:r>
      <w:r w:rsidR="0073609A">
        <w:rPr>
          <w:lang w:val="en-GB"/>
        </w:rPr>
        <w:t xml:space="preserve">, they would most likely like to see </w:t>
      </w:r>
      <w:r w:rsidR="00AA08F0">
        <w:rPr>
          <w:lang w:val="en-GB"/>
        </w:rPr>
        <w:t xml:space="preserve">near instant updates on their emulator rather than wait for the app to be recompiled and </w:t>
      </w:r>
      <w:r w:rsidR="00CD4F98">
        <w:rPr>
          <w:lang w:val="en-GB"/>
        </w:rPr>
        <w:t>Android Studio allows this</w:t>
      </w:r>
      <w:r w:rsidR="00766C98">
        <w:rPr>
          <w:lang w:val="en-GB"/>
        </w:rPr>
        <w:t xml:space="preserve"> by</w:t>
      </w:r>
      <w:r w:rsidR="00F862E1">
        <w:rPr>
          <w:lang w:val="en-GB"/>
        </w:rPr>
        <w:t xml:space="preserve"> showing a </w:t>
      </w:r>
      <w:r w:rsidR="001F7602">
        <w:rPr>
          <w:lang w:val="en-GB"/>
        </w:rPr>
        <w:t xml:space="preserve">real </w:t>
      </w:r>
      <w:r w:rsidR="00F862E1">
        <w:rPr>
          <w:lang w:val="en-GB"/>
        </w:rPr>
        <w:t xml:space="preserve">static </w:t>
      </w:r>
      <w:r w:rsidR="001F7602">
        <w:rPr>
          <w:lang w:val="en-GB"/>
        </w:rPr>
        <w:t xml:space="preserve">view of the xml design before </w:t>
      </w:r>
      <w:r w:rsidR="00666135">
        <w:rPr>
          <w:lang w:val="en-GB"/>
        </w:rPr>
        <w:t>compiling</w:t>
      </w:r>
      <w:r w:rsidR="00C8372C">
        <w:rPr>
          <w:lang w:val="en-GB"/>
        </w:rPr>
        <w:t xml:space="preserve"> </w:t>
      </w:r>
      <w:r w:rsidR="00C8372C">
        <w:rPr>
          <w:lang w:val="en-GB"/>
        </w:rPr>
        <w:fldChar w:fldCharType="begin"/>
      </w:r>
      <w:r w:rsidR="002360A4">
        <w:rPr>
          <w:lang w:val="en-GB"/>
        </w:rPr>
        <w:instrText xml:space="preserve"> ADDIN EN.CITE &lt;EndNote&gt;&lt;Cite&gt;&lt;Author&gt;Ghanchi&lt;/Author&gt;&lt;Year&gt;2021&lt;/Year&gt;&lt;RecNum&gt;44&lt;/RecNum&gt;&lt;DisplayText&gt;(Juned Ghanchi, 2021)&lt;/DisplayText&gt;&lt;record&gt;&lt;rec-number&gt;44&lt;/rec-number&gt;&lt;foreign-keys&gt;&lt;key app="EN" db-id="5sez9z0t29drs8ewv0opf0adfadaftessdef" timestamp="1669953364" guid="1c24b2ff-5f45-48b2-861e-d2e22694abea"&gt;44&lt;/key&gt;&lt;/foreign-keys&gt;&lt;ref-type name="Journal Article"&gt;17&lt;/ref-type&gt;&lt;contributors&gt;&lt;authors&gt;&lt;author&gt;Ghanchi, Juned&lt;/author&gt;&lt;/authors&gt;&lt;/contributors&gt;&lt;titles&gt;&lt;title&gt;The Major Advantages of Android Studio App Development&lt;/title&gt;&lt;short-title&gt;The Major Advantages of Android Studio App Development&lt;/short-title&gt;&lt;/titles&gt;&lt;keywords&gt;&lt;keyword&gt;Written byJuned Ghanchi Est. reading time&lt;/keyword&gt;&lt;keyword&gt;21 minutes&lt;/keyword&gt;&lt;/keywords&gt;&lt;dates&gt;&lt;year&gt;2021&lt;/year&gt;&lt;pub-dates&gt;&lt;date&gt;2021-06-25&lt;/date&gt;&lt;/pub-dates&gt;&lt;/dates&gt;&lt;urls&gt;&lt;related-urls&gt;&lt;url&gt;https://www.indianappdevelopers.com/blog/advantages-of-android-studio-app-development/&lt;/url&gt;&lt;/related-urls&gt;&lt;/urls&gt;&lt;access-date&gt;01/12/2022&lt;/access-date&gt;&lt;/record&gt;&lt;/Cite&gt;&lt;/EndNote&gt;</w:instrText>
      </w:r>
      <w:r w:rsidR="00C8372C">
        <w:rPr>
          <w:lang w:val="en-GB"/>
        </w:rPr>
        <w:fldChar w:fldCharType="separate"/>
      </w:r>
      <w:r w:rsidR="00C8372C">
        <w:rPr>
          <w:noProof/>
          <w:lang w:val="en-GB"/>
        </w:rPr>
        <w:t>(Juned Ghanchi, 2021)</w:t>
      </w:r>
      <w:r w:rsidR="00C8372C">
        <w:rPr>
          <w:lang w:val="en-GB"/>
        </w:rPr>
        <w:fldChar w:fldCharType="end"/>
      </w:r>
      <w:r w:rsidR="00666135">
        <w:rPr>
          <w:lang w:val="en-GB"/>
        </w:rPr>
        <w:t>.</w:t>
      </w:r>
      <w:r w:rsidR="004F34AE">
        <w:rPr>
          <w:lang w:val="en-GB"/>
        </w:rPr>
        <w:t xml:space="preserve"> </w:t>
      </w:r>
      <w:r w:rsidR="001F7602">
        <w:rPr>
          <w:lang w:val="en-GB"/>
        </w:rPr>
        <w:t xml:space="preserve"> </w:t>
      </w:r>
    </w:p>
    <w:p w14:paraId="41E6B4D0" w14:textId="03DFF6A3" w:rsidR="003C4BEF" w:rsidRDefault="003C4BEF" w:rsidP="003C4BEF">
      <w:pPr>
        <w:pStyle w:val="Heading2"/>
      </w:pPr>
      <w:r>
        <w:t>Android Hidden API</w:t>
      </w:r>
    </w:p>
    <w:p w14:paraId="58E74CFF" w14:textId="33AB39F5" w:rsidR="00DD7DC2" w:rsidRPr="00DD7DC2" w:rsidRDefault="00DD7DC2" w:rsidP="00DD7DC2">
      <w:pPr>
        <w:rPr>
          <w:lang w:val="en-GB"/>
        </w:rPr>
      </w:pPr>
      <w:r>
        <w:rPr>
          <w:lang w:val="en-GB"/>
        </w:rPr>
        <w:t xml:space="preserve">Android Hidden API is a collection of classes, methods and resources that Google hides from you because of stability reasons or because they are likely to be changed in the next android API release </w:t>
      </w:r>
      <w:r>
        <w:rPr>
          <w:lang w:val="en-GB"/>
        </w:rPr>
        <w:fldChar w:fldCharType="begin"/>
      </w:r>
      <w:r>
        <w:rPr>
          <w:lang w:val="en-GB"/>
        </w:rPr>
        <w:instrText xml:space="preserve"> ADDIN EN.CITE &lt;EndNote&gt;&lt;Cite&gt;&lt;Author&gt;anggrayudi&lt;/Author&gt;&lt;Year&gt;2020&lt;/Year&gt;&lt;RecNum&gt;141&lt;/RecNum&gt;&lt;DisplayText&gt;(anggrayudi, 2020)&lt;/DisplayText&gt;&lt;record&gt;&lt;rec-number&gt;141&lt;/rec-number&gt;&lt;foreign-keys&gt;&lt;key app="EN" db-id="5sez9z0t29drs8ewv0opf0adfadaftessdef" timestamp="1678970299"&gt;141&lt;/key&gt;&lt;/foreign-keys&gt;&lt;ref-type name="Web Page"&gt;12&lt;/ref-type&gt;&lt;contributors&gt;&lt;authors&gt;&lt;author&gt;anggrayudi&lt;/author&gt;&lt;/authors&gt;&lt;/contributors&gt;&lt;titles&gt;&lt;title&gt;Android Hidden API&lt;/title&gt;&lt;/titles&gt;&lt;volume&gt;2023&lt;/volume&gt;&lt;number&gt;15/03&lt;/number&gt;&lt;dates&gt;&lt;year&gt;2020&lt;/year&gt;&lt;pub-dates&gt;&lt;date&gt;19/11/2020&lt;/date&gt;&lt;/pub-dates&gt;&lt;/dates&gt;&lt;urls&gt;&lt;related-urls&gt;&lt;url&gt;https://github.com/anggrayudi/android-hidden-api&lt;/url&gt;&lt;/related-urls&gt;&lt;/urls&gt;&lt;/record&gt;&lt;/Cite&gt;&lt;/EndNote&gt;</w:instrText>
      </w:r>
      <w:r>
        <w:rPr>
          <w:lang w:val="en-GB"/>
        </w:rPr>
        <w:fldChar w:fldCharType="separate"/>
      </w:r>
      <w:r>
        <w:rPr>
          <w:noProof/>
          <w:lang w:val="en-GB"/>
        </w:rPr>
        <w:t>(anggrayudi, 2020)</w:t>
      </w:r>
      <w:r>
        <w:rPr>
          <w:lang w:val="en-GB"/>
        </w:rPr>
        <w:fldChar w:fldCharType="end"/>
      </w:r>
      <w:r>
        <w:rPr>
          <w:lang w:val="en-GB"/>
        </w:rPr>
        <w:t xml:space="preserve">. The Android Hidden API was used in </w:t>
      </w:r>
      <w:proofErr w:type="spellStart"/>
      <w:r>
        <w:rPr>
          <w:lang w:val="en-GB"/>
        </w:rPr>
        <w:t>MaxLock</w:t>
      </w:r>
      <w:proofErr w:type="spellEnd"/>
      <w:r>
        <w:rPr>
          <w:lang w:val="en-GB"/>
        </w:rPr>
        <w:t xml:space="preserve"> which was my chosen implementation for an app locker. In this context, the API allows the app locker to react to an app being opened quicker as it is searching for an action that open an app on a System level. This is done by utilising the accessibility features of android to look out for an app being opened. Once it detects an app loading, it will quickly react by setting a lock screen on the loading app. The Hidden API is what allows the app locker to utilise the accessibility features of android.</w:t>
      </w:r>
    </w:p>
    <w:p w14:paraId="5C0E6956" w14:textId="650AAC54" w:rsidR="00D0769C" w:rsidRDefault="00A43B3C" w:rsidP="0061741A">
      <w:pPr>
        <w:pStyle w:val="Heading1"/>
      </w:pPr>
      <w:bookmarkStart w:id="22" w:name="_Toc120853986"/>
      <w:r>
        <w:lastRenderedPageBreak/>
        <w:t>Software Engineering</w:t>
      </w:r>
      <w:bookmarkEnd w:id="22"/>
    </w:p>
    <w:p w14:paraId="78314DE9" w14:textId="7023B17D" w:rsidR="00B65536" w:rsidRDefault="00B65536" w:rsidP="00B65536">
      <w:pPr>
        <w:pStyle w:val="Heading2"/>
      </w:pPr>
      <w:bookmarkStart w:id="23" w:name="_Toc120853987"/>
      <w:r>
        <w:t>Demo Video</w:t>
      </w:r>
      <w:bookmarkEnd w:id="23"/>
    </w:p>
    <w:p w14:paraId="6078FE5D" w14:textId="628364FC" w:rsidR="00B65536" w:rsidRDefault="004E00D4" w:rsidP="004E00D4">
      <w:pPr>
        <w:rPr>
          <w:lang w:val="en-GB"/>
        </w:rPr>
      </w:pPr>
      <w:r>
        <w:rPr>
          <w:lang w:val="en-GB"/>
        </w:rPr>
        <w:t>You can find a demo of my proof of concept at the link below:</w:t>
      </w:r>
    </w:p>
    <w:p w14:paraId="1E06B8E5" w14:textId="4F466993" w:rsidR="00A476AB" w:rsidRPr="00A476AB" w:rsidRDefault="00D33D0B" w:rsidP="00A476AB">
      <w:pPr>
        <w:rPr>
          <w:lang w:val="en-GB"/>
        </w:rPr>
      </w:pPr>
      <w:r w:rsidRPr="00D33D0B">
        <w:rPr>
          <w:lang w:val="en-GB"/>
        </w:rPr>
        <w:t>https://youtu.be/GkrAKXzwSx8</w:t>
      </w:r>
    </w:p>
    <w:p w14:paraId="7A1FC260" w14:textId="12A1D836" w:rsidR="00D45D06" w:rsidRDefault="00D45D06" w:rsidP="00D45D06">
      <w:pPr>
        <w:pStyle w:val="Heading2"/>
      </w:pPr>
      <w:bookmarkStart w:id="24" w:name="_Toc120853988"/>
      <w:r>
        <w:t>Evaluation</w:t>
      </w:r>
      <w:bookmarkEnd w:id="24"/>
    </w:p>
    <w:p w14:paraId="65F056B9" w14:textId="14E078E6" w:rsidR="00D45D06" w:rsidRDefault="00656F64" w:rsidP="00D45D06">
      <w:pPr>
        <w:rPr>
          <w:lang w:val="en-GB"/>
        </w:rPr>
      </w:pPr>
      <w:r>
        <w:rPr>
          <w:lang w:val="en-GB"/>
        </w:rPr>
        <w:t>In this section, I will be evaluating</w:t>
      </w:r>
      <w:r w:rsidR="003F4ACB">
        <w:rPr>
          <w:lang w:val="en-GB"/>
        </w:rPr>
        <w:t xml:space="preserve"> </w:t>
      </w:r>
      <w:r w:rsidR="00C66198">
        <w:rPr>
          <w:lang w:val="en-GB"/>
        </w:rPr>
        <w:t xml:space="preserve">each Proof </w:t>
      </w:r>
      <w:r w:rsidR="00951564">
        <w:rPr>
          <w:lang w:val="en-GB"/>
        </w:rPr>
        <w:t>of</w:t>
      </w:r>
      <w:r w:rsidR="00C66198">
        <w:rPr>
          <w:lang w:val="en-GB"/>
        </w:rPr>
        <w:t xml:space="preserve"> Concept I have completed this term (Malware </w:t>
      </w:r>
      <w:r w:rsidR="003918E9">
        <w:rPr>
          <w:lang w:val="en-GB"/>
        </w:rPr>
        <w:t>Scanner</w:t>
      </w:r>
      <w:r w:rsidR="00C66198">
        <w:rPr>
          <w:lang w:val="en-GB"/>
        </w:rPr>
        <w:t xml:space="preserve">, Permission Manager, </w:t>
      </w:r>
      <w:r w:rsidR="005D76C0">
        <w:rPr>
          <w:lang w:val="en-GB"/>
        </w:rPr>
        <w:t xml:space="preserve">App Locker) as well as how well I have integrated each POC together </w:t>
      </w:r>
      <w:r w:rsidR="00951564">
        <w:rPr>
          <w:lang w:val="en-GB"/>
        </w:rPr>
        <w:t xml:space="preserve">into </w:t>
      </w:r>
      <w:r w:rsidR="00880604">
        <w:rPr>
          <w:lang w:val="en-GB"/>
        </w:rPr>
        <w:t>a</w:t>
      </w:r>
      <w:r w:rsidR="00951564">
        <w:rPr>
          <w:lang w:val="en-GB"/>
        </w:rPr>
        <w:t xml:space="preserve"> unified security suite</w:t>
      </w:r>
      <w:r w:rsidR="004F1CDF">
        <w:rPr>
          <w:lang w:val="en-GB"/>
        </w:rPr>
        <w:t xml:space="preserve"> (</w:t>
      </w:r>
      <w:proofErr w:type="spellStart"/>
      <w:r w:rsidR="004F1CDF">
        <w:rPr>
          <w:lang w:val="en-GB"/>
        </w:rPr>
        <w:t>AsecAV</w:t>
      </w:r>
      <w:proofErr w:type="spellEnd"/>
      <w:r w:rsidR="004F1CDF">
        <w:rPr>
          <w:lang w:val="en-GB"/>
        </w:rPr>
        <w:t>)</w:t>
      </w:r>
      <w:r w:rsidR="005721C7">
        <w:rPr>
          <w:lang w:val="en-GB"/>
        </w:rPr>
        <w:t>.</w:t>
      </w:r>
    </w:p>
    <w:p w14:paraId="47F3D7F1" w14:textId="1D18C268" w:rsidR="00880604" w:rsidRDefault="003918E9" w:rsidP="00951564">
      <w:pPr>
        <w:pStyle w:val="Heading3"/>
      </w:pPr>
      <w:r>
        <w:t>Malware Scanner</w:t>
      </w:r>
    </w:p>
    <w:p w14:paraId="70B01F80" w14:textId="1415221F" w:rsidR="00880604" w:rsidRDefault="004A6F10" w:rsidP="00880604">
      <w:pPr>
        <w:rPr>
          <w:lang w:val="en-GB"/>
        </w:rPr>
      </w:pPr>
      <w:r>
        <w:rPr>
          <w:lang w:val="en-GB"/>
        </w:rPr>
        <w:t xml:space="preserve">For my </w:t>
      </w:r>
      <w:r w:rsidR="003918E9">
        <w:rPr>
          <w:lang w:val="en-GB"/>
        </w:rPr>
        <w:t xml:space="preserve">malware scanner, </w:t>
      </w:r>
      <w:r w:rsidR="00AF0B47">
        <w:rPr>
          <w:lang w:val="en-GB"/>
        </w:rPr>
        <w:t xml:space="preserve">I </w:t>
      </w:r>
      <w:r w:rsidR="00C83F5E">
        <w:rPr>
          <w:lang w:val="en-GB"/>
        </w:rPr>
        <w:t>concluded</w:t>
      </w:r>
      <w:r w:rsidR="00AF0B47">
        <w:rPr>
          <w:lang w:val="en-GB"/>
        </w:rPr>
        <w:t xml:space="preserve"> early on</w:t>
      </w:r>
      <w:r w:rsidR="00F705A4">
        <w:rPr>
          <w:lang w:val="en-GB"/>
        </w:rPr>
        <w:t>,</w:t>
      </w:r>
      <w:r w:rsidR="00AF0B47">
        <w:rPr>
          <w:lang w:val="en-GB"/>
        </w:rPr>
        <w:t xml:space="preserve"> after some preliminary research, </w:t>
      </w:r>
      <w:r w:rsidR="00F705A4">
        <w:rPr>
          <w:lang w:val="en-GB"/>
        </w:rPr>
        <w:t xml:space="preserve">that my malware scanner </w:t>
      </w:r>
      <w:r w:rsidR="00ED55BE">
        <w:rPr>
          <w:lang w:val="en-GB"/>
        </w:rPr>
        <w:t>would be more successful</w:t>
      </w:r>
      <w:r w:rsidR="00C83F5E">
        <w:rPr>
          <w:lang w:val="en-GB"/>
        </w:rPr>
        <w:t xml:space="preserve"> if I </w:t>
      </w:r>
      <w:r w:rsidR="00ED55BE">
        <w:rPr>
          <w:lang w:val="en-GB"/>
        </w:rPr>
        <w:t xml:space="preserve">was to </w:t>
      </w:r>
      <w:r w:rsidR="00C83F5E">
        <w:rPr>
          <w:lang w:val="en-GB"/>
        </w:rPr>
        <w:t>consider</w:t>
      </w:r>
      <w:r w:rsidR="00ED55BE">
        <w:rPr>
          <w:lang w:val="en-GB"/>
        </w:rPr>
        <w:t xml:space="preserve"> using</w:t>
      </w:r>
      <w:r w:rsidR="003C4E82">
        <w:rPr>
          <w:lang w:val="en-GB"/>
        </w:rPr>
        <w:t xml:space="preserve"> FOS</w:t>
      </w:r>
      <w:r w:rsidR="00364FCD">
        <w:rPr>
          <w:lang w:val="en-GB"/>
        </w:rPr>
        <w:t xml:space="preserve">S </w:t>
      </w:r>
      <w:r w:rsidR="00C83F5E">
        <w:rPr>
          <w:lang w:val="en-GB"/>
        </w:rPr>
        <w:t>(Free and Open-Source Software) implementations of an</w:t>
      </w:r>
      <w:r w:rsidR="00455EFC">
        <w:rPr>
          <w:lang w:val="en-GB"/>
        </w:rPr>
        <w:t xml:space="preserve"> </w:t>
      </w:r>
      <w:r w:rsidR="0030064C">
        <w:rPr>
          <w:lang w:val="en-GB"/>
        </w:rPr>
        <w:t>Android</w:t>
      </w:r>
      <w:r w:rsidR="00C83F5E">
        <w:rPr>
          <w:lang w:val="en-GB"/>
        </w:rPr>
        <w:t xml:space="preserve"> malware scanner</w:t>
      </w:r>
      <w:r w:rsidR="00380877">
        <w:rPr>
          <w:lang w:val="en-GB"/>
        </w:rPr>
        <w:t xml:space="preserve"> and</w:t>
      </w:r>
      <w:r w:rsidR="002C2A04">
        <w:rPr>
          <w:lang w:val="en-GB"/>
        </w:rPr>
        <w:t xml:space="preserve"> I ultimately decided to use 2 different implementations </w:t>
      </w:r>
      <w:r w:rsidR="00A83EC0">
        <w:rPr>
          <w:lang w:val="en-GB"/>
        </w:rPr>
        <w:t xml:space="preserve">of </w:t>
      </w:r>
      <w:r w:rsidR="00964CEC">
        <w:rPr>
          <w:lang w:val="en-GB"/>
        </w:rPr>
        <w:t xml:space="preserve">that were fundamentally different in what </w:t>
      </w:r>
      <w:r w:rsidR="009E2CBB">
        <w:rPr>
          <w:lang w:val="en-GB"/>
        </w:rPr>
        <w:t xml:space="preserve">they are scanning on the </w:t>
      </w:r>
      <w:r w:rsidR="0030064C">
        <w:rPr>
          <w:lang w:val="en-GB"/>
        </w:rPr>
        <w:t>Android</w:t>
      </w:r>
      <w:r w:rsidR="009E2CBB">
        <w:rPr>
          <w:lang w:val="en-GB"/>
        </w:rPr>
        <w:t xml:space="preserve"> device</w:t>
      </w:r>
      <w:r w:rsidR="00455EFC">
        <w:rPr>
          <w:lang w:val="en-GB"/>
        </w:rPr>
        <w:t xml:space="preserve"> and how they detect malware in what they are scanning.</w:t>
      </w:r>
    </w:p>
    <w:p w14:paraId="1EAD98E4" w14:textId="6E4B0137" w:rsidR="004F1CDF" w:rsidRDefault="009E2CBB" w:rsidP="00880604">
      <w:pPr>
        <w:rPr>
          <w:lang w:val="en-GB"/>
        </w:rPr>
      </w:pPr>
      <w:r>
        <w:rPr>
          <w:lang w:val="en-GB"/>
        </w:rPr>
        <w:t xml:space="preserve">Originally, I believed that I should focus on an implementation that scanned installed applications on the </w:t>
      </w:r>
      <w:r w:rsidR="0030064C">
        <w:rPr>
          <w:lang w:val="en-GB"/>
        </w:rPr>
        <w:t>Android</w:t>
      </w:r>
      <w:r>
        <w:rPr>
          <w:lang w:val="en-GB"/>
        </w:rPr>
        <w:t xml:space="preserve"> device</w:t>
      </w:r>
      <w:r w:rsidR="00202CBB">
        <w:rPr>
          <w:lang w:val="en-GB"/>
        </w:rPr>
        <w:t xml:space="preserve"> (</w:t>
      </w:r>
      <w:proofErr w:type="spellStart"/>
      <w:r w:rsidR="00202CBB">
        <w:rPr>
          <w:lang w:val="en-GB"/>
        </w:rPr>
        <w:t>LibreAV</w:t>
      </w:r>
      <w:proofErr w:type="spellEnd"/>
      <w:r w:rsidR="00202CBB">
        <w:rPr>
          <w:lang w:val="en-GB"/>
        </w:rPr>
        <w:t>)</w:t>
      </w:r>
      <w:r w:rsidR="00EB762E">
        <w:rPr>
          <w:lang w:val="en-GB"/>
        </w:rPr>
        <w:t>, howeve</w:t>
      </w:r>
      <w:r w:rsidR="00663D93">
        <w:rPr>
          <w:lang w:val="en-GB"/>
        </w:rPr>
        <w:t xml:space="preserve">r I came across </w:t>
      </w:r>
      <w:r w:rsidR="00BE7CB7">
        <w:rPr>
          <w:lang w:val="en-GB"/>
        </w:rPr>
        <w:t>an</w:t>
      </w:r>
      <w:r w:rsidR="00663D93">
        <w:rPr>
          <w:lang w:val="en-GB"/>
        </w:rPr>
        <w:t xml:space="preserve"> open-source application on GitHub </w:t>
      </w:r>
      <w:r w:rsidR="00BE7CB7">
        <w:rPr>
          <w:lang w:val="en-GB"/>
        </w:rPr>
        <w:t xml:space="preserve">(Hypatia) </w:t>
      </w:r>
      <w:r w:rsidR="00663D93">
        <w:rPr>
          <w:lang w:val="en-GB"/>
        </w:rPr>
        <w:t xml:space="preserve">that was able to hash files on an </w:t>
      </w:r>
      <w:r w:rsidR="0030064C">
        <w:rPr>
          <w:lang w:val="en-GB"/>
        </w:rPr>
        <w:t>Android</w:t>
      </w:r>
      <w:r w:rsidR="00663D93">
        <w:rPr>
          <w:lang w:val="en-GB"/>
        </w:rPr>
        <w:t xml:space="preserve"> device and compare their hashes to a database of known malware</w:t>
      </w:r>
      <w:r w:rsidR="00C07275">
        <w:rPr>
          <w:lang w:val="en-GB"/>
        </w:rPr>
        <w:t xml:space="preserve"> thus allowing it to scan individual files on an </w:t>
      </w:r>
      <w:r w:rsidR="0030064C">
        <w:rPr>
          <w:lang w:val="en-GB"/>
        </w:rPr>
        <w:t>Android</w:t>
      </w:r>
      <w:r w:rsidR="00C07275">
        <w:rPr>
          <w:lang w:val="en-GB"/>
        </w:rPr>
        <w:t xml:space="preserve"> device for Malware. </w:t>
      </w:r>
      <w:r w:rsidR="0035105C">
        <w:rPr>
          <w:lang w:val="en-GB"/>
        </w:rPr>
        <w:t>T</w:t>
      </w:r>
      <w:r w:rsidR="00BE7CB7">
        <w:rPr>
          <w:lang w:val="en-GB"/>
        </w:rPr>
        <w:t xml:space="preserve">he added value of using a file-based malware scanner alongside </w:t>
      </w:r>
      <w:r w:rsidR="00202CBB">
        <w:rPr>
          <w:lang w:val="en-GB"/>
        </w:rPr>
        <w:t>an</w:t>
      </w:r>
      <w:r w:rsidR="00BE7CB7">
        <w:rPr>
          <w:lang w:val="en-GB"/>
        </w:rPr>
        <w:t xml:space="preserve"> app-based malware scanner was clear and I have implemented both </w:t>
      </w:r>
      <w:r w:rsidR="00202CBB">
        <w:rPr>
          <w:lang w:val="en-GB"/>
        </w:rPr>
        <w:t xml:space="preserve">into </w:t>
      </w:r>
      <w:proofErr w:type="spellStart"/>
      <w:r w:rsidR="004F1CDF">
        <w:rPr>
          <w:lang w:val="en-GB"/>
        </w:rPr>
        <w:t>AsecAV</w:t>
      </w:r>
      <w:proofErr w:type="spellEnd"/>
      <w:r w:rsidR="004F1CDF">
        <w:rPr>
          <w:lang w:val="en-GB"/>
        </w:rPr>
        <w:t>.</w:t>
      </w:r>
    </w:p>
    <w:p w14:paraId="3C7B25C0" w14:textId="25DAE530" w:rsidR="009860F1" w:rsidRDefault="004F1CDF" w:rsidP="00880604">
      <w:pPr>
        <w:rPr>
          <w:lang w:val="en-GB"/>
        </w:rPr>
      </w:pPr>
      <w:r>
        <w:rPr>
          <w:lang w:val="en-GB"/>
        </w:rPr>
        <w:t xml:space="preserve">If I </w:t>
      </w:r>
      <w:proofErr w:type="spellStart"/>
      <w:r>
        <w:rPr>
          <w:lang w:val="en-GB"/>
        </w:rPr>
        <w:t>hard</w:t>
      </w:r>
      <w:proofErr w:type="spellEnd"/>
      <w:r>
        <w:rPr>
          <w:lang w:val="en-GB"/>
        </w:rPr>
        <w:t xml:space="preserve"> more time and the knowledge, I would </w:t>
      </w:r>
      <w:r w:rsidR="009860F1">
        <w:rPr>
          <w:lang w:val="en-GB"/>
        </w:rPr>
        <w:t>look</w:t>
      </w:r>
      <w:r>
        <w:rPr>
          <w:lang w:val="en-GB"/>
        </w:rPr>
        <w:t xml:space="preserve"> into updating/creating/using a more up to date dataset for the app scanner as</w:t>
      </w:r>
      <w:r w:rsidR="009860F1">
        <w:rPr>
          <w:lang w:val="en-GB"/>
        </w:rPr>
        <w:t xml:space="preserve"> the dataset </w:t>
      </w:r>
      <w:proofErr w:type="spellStart"/>
      <w:r w:rsidR="009860F1">
        <w:rPr>
          <w:lang w:val="en-GB"/>
        </w:rPr>
        <w:t>LibreAV</w:t>
      </w:r>
      <w:proofErr w:type="spellEnd"/>
      <w:r w:rsidR="009860F1">
        <w:rPr>
          <w:lang w:val="en-GB"/>
        </w:rPr>
        <w:t xml:space="preserve"> was using was created in 2017 and I was unable to find a more up to date dataset nor did I have the expertise or time to create my own dataset and deemed it a task too big to complete along with the rest of my project. If I decide to publish my app, I would into updating this dataset </w:t>
      </w:r>
      <w:proofErr w:type="gramStart"/>
      <w:r w:rsidR="009860F1">
        <w:rPr>
          <w:lang w:val="en-GB"/>
        </w:rPr>
        <w:t>in order to</w:t>
      </w:r>
      <w:proofErr w:type="gramEnd"/>
      <w:r w:rsidR="009860F1">
        <w:rPr>
          <w:lang w:val="en-GB"/>
        </w:rPr>
        <w:t xml:space="preserve"> provide the most effective security suite to handle today’s security risks. </w:t>
      </w:r>
      <w:proofErr w:type="gramStart"/>
      <w:r w:rsidR="009860F1">
        <w:rPr>
          <w:lang w:val="en-GB"/>
        </w:rPr>
        <w:t>That being said, the</w:t>
      </w:r>
      <w:proofErr w:type="gramEnd"/>
      <w:r w:rsidR="009860F1">
        <w:rPr>
          <w:lang w:val="en-GB"/>
        </w:rPr>
        <w:t xml:space="preserve"> dataset from 2017 still seemed to provide reliable results throughout my testing although it still shows some false positives such as the Galaxy Wearable app by Samsung. This is however expected as </w:t>
      </w:r>
      <w:proofErr w:type="spellStart"/>
      <w:r w:rsidR="009860F1">
        <w:rPr>
          <w:lang w:val="en-GB"/>
        </w:rPr>
        <w:t>it’s</w:t>
      </w:r>
      <w:proofErr w:type="spellEnd"/>
      <w:r w:rsidR="009860F1">
        <w:rPr>
          <w:lang w:val="en-GB"/>
        </w:rPr>
        <w:t xml:space="preserve"> main tell for whether an app is malicious is the number of permissions the app requests and since the Galaxy Wearable app requests a considerable </w:t>
      </w:r>
      <w:proofErr w:type="gramStart"/>
      <w:r w:rsidR="009860F1">
        <w:rPr>
          <w:lang w:val="en-GB"/>
        </w:rPr>
        <w:t>amount</w:t>
      </w:r>
      <w:proofErr w:type="gramEnd"/>
      <w:r w:rsidR="009860F1">
        <w:rPr>
          <w:lang w:val="en-GB"/>
        </w:rPr>
        <w:t xml:space="preserve"> of permissions and the dataset is fairly old, this was too be expected.</w:t>
      </w:r>
    </w:p>
    <w:p w14:paraId="599733BC" w14:textId="560B9B93" w:rsidR="009860F1" w:rsidRDefault="009860F1" w:rsidP="00880604">
      <w:pPr>
        <w:rPr>
          <w:lang w:val="en-GB"/>
        </w:rPr>
      </w:pPr>
      <w:r>
        <w:rPr>
          <w:lang w:val="en-GB"/>
        </w:rPr>
        <w:t xml:space="preserve">Another </w:t>
      </w:r>
      <w:r w:rsidR="00D47C32">
        <w:rPr>
          <w:lang w:val="en-GB"/>
        </w:rPr>
        <w:t xml:space="preserve">improvement I would like to make would be the general UI of Hypatia (file scanner). I realised very late into overhauling the Ui of my application that I would need to change a considerable amount of the backend of Hypatia and add an amount of extra functionality in order to achieve my vision for the User Interface for Hypatia. I attempted to </w:t>
      </w:r>
      <w:r w:rsidR="007E7B72">
        <w:rPr>
          <w:lang w:val="en-GB"/>
        </w:rPr>
        <w:t>investigate</w:t>
      </w:r>
      <w:r w:rsidR="00D47C32">
        <w:rPr>
          <w:lang w:val="en-GB"/>
        </w:rPr>
        <w:t xml:space="preserve"> this however realised that it would take too long for me to understand the inner workings of the module</w:t>
      </w:r>
      <w:r w:rsidR="007E7B72">
        <w:rPr>
          <w:lang w:val="en-GB"/>
        </w:rPr>
        <w:t xml:space="preserve"> to a point where I would be able to modify its source code and add functionality without breaking the module.</w:t>
      </w:r>
    </w:p>
    <w:p w14:paraId="165C3B42" w14:textId="142E73FD" w:rsidR="007E7B72" w:rsidRDefault="007E7B72" w:rsidP="00880604">
      <w:pPr>
        <w:rPr>
          <w:lang w:val="en-GB"/>
        </w:rPr>
      </w:pPr>
      <w:r>
        <w:rPr>
          <w:lang w:val="en-GB"/>
        </w:rPr>
        <w:t xml:space="preserve">Overall, I am happy with my implementation of Malware Scanners in </w:t>
      </w:r>
      <w:proofErr w:type="spellStart"/>
      <w:r>
        <w:rPr>
          <w:lang w:val="en-GB"/>
        </w:rPr>
        <w:t>AsecAV</w:t>
      </w:r>
      <w:proofErr w:type="spellEnd"/>
      <w:r>
        <w:rPr>
          <w:lang w:val="en-GB"/>
        </w:rPr>
        <w:t xml:space="preserve"> and believe I managed to achieve the majority of the functionality and accuracy I was envisioning for this part of </w:t>
      </w:r>
      <w:proofErr w:type="spellStart"/>
      <w:r>
        <w:rPr>
          <w:lang w:val="en-GB"/>
        </w:rPr>
        <w:t>AsecAV</w:t>
      </w:r>
      <w:proofErr w:type="spellEnd"/>
      <w:r>
        <w:rPr>
          <w:lang w:val="en-GB"/>
        </w:rPr>
        <w:t xml:space="preserve"> even if the UI of Hypatia could be improved. </w:t>
      </w:r>
      <w:r w:rsidR="00180B32">
        <w:rPr>
          <w:lang w:val="en-GB"/>
        </w:rPr>
        <w:t xml:space="preserve">I am also pleased that </w:t>
      </w:r>
      <w:r w:rsidR="008E2B89">
        <w:rPr>
          <w:lang w:val="en-GB"/>
        </w:rPr>
        <w:t>all</w:t>
      </w:r>
      <w:r w:rsidR="00180B32">
        <w:rPr>
          <w:lang w:val="en-GB"/>
        </w:rPr>
        <w:t xml:space="preserve"> background features the file scanner and app scanner had been still intact and fully functional despite the merging process.</w:t>
      </w:r>
      <w:r w:rsidR="008E2B89">
        <w:rPr>
          <w:lang w:val="en-GB"/>
        </w:rPr>
        <w:t xml:space="preserve"> </w:t>
      </w:r>
      <w:r>
        <w:rPr>
          <w:lang w:val="en-GB"/>
        </w:rPr>
        <w:t xml:space="preserve">I have </w:t>
      </w:r>
      <w:r>
        <w:rPr>
          <w:lang w:val="en-GB"/>
        </w:rPr>
        <w:lastRenderedPageBreak/>
        <w:t>still met my own personal targets for the malware scanner part of my app and now have a list of improvements that I can implement before publishing</w:t>
      </w:r>
      <w:r w:rsidR="00180B32">
        <w:rPr>
          <w:lang w:val="en-GB"/>
        </w:rPr>
        <w:t xml:space="preserve">. </w:t>
      </w:r>
    </w:p>
    <w:p w14:paraId="74D26E6E" w14:textId="6C3BC33C" w:rsidR="002454FC" w:rsidRDefault="002454FC" w:rsidP="002454FC">
      <w:pPr>
        <w:pStyle w:val="Heading3"/>
      </w:pPr>
      <w:r>
        <w:t xml:space="preserve">Permission </w:t>
      </w:r>
      <w:r w:rsidR="00654ACC">
        <w:t>Viewer</w:t>
      </w:r>
    </w:p>
    <w:p w14:paraId="197EF853" w14:textId="666E17D9" w:rsidR="002F5FBE" w:rsidRDefault="000A25FE" w:rsidP="002F5FBE">
      <w:pPr>
        <w:rPr>
          <w:lang w:val="en-GB"/>
        </w:rPr>
      </w:pPr>
      <w:r>
        <w:rPr>
          <w:lang w:val="en-GB"/>
        </w:rPr>
        <w:t>My vision for this app was to create an app that can not only show the user all the permissions that any selected app is using</w:t>
      </w:r>
      <w:r w:rsidR="00F473CA">
        <w:rPr>
          <w:lang w:val="en-GB"/>
        </w:rPr>
        <w:t xml:space="preserve"> </w:t>
      </w:r>
      <w:r w:rsidR="006766FA">
        <w:rPr>
          <w:lang w:val="en-GB"/>
        </w:rPr>
        <w:t xml:space="preserve">but can also allow the user to alter the app’s permissions </w:t>
      </w:r>
      <w:r w:rsidR="006E7468">
        <w:rPr>
          <w:lang w:val="en-GB"/>
        </w:rPr>
        <w:t>by even allowing the user to block permissions that</w:t>
      </w:r>
      <w:r w:rsidR="001C115C">
        <w:rPr>
          <w:lang w:val="en-GB"/>
        </w:rPr>
        <w:t xml:space="preserve"> the</w:t>
      </w:r>
      <w:r w:rsidR="006E7468">
        <w:rPr>
          <w:lang w:val="en-GB"/>
        </w:rPr>
        <w:t xml:space="preserve"> </w:t>
      </w:r>
      <w:r w:rsidR="004B501B">
        <w:rPr>
          <w:lang w:val="en-GB"/>
        </w:rPr>
        <w:t xml:space="preserve">device’s </w:t>
      </w:r>
      <w:r w:rsidR="00CC1307">
        <w:rPr>
          <w:lang w:val="en-GB"/>
        </w:rPr>
        <w:t xml:space="preserve">own settings </w:t>
      </w:r>
      <w:r w:rsidR="00AF63B5">
        <w:rPr>
          <w:lang w:val="en-GB"/>
        </w:rPr>
        <w:t xml:space="preserve">don’t allow. </w:t>
      </w:r>
      <w:r w:rsidR="00115CBD">
        <w:rPr>
          <w:lang w:val="en-GB"/>
        </w:rPr>
        <w:t>Howeve</w:t>
      </w:r>
      <w:r w:rsidR="009574AE">
        <w:rPr>
          <w:lang w:val="en-GB"/>
        </w:rPr>
        <w:t xml:space="preserve">r, I had to simplify </w:t>
      </w:r>
      <w:r w:rsidR="00556A09">
        <w:rPr>
          <w:lang w:val="en-GB"/>
        </w:rPr>
        <w:t xml:space="preserve">this vision of my permission manager </w:t>
      </w:r>
      <w:r w:rsidR="00D14249">
        <w:rPr>
          <w:lang w:val="en-GB"/>
        </w:rPr>
        <w:t>to</w:t>
      </w:r>
      <w:r w:rsidR="00A62DE5">
        <w:rPr>
          <w:lang w:val="en-GB"/>
        </w:rPr>
        <w:t xml:space="preserve"> stay within the requirements I set myself in my aims and objectives.</w:t>
      </w:r>
    </w:p>
    <w:p w14:paraId="630766A6" w14:textId="72F5D55B" w:rsidR="00D14249" w:rsidRDefault="00D14249" w:rsidP="002F5FBE">
      <w:pPr>
        <w:rPr>
          <w:lang w:val="en-GB"/>
        </w:rPr>
      </w:pPr>
      <w:r>
        <w:rPr>
          <w:lang w:val="en-GB"/>
        </w:rPr>
        <w:t xml:space="preserve">The requirement in question was that the user does not need to modify their device in any way </w:t>
      </w:r>
      <w:r w:rsidR="00793646">
        <w:rPr>
          <w:lang w:val="en-GB"/>
        </w:rPr>
        <w:t>to</w:t>
      </w:r>
      <w:r>
        <w:rPr>
          <w:lang w:val="en-GB"/>
        </w:rPr>
        <w:t xml:space="preserve"> </w:t>
      </w:r>
      <w:r w:rsidR="00793646">
        <w:rPr>
          <w:lang w:val="en-GB"/>
        </w:rPr>
        <w:t>be able to make full use of the security suite</w:t>
      </w:r>
      <w:r w:rsidR="006D41B3">
        <w:rPr>
          <w:lang w:val="en-GB"/>
        </w:rPr>
        <w:t xml:space="preserve"> and for </w:t>
      </w:r>
      <w:r w:rsidR="001C3343">
        <w:rPr>
          <w:lang w:val="en-GB"/>
        </w:rPr>
        <w:t>an</w:t>
      </w:r>
      <w:r w:rsidR="006D41B3">
        <w:rPr>
          <w:lang w:val="en-GB"/>
        </w:rPr>
        <w:t xml:space="preserve"> external permission manager</w:t>
      </w:r>
      <w:r w:rsidR="001C3343">
        <w:rPr>
          <w:lang w:val="en-GB"/>
        </w:rPr>
        <w:t xml:space="preserve"> to be able to chang</w:t>
      </w:r>
      <w:r w:rsidR="006D17F9">
        <w:rPr>
          <w:lang w:val="en-GB"/>
        </w:rPr>
        <w:t xml:space="preserve">e permissions, the device would need to be rooted </w:t>
      </w:r>
      <w:r w:rsidR="00223E6C">
        <w:rPr>
          <w:lang w:val="en-GB"/>
        </w:rPr>
        <w:t>to</w:t>
      </w:r>
      <w:r w:rsidR="00D94C7F">
        <w:rPr>
          <w:lang w:val="en-GB"/>
        </w:rPr>
        <w:t xml:space="preserve"> give the permission manager the permissions necessary to be able to modify the Manifest files of other apps and remove permissions.</w:t>
      </w:r>
    </w:p>
    <w:p w14:paraId="3C808724" w14:textId="4558C3F6" w:rsidR="00C517F5" w:rsidRDefault="00CD189B" w:rsidP="002F5FBE">
      <w:pPr>
        <w:rPr>
          <w:lang w:val="en-GB"/>
        </w:rPr>
      </w:pPr>
      <w:r>
        <w:rPr>
          <w:lang w:val="en-GB"/>
        </w:rPr>
        <w:t xml:space="preserve">Despite this setback, I still saw value in creating an app that can show all the permissions and app uses, even permissions that the device’s own settings </w:t>
      </w:r>
      <w:r w:rsidR="00223E6C">
        <w:rPr>
          <w:lang w:val="en-GB"/>
        </w:rPr>
        <w:t>hides from the user. This allows the user to know exactly what an app has access to and</w:t>
      </w:r>
      <w:r w:rsidR="00387310">
        <w:rPr>
          <w:lang w:val="en-GB"/>
        </w:rPr>
        <w:t xml:space="preserve"> give users and indication as to whether the app is working as expected or if the app is performing malicious activity. Overall, I consider this </w:t>
      </w:r>
      <w:r w:rsidR="00654ACC">
        <w:rPr>
          <w:lang w:val="en-GB"/>
        </w:rPr>
        <w:t>implementation of a Permission Viewer</w:t>
      </w:r>
      <w:r w:rsidR="00387310">
        <w:rPr>
          <w:lang w:val="en-GB"/>
        </w:rPr>
        <w:t xml:space="preserve"> a success as I have a permission </w:t>
      </w:r>
      <w:r w:rsidR="00654ACC">
        <w:rPr>
          <w:lang w:val="en-GB"/>
        </w:rPr>
        <w:t>viewer</w:t>
      </w:r>
      <w:r w:rsidR="00387310">
        <w:rPr>
          <w:lang w:val="en-GB"/>
        </w:rPr>
        <w:t xml:space="preserve"> that can list all the permissions and app uses and provides the user a description of each permission and acts as a shortcut to the device’s settings page for that app to allow them to change the permission the OS allows them to change by default.</w:t>
      </w:r>
    </w:p>
    <w:p w14:paraId="7F69E583" w14:textId="2182BACA" w:rsidR="00387310" w:rsidRDefault="00123F85" w:rsidP="00123F85">
      <w:pPr>
        <w:pStyle w:val="Heading3"/>
      </w:pPr>
      <w:r>
        <w:t>App Locker</w:t>
      </w:r>
    </w:p>
    <w:p w14:paraId="25D06A51" w14:textId="32C87197" w:rsidR="00BF4698" w:rsidRDefault="00DD3A49" w:rsidP="00BF4698">
      <w:pPr>
        <w:rPr>
          <w:lang w:val="en-GB"/>
        </w:rPr>
      </w:pPr>
      <w:r>
        <w:rPr>
          <w:lang w:val="en-GB"/>
        </w:rPr>
        <w:t xml:space="preserve">For my App Locker, I originally </w:t>
      </w:r>
      <w:r w:rsidR="0034379E">
        <w:rPr>
          <w:lang w:val="en-GB"/>
        </w:rPr>
        <w:t>investigated</w:t>
      </w:r>
      <w:r>
        <w:rPr>
          <w:lang w:val="en-GB"/>
        </w:rPr>
        <w:t xml:space="preserve"> and even began programming</w:t>
      </w:r>
      <w:r w:rsidR="00B4203B">
        <w:rPr>
          <w:lang w:val="en-GB"/>
        </w:rPr>
        <w:t xml:space="preserve"> </w:t>
      </w:r>
      <w:r w:rsidR="006B3E49">
        <w:rPr>
          <w:lang w:val="en-GB"/>
        </w:rPr>
        <w:t xml:space="preserve">the app locker implementation of my security suite myself but came across multiple hurdles almost instantly. </w:t>
      </w:r>
      <w:r w:rsidR="0009135A">
        <w:rPr>
          <w:lang w:val="en-GB"/>
        </w:rPr>
        <w:t>Unfortunately,</w:t>
      </w:r>
      <w:r w:rsidR="006B3E49">
        <w:rPr>
          <w:lang w:val="en-GB"/>
        </w:rPr>
        <w:t xml:space="preserve"> there was a </w:t>
      </w:r>
      <w:r w:rsidR="00FF64D2">
        <w:rPr>
          <w:lang w:val="en-GB"/>
        </w:rPr>
        <w:t>discrepancy between what I knew and what I needed to know that, compounded by my already challenging to meet timeline,</w:t>
      </w:r>
      <w:r w:rsidR="006D5DBA">
        <w:rPr>
          <w:lang w:val="en-GB"/>
        </w:rPr>
        <w:t xml:space="preserve"> </w:t>
      </w:r>
      <w:r w:rsidR="0009135A">
        <w:rPr>
          <w:lang w:val="en-GB"/>
        </w:rPr>
        <w:t>forced my hand into looking into an open-source implementation of an App locker. I came across a</w:t>
      </w:r>
      <w:r w:rsidR="00742986">
        <w:rPr>
          <w:lang w:val="en-GB"/>
        </w:rPr>
        <w:t xml:space="preserve">n effective open-source application called </w:t>
      </w:r>
      <w:proofErr w:type="spellStart"/>
      <w:r w:rsidR="00742986">
        <w:rPr>
          <w:lang w:val="en-GB"/>
        </w:rPr>
        <w:t>MaxLock</w:t>
      </w:r>
      <w:proofErr w:type="spellEnd"/>
      <w:r w:rsidR="00742986">
        <w:rPr>
          <w:lang w:val="en-GB"/>
        </w:rPr>
        <w:t xml:space="preserve"> on </w:t>
      </w:r>
      <w:proofErr w:type="spellStart"/>
      <w:r w:rsidR="00742986">
        <w:rPr>
          <w:lang w:val="en-GB"/>
        </w:rPr>
        <w:t>Github</w:t>
      </w:r>
      <w:proofErr w:type="spellEnd"/>
      <w:r w:rsidR="00742986">
        <w:rPr>
          <w:lang w:val="en-GB"/>
        </w:rPr>
        <w:t>.</w:t>
      </w:r>
    </w:p>
    <w:p w14:paraId="5B5072BE" w14:textId="3FCFDA89" w:rsidR="00180B32" w:rsidRDefault="009857F7" w:rsidP="00D55964">
      <w:pPr>
        <w:rPr>
          <w:lang w:val="en-GB"/>
        </w:rPr>
      </w:pPr>
      <w:r>
        <w:rPr>
          <w:lang w:val="en-GB"/>
        </w:rPr>
        <w:t xml:space="preserve">Despite showing </w:t>
      </w:r>
      <w:r w:rsidR="00F017EB">
        <w:rPr>
          <w:lang w:val="en-GB"/>
        </w:rPr>
        <w:t>its</w:t>
      </w:r>
      <w:r>
        <w:rPr>
          <w:lang w:val="en-GB"/>
        </w:rPr>
        <w:t xml:space="preserve"> age, </w:t>
      </w:r>
      <w:proofErr w:type="spellStart"/>
      <w:r>
        <w:rPr>
          <w:lang w:val="en-GB"/>
        </w:rPr>
        <w:t>MaxLock</w:t>
      </w:r>
      <w:proofErr w:type="spellEnd"/>
      <w:r w:rsidR="00603C89">
        <w:rPr>
          <w:lang w:val="en-GB"/>
        </w:rPr>
        <w:t xml:space="preserve"> was by far the most effective </w:t>
      </w:r>
      <w:r w:rsidR="00582D91">
        <w:rPr>
          <w:lang w:val="en-GB"/>
        </w:rPr>
        <w:t>implementation out of the shortlist I had researched and tested on my own personal device</w:t>
      </w:r>
      <w:r w:rsidR="00180B32">
        <w:rPr>
          <w:lang w:val="en-GB"/>
        </w:rPr>
        <w:t>s</w:t>
      </w:r>
      <w:r w:rsidR="00582D91">
        <w:rPr>
          <w:lang w:val="en-GB"/>
        </w:rPr>
        <w:t xml:space="preserve">. A couple of the key factors that separated </w:t>
      </w:r>
      <w:proofErr w:type="spellStart"/>
      <w:r w:rsidR="00582D91">
        <w:rPr>
          <w:lang w:val="en-GB"/>
        </w:rPr>
        <w:t>MaxLock</w:t>
      </w:r>
      <w:proofErr w:type="spellEnd"/>
      <w:r w:rsidR="00582D91">
        <w:rPr>
          <w:lang w:val="en-GB"/>
        </w:rPr>
        <w:t xml:space="preserve"> from the rest of the shortlist was </w:t>
      </w:r>
      <w:r w:rsidR="00F017EB">
        <w:rPr>
          <w:lang w:val="en-GB"/>
        </w:rPr>
        <w:t>its</w:t>
      </w:r>
      <w:r w:rsidR="00582D91">
        <w:rPr>
          <w:lang w:val="en-GB"/>
        </w:rPr>
        <w:t xml:space="preserve"> ability to allow the user to set different </w:t>
      </w:r>
      <w:r w:rsidR="00E97A1B">
        <w:rPr>
          <w:lang w:val="en-GB"/>
        </w:rPr>
        <w:t xml:space="preserve">passwords for different applications </w:t>
      </w:r>
      <w:r w:rsidR="00F017EB">
        <w:rPr>
          <w:lang w:val="en-GB"/>
        </w:rPr>
        <w:t>as well as how quick it was</w:t>
      </w:r>
      <w:r w:rsidR="007454FD">
        <w:rPr>
          <w:lang w:val="en-GB"/>
        </w:rPr>
        <w:t xml:space="preserve"> detecting and then</w:t>
      </w:r>
      <w:r w:rsidR="00F017EB">
        <w:rPr>
          <w:lang w:val="en-GB"/>
        </w:rPr>
        <w:t xml:space="preserve"> reacting to a user opening a locked app. This 2</w:t>
      </w:r>
      <w:r w:rsidR="00F017EB" w:rsidRPr="00F017EB">
        <w:rPr>
          <w:vertAlign w:val="superscript"/>
          <w:lang w:val="en-GB"/>
        </w:rPr>
        <w:t>nd</w:t>
      </w:r>
      <w:r w:rsidR="00F017EB">
        <w:rPr>
          <w:lang w:val="en-GB"/>
        </w:rPr>
        <w:t xml:space="preserve"> factor was one of the most diffi</w:t>
      </w:r>
      <w:r w:rsidR="007454FD">
        <w:rPr>
          <w:lang w:val="en-GB"/>
        </w:rPr>
        <w:t xml:space="preserve">cult to find a good implementation for as many of the applications I tested had a </w:t>
      </w:r>
      <w:r w:rsidR="0079477C">
        <w:rPr>
          <w:lang w:val="en-GB"/>
        </w:rPr>
        <w:t>multiple second delay between the app being launched and then being covered by the lock screen.</w:t>
      </w:r>
      <w:r w:rsidR="009B16F4">
        <w:rPr>
          <w:lang w:val="en-GB"/>
        </w:rPr>
        <w:t xml:space="preserve"> </w:t>
      </w:r>
    </w:p>
    <w:p w14:paraId="27B89AB4" w14:textId="0C524DB1" w:rsidR="00180B32" w:rsidRDefault="00180B32" w:rsidP="00D55964">
      <w:pPr>
        <w:rPr>
          <w:lang w:val="en-GB"/>
        </w:rPr>
      </w:pPr>
      <w:r>
        <w:rPr>
          <w:lang w:val="en-GB"/>
        </w:rPr>
        <w:t xml:space="preserve">Throughout implementing </w:t>
      </w:r>
      <w:proofErr w:type="spellStart"/>
      <w:r>
        <w:rPr>
          <w:lang w:val="en-GB"/>
        </w:rPr>
        <w:t>MaxLock</w:t>
      </w:r>
      <w:proofErr w:type="spellEnd"/>
      <w:r>
        <w:rPr>
          <w:lang w:val="en-GB"/>
        </w:rPr>
        <w:t xml:space="preserve"> into </w:t>
      </w:r>
      <w:proofErr w:type="spellStart"/>
      <w:r>
        <w:rPr>
          <w:lang w:val="en-GB"/>
        </w:rPr>
        <w:t>AsecAV</w:t>
      </w:r>
      <w:proofErr w:type="spellEnd"/>
      <w:r>
        <w:rPr>
          <w:lang w:val="en-GB"/>
        </w:rPr>
        <w:t xml:space="preserve">, I ran into multiple hurdles and errors that made </w:t>
      </w:r>
      <w:proofErr w:type="spellStart"/>
      <w:r>
        <w:rPr>
          <w:lang w:val="en-GB"/>
        </w:rPr>
        <w:t>MaxLock</w:t>
      </w:r>
      <w:proofErr w:type="spellEnd"/>
      <w:r>
        <w:rPr>
          <w:lang w:val="en-GB"/>
        </w:rPr>
        <w:t xml:space="preserve"> simply incompatible with my project without me modifying the properties of every other module in my application. Notably I had to downgrade the API versions and Gradle versions of every module to the version that </w:t>
      </w:r>
      <w:proofErr w:type="spellStart"/>
      <w:r>
        <w:rPr>
          <w:lang w:val="en-GB"/>
        </w:rPr>
        <w:t>MaxLock</w:t>
      </w:r>
      <w:proofErr w:type="spellEnd"/>
      <w:r>
        <w:rPr>
          <w:lang w:val="en-GB"/>
        </w:rPr>
        <w:t xml:space="preserve"> was doing. This meant doing a lot of downgrading and migrating of dependencies and libraries used in the other modules. Thankfully, after multiple trials and errors, I was able to get </w:t>
      </w:r>
      <w:proofErr w:type="spellStart"/>
      <w:r>
        <w:rPr>
          <w:lang w:val="en-GB"/>
        </w:rPr>
        <w:t>MaxLock</w:t>
      </w:r>
      <w:proofErr w:type="spellEnd"/>
      <w:r>
        <w:rPr>
          <w:lang w:val="en-GB"/>
        </w:rPr>
        <w:t xml:space="preserve"> implemented into </w:t>
      </w:r>
      <w:proofErr w:type="spellStart"/>
      <w:r>
        <w:rPr>
          <w:lang w:val="en-GB"/>
        </w:rPr>
        <w:t>AsecAV</w:t>
      </w:r>
      <w:proofErr w:type="spellEnd"/>
      <w:r>
        <w:rPr>
          <w:lang w:val="en-GB"/>
        </w:rPr>
        <w:t xml:space="preserve"> successfully whilst ensuring that all my other modules worked as intended. This task was time-consuming and threatened to put me behind schedule however after wrapping my head around </w:t>
      </w:r>
      <w:proofErr w:type="spellStart"/>
      <w:r>
        <w:rPr>
          <w:lang w:val="en-GB"/>
        </w:rPr>
        <w:t>gradle</w:t>
      </w:r>
      <w:proofErr w:type="spellEnd"/>
      <w:r>
        <w:rPr>
          <w:lang w:val="en-GB"/>
        </w:rPr>
        <w:t xml:space="preserve"> and </w:t>
      </w:r>
      <w:proofErr w:type="spellStart"/>
      <w:r>
        <w:rPr>
          <w:lang w:val="en-GB"/>
        </w:rPr>
        <w:t>kotlin</w:t>
      </w:r>
      <w:proofErr w:type="spellEnd"/>
      <w:r>
        <w:rPr>
          <w:lang w:val="en-GB"/>
        </w:rPr>
        <w:t>, I was able to implement it into my application.</w:t>
      </w:r>
    </w:p>
    <w:p w14:paraId="4C7B2DE8" w14:textId="2CADB8E5" w:rsidR="00180B32" w:rsidRDefault="00180B32" w:rsidP="00D55964">
      <w:pPr>
        <w:rPr>
          <w:lang w:val="en-GB"/>
        </w:rPr>
      </w:pPr>
      <w:r>
        <w:rPr>
          <w:lang w:val="en-GB"/>
        </w:rPr>
        <w:t xml:space="preserve">Overall, I am very pleased with this implementation of the App Locker as </w:t>
      </w:r>
      <w:proofErr w:type="spellStart"/>
      <w:r>
        <w:rPr>
          <w:lang w:val="en-GB"/>
        </w:rPr>
        <w:t>MaxLock</w:t>
      </w:r>
      <w:proofErr w:type="spellEnd"/>
      <w:r>
        <w:rPr>
          <w:lang w:val="en-GB"/>
        </w:rPr>
        <w:t xml:space="preserve"> incorporates all my required features of an App Locker as well as the quality of life features that I wanted from a personal App Locker. Despite having to jump over multiple hurdles to get </w:t>
      </w:r>
      <w:proofErr w:type="spellStart"/>
      <w:r>
        <w:rPr>
          <w:lang w:val="en-GB"/>
        </w:rPr>
        <w:t>Maxlock</w:t>
      </w:r>
      <w:proofErr w:type="spellEnd"/>
      <w:r>
        <w:rPr>
          <w:lang w:val="en-GB"/>
        </w:rPr>
        <w:t xml:space="preserve"> to work in </w:t>
      </w:r>
      <w:proofErr w:type="spellStart"/>
      <w:r>
        <w:rPr>
          <w:lang w:val="en-GB"/>
        </w:rPr>
        <w:t>AsecAV</w:t>
      </w:r>
      <w:proofErr w:type="spellEnd"/>
      <w:r>
        <w:rPr>
          <w:lang w:val="en-GB"/>
        </w:rPr>
        <w:t>, I am glad that I haven’t needed to sacrifice any of its functionality.</w:t>
      </w:r>
    </w:p>
    <w:p w14:paraId="529F1E15" w14:textId="20FE5D6F" w:rsidR="00E369BF" w:rsidRDefault="00E369BF" w:rsidP="00E369BF">
      <w:pPr>
        <w:pStyle w:val="Heading2"/>
        <w:tabs>
          <w:tab w:val="num" w:pos="540"/>
        </w:tabs>
      </w:pPr>
      <w:r>
        <w:lastRenderedPageBreak/>
        <w:t xml:space="preserve"> </w:t>
      </w:r>
      <w:bookmarkStart w:id="25" w:name="_Toc120853989"/>
      <w:r>
        <w:t>Methodology</w:t>
      </w:r>
      <w:bookmarkEnd w:id="25"/>
      <w:r w:rsidR="00DF1EB1">
        <w:t xml:space="preserve"> </w:t>
      </w:r>
    </w:p>
    <w:p w14:paraId="5508D298" w14:textId="224EE28C" w:rsidR="00C74639" w:rsidRPr="00C8372C" w:rsidRDefault="008D4EFE" w:rsidP="00E86E76">
      <w:pPr>
        <w:rPr>
          <w:rStyle w:val="Emphasis"/>
          <w:i w:val="0"/>
          <w:lang w:val="en-GB"/>
        </w:rPr>
      </w:pPr>
      <w:r w:rsidRPr="00C8372C">
        <w:rPr>
          <w:rStyle w:val="Emphasis"/>
          <w:i w:val="0"/>
          <w:lang w:val="en-GB"/>
        </w:rPr>
        <w:t xml:space="preserve">After identifying my </w:t>
      </w:r>
      <w:r w:rsidR="00E17E7E">
        <w:rPr>
          <w:rStyle w:val="Emphasis"/>
          <w:lang w:val="en-GB"/>
        </w:rPr>
        <w:t>deliverables</w:t>
      </w:r>
      <w:r w:rsidR="007F7661">
        <w:rPr>
          <w:rStyle w:val="Emphasis"/>
          <w:lang w:val="en-GB"/>
        </w:rPr>
        <w:t>,</w:t>
      </w:r>
      <w:r w:rsidR="00170C34" w:rsidRPr="00C8372C">
        <w:rPr>
          <w:rStyle w:val="Emphasis"/>
          <w:lang w:val="en-GB"/>
        </w:rPr>
        <w:t xml:space="preserve"> </w:t>
      </w:r>
      <w:r w:rsidR="007F7661">
        <w:rPr>
          <w:rStyle w:val="Emphasis"/>
          <w:lang w:val="en-GB"/>
        </w:rPr>
        <w:t>b</w:t>
      </w:r>
      <w:r w:rsidR="00170C34" w:rsidRPr="00C8372C">
        <w:rPr>
          <w:rStyle w:val="Emphasis"/>
          <w:lang w:val="en-GB"/>
        </w:rPr>
        <w:t>y</w:t>
      </w:r>
      <w:r w:rsidR="00170C34" w:rsidRPr="00C8372C">
        <w:rPr>
          <w:rStyle w:val="Emphasis"/>
          <w:i w:val="0"/>
          <w:lang w:val="en-GB"/>
        </w:rPr>
        <w:t xml:space="preserve"> virtue of creating an Android application, </w:t>
      </w:r>
      <w:r w:rsidR="003922EF" w:rsidRPr="00C8372C">
        <w:rPr>
          <w:rStyle w:val="Emphasis"/>
          <w:i w:val="0"/>
          <w:lang w:val="en-GB"/>
        </w:rPr>
        <w:t xml:space="preserve">I </w:t>
      </w:r>
      <w:r w:rsidR="00EC4C43">
        <w:rPr>
          <w:rStyle w:val="Emphasis"/>
          <w:lang w:val="en-GB"/>
        </w:rPr>
        <w:t>instantly settled on using</w:t>
      </w:r>
      <w:r w:rsidR="003922EF" w:rsidRPr="00C8372C">
        <w:rPr>
          <w:rStyle w:val="Emphasis"/>
          <w:i w:val="0"/>
          <w:lang w:val="en-GB"/>
        </w:rPr>
        <w:t xml:space="preserve"> Java as my programming language.</w:t>
      </w:r>
      <w:r w:rsidR="003922EF">
        <w:rPr>
          <w:rStyle w:val="Emphasis"/>
          <w:i w:val="0"/>
          <w:lang w:val="en-GB"/>
        </w:rPr>
        <w:t xml:space="preserve"> </w:t>
      </w:r>
      <w:r w:rsidR="00EC4C43">
        <w:rPr>
          <w:rStyle w:val="Emphasis"/>
          <w:lang w:val="en-GB"/>
        </w:rPr>
        <w:t xml:space="preserve">This is due </w:t>
      </w:r>
      <w:r w:rsidR="009612A2">
        <w:rPr>
          <w:rStyle w:val="Emphasis"/>
          <w:lang w:val="en-GB"/>
        </w:rPr>
        <w:t xml:space="preserve">to Java being one of my more confident languages </w:t>
      </w:r>
      <w:r w:rsidR="00B24F8C">
        <w:rPr>
          <w:rStyle w:val="Emphasis"/>
          <w:lang w:val="en-GB"/>
        </w:rPr>
        <w:t xml:space="preserve">which I have used to develop </w:t>
      </w:r>
      <w:r w:rsidR="002F1CF7">
        <w:rPr>
          <w:rStyle w:val="Emphasis"/>
          <w:lang w:val="en-GB"/>
        </w:rPr>
        <w:t>android application in the past</w:t>
      </w:r>
      <w:r w:rsidR="00EC4C43">
        <w:rPr>
          <w:rStyle w:val="Emphasis"/>
          <w:lang w:val="en-GB"/>
        </w:rPr>
        <w:t>.</w:t>
      </w:r>
      <w:r w:rsidR="003922EF" w:rsidRPr="00C8372C">
        <w:rPr>
          <w:rStyle w:val="Emphasis"/>
          <w:lang w:val="en-GB"/>
        </w:rPr>
        <w:t xml:space="preserve"> I</w:t>
      </w:r>
      <w:r w:rsidR="002F1CF7">
        <w:rPr>
          <w:rStyle w:val="Emphasis"/>
          <w:lang w:val="en-GB"/>
        </w:rPr>
        <w:t xml:space="preserve">t was </w:t>
      </w:r>
      <w:r w:rsidR="003922EF" w:rsidRPr="00C8372C">
        <w:rPr>
          <w:rStyle w:val="Emphasis"/>
          <w:i w:val="0"/>
          <w:lang w:val="en-GB"/>
        </w:rPr>
        <w:t>also</w:t>
      </w:r>
      <w:r w:rsidR="003922EF">
        <w:rPr>
          <w:rStyle w:val="Emphasis"/>
          <w:i w:val="0"/>
          <w:lang w:val="en-GB"/>
        </w:rPr>
        <w:t xml:space="preserve"> </w:t>
      </w:r>
      <w:r w:rsidR="002F1CF7">
        <w:rPr>
          <w:rStyle w:val="Emphasis"/>
          <w:lang w:val="en-GB"/>
        </w:rPr>
        <w:t>clear that I</w:t>
      </w:r>
      <w:r w:rsidR="003922EF" w:rsidRPr="00C8372C">
        <w:rPr>
          <w:rStyle w:val="Emphasis"/>
          <w:lang w:val="en-GB"/>
        </w:rPr>
        <w:t xml:space="preserve"> </w:t>
      </w:r>
      <w:r w:rsidR="003922EF" w:rsidRPr="00C8372C">
        <w:rPr>
          <w:rStyle w:val="Emphasis"/>
          <w:i w:val="0"/>
          <w:lang w:val="en-GB"/>
        </w:rPr>
        <w:t xml:space="preserve">needed </w:t>
      </w:r>
      <w:r w:rsidR="002F1CF7">
        <w:rPr>
          <w:rStyle w:val="Emphasis"/>
          <w:lang w:val="en-GB"/>
        </w:rPr>
        <w:t xml:space="preserve">to use </w:t>
      </w:r>
      <w:r w:rsidR="003922EF" w:rsidRPr="00C8372C">
        <w:rPr>
          <w:rStyle w:val="Emphasis"/>
          <w:i w:val="0"/>
          <w:lang w:val="en-GB"/>
        </w:rPr>
        <w:t>Android Studio</w:t>
      </w:r>
      <w:r w:rsidR="003922EF">
        <w:rPr>
          <w:rStyle w:val="Emphasis"/>
          <w:i w:val="0"/>
          <w:lang w:val="en-GB"/>
        </w:rPr>
        <w:t xml:space="preserve"> </w:t>
      </w:r>
      <w:r w:rsidR="002F1CF7">
        <w:rPr>
          <w:rStyle w:val="Emphasis"/>
          <w:lang w:val="en-GB"/>
        </w:rPr>
        <w:t>as my IDE of choice</w:t>
      </w:r>
      <w:r w:rsidR="003922EF" w:rsidRPr="00C8372C">
        <w:rPr>
          <w:rStyle w:val="Emphasis"/>
          <w:lang w:val="en-GB"/>
        </w:rPr>
        <w:t xml:space="preserve"> </w:t>
      </w:r>
      <w:r w:rsidR="003922EF" w:rsidRPr="00C8372C">
        <w:rPr>
          <w:rStyle w:val="Emphasis"/>
          <w:i w:val="0"/>
          <w:lang w:val="en-GB"/>
        </w:rPr>
        <w:t xml:space="preserve">for both </w:t>
      </w:r>
      <w:r w:rsidR="002F1CF7">
        <w:rPr>
          <w:rStyle w:val="Emphasis"/>
          <w:lang w:val="en-GB"/>
        </w:rPr>
        <w:t>its</w:t>
      </w:r>
      <w:r w:rsidR="003922EF" w:rsidRPr="00C8372C">
        <w:rPr>
          <w:rStyle w:val="Emphasis"/>
          <w:i w:val="0"/>
          <w:lang w:val="en-GB"/>
        </w:rPr>
        <w:t xml:space="preserve"> access to Android </w:t>
      </w:r>
      <w:r w:rsidR="003922EF" w:rsidRPr="00C8372C">
        <w:rPr>
          <w:rStyle w:val="Emphasis"/>
          <w:lang w:val="en-GB"/>
        </w:rPr>
        <w:t>emulator</w:t>
      </w:r>
      <w:r w:rsidR="002F1CF7">
        <w:rPr>
          <w:rStyle w:val="Emphasis"/>
          <w:lang w:val="en-GB"/>
        </w:rPr>
        <w:t>s</w:t>
      </w:r>
      <w:r w:rsidR="003922EF" w:rsidRPr="00C8372C">
        <w:rPr>
          <w:rStyle w:val="Emphasis"/>
          <w:i w:val="0"/>
          <w:lang w:val="en-GB"/>
        </w:rPr>
        <w:t xml:space="preserve"> for testing, and </w:t>
      </w:r>
      <w:r w:rsidR="002F1CF7">
        <w:rPr>
          <w:rStyle w:val="Emphasis"/>
          <w:lang w:val="en-GB"/>
        </w:rPr>
        <w:t>Android Studio’s tailored</w:t>
      </w:r>
      <w:r w:rsidR="003922EF" w:rsidRPr="00C8372C">
        <w:rPr>
          <w:rStyle w:val="Emphasis"/>
          <w:i w:val="0"/>
          <w:lang w:val="en-GB"/>
        </w:rPr>
        <w:t xml:space="preserve"> </w:t>
      </w:r>
      <w:r w:rsidR="00894B3A" w:rsidRPr="00C8372C">
        <w:rPr>
          <w:rStyle w:val="Emphasis"/>
          <w:i w:val="0"/>
          <w:lang w:val="en-GB"/>
        </w:rPr>
        <w:t>s</w:t>
      </w:r>
      <w:r w:rsidR="00BF6014" w:rsidRPr="00C8372C">
        <w:rPr>
          <w:rStyle w:val="Emphasis"/>
          <w:i w:val="0"/>
          <w:lang w:val="en-GB"/>
        </w:rPr>
        <w:t>uite of android related</w:t>
      </w:r>
      <w:r w:rsidR="00BF6014">
        <w:rPr>
          <w:rStyle w:val="Emphasis"/>
          <w:i w:val="0"/>
          <w:lang w:val="en-GB"/>
        </w:rPr>
        <w:t xml:space="preserve"> tools </w:t>
      </w:r>
      <w:r w:rsidR="00590B62">
        <w:rPr>
          <w:rStyle w:val="Emphasis"/>
          <w:lang w:val="en-GB"/>
        </w:rPr>
        <w:t>that improved the android development experience</w:t>
      </w:r>
      <w:r w:rsidR="00BF6014" w:rsidRPr="00C8372C">
        <w:rPr>
          <w:rStyle w:val="Emphasis"/>
          <w:i w:val="0"/>
          <w:lang w:val="en-GB"/>
        </w:rPr>
        <w:t>.</w:t>
      </w:r>
    </w:p>
    <w:p w14:paraId="5FB89D21" w14:textId="0EBDAD1A" w:rsidR="00B711CB" w:rsidRPr="00C8372C" w:rsidRDefault="001223B0" w:rsidP="00E86E76">
      <w:pPr>
        <w:rPr>
          <w:rStyle w:val="Emphasis"/>
          <w:i w:val="0"/>
          <w:lang w:val="en-GB"/>
        </w:rPr>
      </w:pPr>
      <w:r w:rsidRPr="00C8372C">
        <w:rPr>
          <w:rStyle w:val="Emphasis"/>
          <w:i w:val="0"/>
          <w:lang w:val="en-GB"/>
        </w:rPr>
        <w:t>I d</w:t>
      </w:r>
      <w:r w:rsidR="00B711CB" w:rsidRPr="00C8372C">
        <w:rPr>
          <w:rStyle w:val="Emphasis"/>
          <w:i w:val="0"/>
          <w:lang w:val="en-GB"/>
        </w:rPr>
        <w:t xml:space="preserve">ecided </w:t>
      </w:r>
      <w:r w:rsidR="002B617C" w:rsidRPr="00C8372C">
        <w:rPr>
          <w:rStyle w:val="Emphasis"/>
          <w:i w:val="0"/>
          <w:lang w:val="en-GB"/>
        </w:rPr>
        <w:t>to</w:t>
      </w:r>
      <w:r w:rsidR="00B711CB" w:rsidRPr="00C8372C">
        <w:rPr>
          <w:rStyle w:val="Emphasis"/>
          <w:i w:val="0"/>
          <w:lang w:val="en-GB"/>
        </w:rPr>
        <w:t xml:space="preserve"> </w:t>
      </w:r>
      <w:r w:rsidR="00E86E76" w:rsidRPr="00C8372C">
        <w:rPr>
          <w:rStyle w:val="Emphasis"/>
          <w:i w:val="0"/>
          <w:lang w:val="en-GB"/>
        </w:rPr>
        <w:t>take</w:t>
      </w:r>
      <w:r w:rsidR="00B711CB" w:rsidRPr="00C8372C">
        <w:rPr>
          <w:rStyle w:val="Emphasis"/>
          <w:i w:val="0"/>
          <w:lang w:val="en-GB"/>
        </w:rPr>
        <w:t xml:space="preserve"> a modular approach to development</w:t>
      </w:r>
      <w:r w:rsidR="004F19FC" w:rsidRPr="00C8372C">
        <w:rPr>
          <w:rStyle w:val="Emphasis"/>
          <w:lang w:val="en-GB"/>
        </w:rPr>
        <w:t>,</w:t>
      </w:r>
      <w:r w:rsidR="00B711CB" w:rsidRPr="00C8372C">
        <w:rPr>
          <w:rStyle w:val="Emphasis"/>
          <w:i w:val="0"/>
          <w:lang w:val="en-GB"/>
        </w:rPr>
        <w:t xml:space="preserve"> splitting </w:t>
      </w:r>
      <w:r w:rsidR="004F19FC">
        <w:rPr>
          <w:rStyle w:val="Emphasis"/>
          <w:lang w:val="en-GB"/>
        </w:rPr>
        <w:t>my initial</w:t>
      </w:r>
      <w:r w:rsidR="00B711CB" w:rsidRPr="00C8372C">
        <w:rPr>
          <w:rStyle w:val="Emphasis"/>
          <w:i w:val="0"/>
          <w:lang w:val="en-GB"/>
        </w:rPr>
        <w:t xml:space="preserve"> main application into three distinct functionalities</w:t>
      </w:r>
      <w:r w:rsidR="00E86E76" w:rsidRPr="00C8372C">
        <w:rPr>
          <w:rStyle w:val="Emphasis"/>
          <w:i w:val="0"/>
          <w:lang w:val="en-GB"/>
        </w:rPr>
        <w:t>, the Malware Scanner, Permission Manager and App Locker</w:t>
      </w:r>
      <w:r w:rsidR="00E86E76">
        <w:rPr>
          <w:rStyle w:val="Emphasis"/>
          <w:i w:val="0"/>
          <w:lang w:val="en-GB"/>
        </w:rPr>
        <w:t xml:space="preserve">. </w:t>
      </w:r>
      <w:r w:rsidR="00E86E76" w:rsidRPr="00C8372C">
        <w:rPr>
          <w:rStyle w:val="Emphasis"/>
          <w:i w:val="0"/>
          <w:lang w:val="en-GB"/>
        </w:rPr>
        <w:t>This allowed me to focus on each of the different mechanisms</w:t>
      </w:r>
      <w:r w:rsidR="00684DE2" w:rsidRPr="00C8372C">
        <w:rPr>
          <w:rStyle w:val="Emphasis"/>
          <w:i w:val="0"/>
          <w:lang w:val="en-GB"/>
        </w:rPr>
        <w:t xml:space="preserve"> from a blank slate, </w:t>
      </w:r>
      <w:r w:rsidR="00651CE0" w:rsidRPr="00C8372C">
        <w:rPr>
          <w:rStyle w:val="Emphasis"/>
          <w:i w:val="0"/>
          <w:lang w:val="en-GB"/>
        </w:rPr>
        <w:t>so I could</w:t>
      </w:r>
      <w:r w:rsidR="00684DE2" w:rsidRPr="00C8372C">
        <w:rPr>
          <w:rStyle w:val="Emphasis"/>
          <w:i w:val="0"/>
          <w:lang w:val="en-GB"/>
        </w:rPr>
        <w:t xml:space="preserve"> then integrate the features together into one </w:t>
      </w:r>
      <w:r w:rsidR="0009420C" w:rsidRPr="00C8372C">
        <w:rPr>
          <w:rStyle w:val="Emphasis"/>
          <w:i w:val="0"/>
          <w:lang w:val="en-GB"/>
        </w:rPr>
        <w:t>Security Suite later.</w:t>
      </w:r>
      <w:r w:rsidR="000859F6" w:rsidRPr="00C8372C">
        <w:rPr>
          <w:rStyle w:val="Emphasis"/>
          <w:i w:val="0"/>
          <w:lang w:val="en-GB"/>
        </w:rPr>
        <w:t xml:space="preserve"> In this order</w:t>
      </w:r>
      <w:r w:rsidR="00651CE0" w:rsidRPr="00C8372C">
        <w:rPr>
          <w:rStyle w:val="Emphasis"/>
          <w:i w:val="0"/>
          <w:lang w:val="en-GB"/>
        </w:rPr>
        <w:t xml:space="preserve">, I implemented each module as </w:t>
      </w:r>
      <w:r w:rsidR="001C01AB" w:rsidRPr="00C8372C">
        <w:rPr>
          <w:rStyle w:val="Emphasis"/>
          <w:i w:val="0"/>
          <w:lang w:val="en-GB"/>
        </w:rPr>
        <w:t>its</w:t>
      </w:r>
      <w:r w:rsidR="00651CE0" w:rsidRPr="00C8372C">
        <w:rPr>
          <w:rStyle w:val="Emphasis"/>
          <w:i w:val="0"/>
          <w:lang w:val="en-GB"/>
        </w:rPr>
        <w:t xml:space="preserve"> own standalone app with </w:t>
      </w:r>
      <w:r w:rsidR="001C01AB" w:rsidRPr="00C8372C">
        <w:rPr>
          <w:rStyle w:val="Emphasis"/>
          <w:i w:val="0"/>
          <w:lang w:val="en-GB"/>
        </w:rPr>
        <w:t>its</w:t>
      </w:r>
      <w:r w:rsidR="00651CE0" w:rsidRPr="00C8372C">
        <w:rPr>
          <w:rStyle w:val="Emphasis"/>
          <w:i w:val="0"/>
          <w:lang w:val="en-GB"/>
        </w:rPr>
        <w:t xml:space="preserve"> own resource files, activities</w:t>
      </w:r>
      <w:r w:rsidR="001C01AB" w:rsidRPr="00C8372C">
        <w:rPr>
          <w:rStyle w:val="Emphasis"/>
          <w:i w:val="0"/>
          <w:lang w:val="en-GB"/>
        </w:rPr>
        <w:t>,</w:t>
      </w:r>
      <w:r w:rsidR="00651CE0" w:rsidRPr="00C8372C">
        <w:rPr>
          <w:rStyle w:val="Emphasis"/>
          <w:i w:val="0"/>
          <w:lang w:val="en-GB"/>
        </w:rPr>
        <w:t xml:space="preserve"> and UI.</w:t>
      </w:r>
      <w:r w:rsidR="001C01AB" w:rsidRPr="00C8372C">
        <w:rPr>
          <w:rStyle w:val="Emphasis"/>
          <w:i w:val="0"/>
          <w:lang w:val="en-GB"/>
        </w:rPr>
        <w:t xml:space="preserve"> This allowed me to debug each app individually and work on them separately.</w:t>
      </w:r>
    </w:p>
    <w:p w14:paraId="7FCC9CC8" w14:textId="4FEE6752" w:rsidR="004A34A2" w:rsidRPr="00C8372C" w:rsidRDefault="004A34A2" w:rsidP="00E86E76">
      <w:pPr>
        <w:rPr>
          <w:rStyle w:val="Emphasis"/>
          <w:i w:val="0"/>
          <w:lang w:val="en-GB"/>
        </w:rPr>
      </w:pPr>
      <w:r w:rsidRPr="00C8372C">
        <w:rPr>
          <w:rStyle w:val="Emphasis"/>
          <w:i w:val="0"/>
          <w:lang w:val="en-GB"/>
        </w:rPr>
        <w:t>When doing research on</w:t>
      </w:r>
      <w:r>
        <w:rPr>
          <w:rStyle w:val="Emphasis"/>
          <w:i w:val="0"/>
          <w:lang w:val="en-GB"/>
        </w:rPr>
        <w:t xml:space="preserve"> how </w:t>
      </w:r>
      <w:r w:rsidR="00B673C0">
        <w:rPr>
          <w:rStyle w:val="Emphasis"/>
          <w:lang w:val="en-GB"/>
        </w:rPr>
        <w:t xml:space="preserve">I would be able </w:t>
      </w:r>
      <w:r>
        <w:rPr>
          <w:rStyle w:val="Emphasis"/>
          <w:i w:val="0"/>
          <w:lang w:val="en-GB"/>
        </w:rPr>
        <w:t xml:space="preserve">to </w:t>
      </w:r>
      <w:r w:rsidR="00B673C0">
        <w:rPr>
          <w:rStyle w:val="Emphasis"/>
          <w:lang w:val="en-GB"/>
        </w:rPr>
        <w:t xml:space="preserve">complete my deliverables and </w:t>
      </w:r>
      <w:r>
        <w:rPr>
          <w:rStyle w:val="Emphasis"/>
          <w:i w:val="0"/>
          <w:lang w:val="en-GB"/>
        </w:rPr>
        <w:t>each module</w:t>
      </w:r>
      <w:r w:rsidR="00B673C0">
        <w:rPr>
          <w:rStyle w:val="Emphasis"/>
          <w:lang w:val="en-GB"/>
        </w:rPr>
        <w:t xml:space="preserve"> of my security suite</w:t>
      </w:r>
      <w:r w:rsidRPr="00C8372C">
        <w:rPr>
          <w:rStyle w:val="Emphasis"/>
          <w:i w:val="0"/>
          <w:lang w:val="en-GB"/>
        </w:rPr>
        <w:t xml:space="preserve">, I </w:t>
      </w:r>
      <w:r w:rsidR="00C00EF7" w:rsidRPr="00C8372C">
        <w:rPr>
          <w:rStyle w:val="Emphasis"/>
          <w:i w:val="0"/>
          <w:lang w:val="en-GB"/>
        </w:rPr>
        <w:t xml:space="preserve">assessed the feasibility of making </w:t>
      </w:r>
      <w:r w:rsidR="009223F6">
        <w:rPr>
          <w:rStyle w:val="Emphasis"/>
          <w:lang w:val="en-GB"/>
        </w:rPr>
        <w:t>each</w:t>
      </w:r>
      <w:r w:rsidR="00C00EF7" w:rsidRPr="00C8372C">
        <w:rPr>
          <w:rStyle w:val="Emphasis"/>
          <w:i w:val="0"/>
          <w:lang w:val="en-GB"/>
        </w:rPr>
        <w:t xml:space="preserve"> feature from scratch, versus </w:t>
      </w:r>
      <w:r w:rsidR="00EC5468" w:rsidRPr="00C8372C">
        <w:rPr>
          <w:rStyle w:val="Emphasis"/>
          <w:i w:val="0"/>
          <w:lang w:val="en-GB"/>
        </w:rPr>
        <w:t>cloning from an existing open</w:t>
      </w:r>
      <w:r w:rsidR="00775B91" w:rsidRPr="00C8372C">
        <w:rPr>
          <w:rStyle w:val="Emphasis"/>
          <w:i w:val="0"/>
          <w:lang w:val="en-GB"/>
        </w:rPr>
        <w:t>-</w:t>
      </w:r>
      <w:r w:rsidR="00EC5468" w:rsidRPr="00C8372C">
        <w:rPr>
          <w:rStyle w:val="Emphasis"/>
          <w:i w:val="0"/>
          <w:lang w:val="en-GB"/>
        </w:rPr>
        <w:t>source project</w:t>
      </w:r>
      <w:r w:rsidR="009223F6">
        <w:rPr>
          <w:rStyle w:val="Emphasis"/>
          <w:lang w:val="en-GB"/>
        </w:rPr>
        <w:t xml:space="preserve"> and then used this information to mak</w:t>
      </w:r>
      <w:r w:rsidR="00EC5468" w:rsidRPr="00C8372C">
        <w:rPr>
          <w:rStyle w:val="Emphasis"/>
          <w:lang w:val="en-GB"/>
        </w:rPr>
        <w:t>e</w:t>
      </w:r>
      <w:r w:rsidR="00EC5468" w:rsidRPr="00C8372C">
        <w:rPr>
          <w:rStyle w:val="Emphasis"/>
          <w:i w:val="0"/>
          <w:lang w:val="en-GB"/>
        </w:rPr>
        <w:t xml:space="preserve"> informed decisions about which new technologies and </w:t>
      </w:r>
      <w:r w:rsidR="00775B91" w:rsidRPr="00C8372C">
        <w:rPr>
          <w:rStyle w:val="Emphasis"/>
          <w:i w:val="0"/>
          <w:lang w:val="en-GB"/>
        </w:rPr>
        <w:t>frameworks</w:t>
      </w:r>
      <w:r w:rsidR="00EC5468" w:rsidRPr="00C8372C">
        <w:rPr>
          <w:rStyle w:val="Emphasis"/>
          <w:i w:val="0"/>
          <w:lang w:val="en-GB"/>
        </w:rPr>
        <w:t xml:space="preserve"> I would need to </w:t>
      </w:r>
      <w:r w:rsidR="00A73EF5" w:rsidRPr="00C8372C">
        <w:rPr>
          <w:rStyle w:val="Emphasis"/>
          <w:i w:val="0"/>
          <w:lang w:val="en-GB"/>
        </w:rPr>
        <w:t xml:space="preserve">learn to </w:t>
      </w:r>
      <w:r w:rsidR="00221992" w:rsidRPr="00C8372C">
        <w:rPr>
          <w:rStyle w:val="Emphasis"/>
          <w:i w:val="0"/>
          <w:lang w:val="en-GB"/>
        </w:rPr>
        <w:t xml:space="preserve">successfully </w:t>
      </w:r>
      <w:r w:rsidR="009223F6">
        <w:rPr>
          <w:rStyle w:val="Emphasis"/>
          <w:lang w:val="en-GB"/>
        </w:rPr>
        <w:t>program these features</w:t>
      </w:r>
      <w:r w:rsidR="00775B91" w:rsidRPr="00C8372C">
        <w:rPr>
          <w:rStyle w:val="Emphasis"/>
          <w:i w:val="0"/>
          <w:lang w:val="en-GB"/>
        </w:rPr>
        <w:t xml:space="preserve"> if I created them from scratch. My criteria for finding open</w:t>
      </w:r>
      <w:r w:rsidR="000B1E71" w:rsidRPr="00C8372C">
        <w:rPr>
          <w:rStyle w:val="Emphasis"/>
          <w:i w:val="0"/>
          <w:lang w:val="en-GB"/>
        </w:rPr>
        <w:t>-</w:t>
      </w:r>
      <w:r w:rsidR="00775B91" w:rsidRPr="00C8372C">
        <w:rPr>
          <w:rStyle w:val="Emphasis"/>
          <w:i w:val="0"/>
          <w:lang w:val="en-GB"/>
        </w:rPr>
        <w:t xml:space="preserve">source projects </w:t>
      </w:r>
      <w:r w:rsidR="000B1E71" w:rsidRPr="00C8372C">
        <w:rPr>
          <w:rStyle w:val="Emphasis"/>
          <w:i w:val="0"/>
          <w:lang w:val="en-GB"/>
        </w:rPr>
        <w:t>were</w:t>
      </w:r>
      <w:r w:rsidR="00543584" w:rsidRPr="00C8372C">
        <w:rPr>
          <w:rStyle w:val="Emphasis"/>
          <w:i w:val="0"/>
          <w:lang w:val="en-GB"/>
        </w:rPr>
        <w:t xml:space="preserve"> to </w:t>
      </w:r>
      <w:r w:rsidR="000B1E71" w:rsidRPr="00C8372C">
        <w:rPr>
          <w:rStyle w:val="Emphasis"/>
          <w:i w:val="0"/>
          <w:lang w:val="en-GB"/>
        </w:rPr>
        <w:t>evaluate whether the implementation matched or exceeded my own personal standards of effectiveness, if implemented.</w:t>
      </w:r>
      <w:r w:rsidR="00221992" w:rsidRPr="00C8372C">
        <w:rPr>
          <w:rStyle w:val="Emphasis"/>
          <w:i w:val="0"/>
          <w:lang w:val="en-GB"/>
        </w:rPr>
        <w:t xml:space="preserve"> </w:t>
      </w:r>
      <w:r w:rsidR="009223F6">
        <w:rPr>
          <w:rStyle w:val="Emphasis"/>
          <w:lang w:val="en-GB"/>
        </w:rPr>
        <w:t>For Example, f</w:t>
      </w:r>
      <w:r w:rsidR="00221992" w:rsidRPr="00C8372C">
        <w:rPr>
          <w:rStyle w:val="Emphasis"/>
          <w:lang w:val="en-GB"/>
        </w:rPr>
        <w:t>or</w:t>
      </w:r>
      <w:r w:rsidR="00221992" w:rsidRPr="00C8372C">
        <w:rPr>
          <w:rStyle w:val="Emphasis"/>
          <w:i w:val="0"/>
          <w:lang w:val="en-GB"/>
        </w:rPr>
        <w:t xml:space="preserve"> the Malware Scanner and App Locker</w:t>
      </w:r>
      <w:r w:rsidR="00775B91" w:rsidRPr="00C8372C">
        <w:rPr>
          <w:rStyle w:val="Emphasis"/>
          <w:i w:val="0"/>
          <w:lang w:val="en-GB"/>
        </w:rPr>
        <w:t>, I found open-source projects that</w:t>
      </w:r>
      <w:r w:rsidR="00BF6014" w:rsidRPr="00C8372C">
        <w:rPr>
          <w:rStyle w:val="Emphasis"/>
          <w:i w:val="0"/>
          <w:lang w:val="en-GB"/>
        </w:rPr>
        <w:t xml:space="preserve"> fulfilled </w:t>
      </w:r>
      <w:r w:rsidR="00894B3A" w:rsidRPr="00C8372C">
        <w:rPr>
          <w:rStyle w:val="Emphasis"/>
          <w:i w:val="0"/>
          <w:lang w:val="en-GB"/>
        </w:rPr>
        <w:t>requirements of my application – such as the ability for unique patterns / pins to be created to protect user-selected ‘sensitive’ applications.</w:t>
      </w:r>
    </w:p>
    <w:p w14:paraId="59D3B18E" w14:textId="544F68FF" w:rsidR="000E2F4C" w:rsidRPr="00C8372C" w:rsidRDefault="000E2F4C" w:rsidP="00E86E76">
      <w:pPr>
        <w:rPr>
          <w:lang w:val="en-GB"/>
        </w:rPr>
      </w:pPr>
      <w:r w:rsidRPr="00C8372C">
        <w:rPr>
          <w:rStyle w:val="Emphasis"/>
          <w:i w:val="0"/>
          <w:lang w:val="en-GB"/>
        </w:rPr>
        <w:t xml:space="preserve">Some notable frameworks that I had to source to create the Permission Manager include ‘XML Pull Parser’. This </w:t>
      </w:r>
      <w:r w:rsidR="0036218A" w:rsidRPr="00C8372C">
        <w:rPr>
          <w:rStyle w:val="Emphasis"/>
          <w:i w:val="0"/>
          <w:lang w:val="en-GB"/>
        </w:rPr>
        <w:t xml:space="preserve">package </w:t>
      </w:r>
      <w:r w:rsidRPr="00C8372C">
        <w:rPr>
          <w:lang w:val="en-GB"/>
        </w:rPr>
        <w:t>parse</w:t>
      </w:r>
      <w:r w:rsidR="0036218A" w:rsidRPr="00C8372C">
        <w:rPr>
          <w:lang w:val="en-GB"/>
        </w:rPr>
        <w:t>s</w:t>
      </w:r>
      <w:r w:rsidRPr="00C8372C">
        <w:rPr>
          <w:lang w:val="en-GB"/>
        </w:rPr>
        <w:t xml:space="preserve"> and filter</w:t>
      </w:r>
      <w:r w:rsidR="0036218A" w:rsidRPr="00C8372C">
        <w:rPr>
          <w:lang w:val="en-GB"/>
        </w:rPr>
        <w:t>s</w:t>
      </w:r>
      <w:r w:rsidRPr="00C8372C">
        <w:rPr>
          <w:lang w:val="en-GB"/>
        </w:rPr>
        <w:t xml:space="preserve"> xml</w:t>
      </w:r>
      <w:r w:rsidR="0036218A" w:rsidRPr="00C8372C">
        <w:rPr>
          <w:lang w:val="en-GB"/>
        </w:rPr>
        <w:t xml:space="preserve"> files</w:t>
      </w:r>
      <w:r w:rsidRPr="00C8372C">
        <w:rPr>
          <w:lang w:val="en-GB"/>
        </w:rPr>
        <w:t xml:space="preserve">. </w:t>
      </w:r>
      <w:r w:rsidR="0036218A" w:rsidRPr="00C8372C">
        <w:rPr>
          <w:lang w:val="en-GB"/>
        </w:rPr>
        <w:t>In the context of the Permission Manager, it r</w:t>
      </w:r>
      <w:r w:rsidRPr="00C8372C">
        <w:rPr>
          <w:lang w:val="en-GB"/>
        </w:rPr>
        <w:t xml:space="preserve">eads the xml file </w:t>
      </w:r>
      <w:r w:rsidR="0036218A" w:rsidRPr="00C8372C">
        <w:rPr>
          <w:lang w:val="en-GB"/>
        </w:rPr>
        <w:t>of an ap</w:t>
      </w:r>
      <w:r w:rsidR="009D59C1">
        <w:rPr>
          <w:lang w:val="en-GB"/>
        </w:rPr>
        <w:t>p’s Android Manifest File</w:t>
      </w:r>
      <w:r w:rsidR="0036218A" w:rsidRPr="00C8372C">
        <w:rPr>
          <w:lang w:val="en-GB"/>
        </w:rPr>
        <w:t xml:space="preserve"> </w:t>
      </w:r>
      <w:r w:rsidRPr="00C8372C">
        <w:rPr>
          <w:lang w:val="en-GB"/>
        </w:rPr>
        <w:t xml:space="preserve">as a stream and allows </w:t>
      </w:r>
      <w:r w:rsidR="009D59C1">
        <w:rPr>
          <w:lang w:val="en-GB"/>
        </w:rPr>
        <w:t>me to check</w:t>
      </w:r>
      <w:r w:rsidR="002A6D12">
        <w:rPr>
          <w:lang w:val="en-GB"/>
        </w:rPr>
        <w:t xml:space="preserve"> each line </w:t>
      </w:r>
      <w:r w:rsidR="0036218A">
        <w:rPr>
          <w:lang w:val="en-GB"/>
        </w:rPr>
        <w:t xml:space="preserve">for </w:t>
      </w:r>
      <w:r w:rsidRPr="00C8372C">
        <w:rPr>
          <w:lang w:val="en-GB"/>
        </w:rPr>
        <w:t xml:space="preserve">conditions to </w:t>
      </w:r>
      <w:r w:rsidR="002A6D12">
        <w:rPr>
          <w:lang w:val="en-GB"/>
        </w:rPr>
        <w:t>filter through</w:t>
      </w:r>
      <w:r w:rsidRPr="00C8372C">
        <w:rPr>
          <w:lang w:val="en-GB"/>
        </w:rPr>
        <w:t xml:space="preserve"> lines</w:t>
      </w:r>
      <w:r>
        <w:rPr>
          <w:lang w:val="en-GB"/>
        </w:rPr>
        <w:t xml:space="preserve"> </w:t>
      </w:r>
      <w:r w:rsidR="002A6D12">
        <w:rPr>
          <w:lang w:val="en-GB"/>
        </w:rPr>
        <w:t>that are</w:t>
      </w:r>
      <w:r w:rsidRPr="00C8372C">
        <w:rPr>
          <w:lang w:val="en-GB"/>
        </w:rPr>
        <w:t xml:space="preserve"> relevant to </w:t>
      </w:r>
      <w:r w:rsidR="0036218A" w:rsidRPr="00C8372C">
        <w:rPr>
          <w:lang w:val="en-GB"/>
        </w:rPr>
        <w:t>the app permissions. Specifically, it searches for the ‘uses-permission’ tag in the xml</w:t>
      </w:r>
      <w:r w:rsidRPr="00C8372C">
        <w:rPr>
          <w:lang w:val="en-GB"/>
        </w:rPr>
        <w:t xml:space="preserve"> </w:t>
      </w:r>
      <w:r w:rsidR="000114A0" w:rsidRPr="00C8372C">
        <w:rPr>
          <w:lang w:val="en-GB"/>
        </w:rPr>
        <w:t>file. If it finds this</w:t>
      </w:r>
      <w:r w:rsidRPr="00C8372C">
        <w:rPr>
          <w:lang w:val="en-GB"/>
        </w:rPr>
        <w:t xml:space="preserve"> tag, it </w:t>
      </w:r>
      <w:r w:rsidR="000114A0" w:rsidRPr="00C8372C">
        <w:rPr>
          <w:lang w:val="en-GB"/>
        </w:rPr>
        <w:t>reads and stores</w:t>
      </w:r>
      <w:r w:rsidRPr="00C8372C">
        <w:rPr>
          <w:lang w:val="en-GB"/>
        </w:rPr>
        <w:t xml:space="preserve"> the permission name and adds it to an array</w:t>
      </w:r>
      <w:r w:rsidR="000114A0" w:rsidRPr="00C8372C">
        <w:rPr>
          <w:lang w:val="en-GB"/>
        </w:rPr>
        <w:t>. This allows me to collect requested / required permissions for each app.</w:t>
      </w:r>
    </w:p>
    <w:p w14:paraId="74ACDA5C" w14:textId="2913B1BF" w:rsidR="00807DAA" w:rsidRDefault="00807DAA" w:rsidP="00E86E76">
      <w:pPr>
        <w:rPr>
          <w:lang w:val="en-GB"/>
        </w:rPr>
      </w:pPr>
      <w:r w:rsidRPr="00C8372C">
        <w:rPr>
          <w:lang w:val="en-GB"/>
        </w:rPr>
        <w:t xml:space="preserve">Another framework that proved useful was ‘Shared Preferences’ which allowed </w:t>
      </w:r>
      <w:r w:rsidR="00D50B6F" w:rsidRPr="00C8372C">
        <w:rPr>
          <w:lang w:val="en-GB"/>
        </w:rPr>
        <w:t>the Permission Manager</w:t>
      </w:r>
      <w:r w:rsidRPr="00C8372C">
        <w:rPr>
          <w:lang w:val="en-GB"/>
        </w:rPr>
        <w:t xml:space="preserve"> </w:t>
      </w:r>
      <w:r w:rsidR="00D50B6F" w:rsidRPr="00C8372C">
        <w:rPr>
          <w:lang w:val="en-GB"/>
        </w:rPr>
        <w:t>t</w:t>
      </w:r>
      <w:r w:rsidRPr="00C8372C">
        <w:rPr>
          <w:lang w:val="en-GB"/>
        </w:rPr>
        <w:t>o modify preference data returned by the context of an app.</w:t>
      </w:r>
      <w:r>
        <w:rPr>
          <w:lang w:val="en-GB"/>
        </w:rPr>
        <w:t xml:space="preserve"> </w:t>
      </w:r>
      <w:r w:rsidR="0051168B">
        <w:rPr>
          <w:lang w:val="en-GB"/>
        </w:rPr>
        <w:t>In the case of the Malware Scanner,</w:t>
      </w:r>
      <w:r w:rsidRPr="00C8372C">
        <w:rPr>
          <w:lang w:val="en-GB"/>
        </w:rPr>
        <w:t xml:space="preserve"> </w:t>
      </w:r>
      <w:proofErr w:type="gramStart"/>
      <w:r w:rsidRPr="00C8372C">
        <w:rPr>
          <w:lang w:val="en-GB"/>
        </w:rPr>
        <w:t>It</w:t>
      </w:r>
      <w:proofErr w:type="gramEnd"/>
      <w:r w:rsidRPr="00C8372C">
        <w:rPr>
          <w:lang w:val="en-GB"/>
        </w:rPr>
        <w:t xml:space="preserve"> updates the last scanned key</w:t>
      </w:r>
      <w:r w:rsidR="00D50B6F" w:rsidRPr="00C8372C">
        <w:rPr>
          <w:lang w:val="en-GB"/>
        </w:rPr>
        <w:t>/</w:t>
      </w:r>
      <w:r w:rsidRPr="00C8372C">
        <w:rPr>
          <w:lang w:val="en-GB"/>
        </w:rPr>
        <w:t xml:space="preserve">pair value </w:t>
      </w:r>
      <w:r w:rsidR="00EE06A2" w:rsidRPr="00C8372C">
        <w:rPr>
          <w:lang w:val="en-GB"/>
        </w:rPr>
        <w:t xml:space="preserve">which </w:t>
      </w:r>
      <w:r w:rsidR="0047136B" w:rsidRPr="00C8372C">
        <w:rPr>
          <w:lang w:val="en-GB"/>
        </w:rPr>
        <w:t>logs t</w:t>
      </w:r>
      <w:r w:rsidRPr="00C8372C">
        <w:rPr>
          <w:lang w:val="en-GB"/>
        </w:rPr>
        <w:t>he last time the device was scanned</w:t>
      </w:r>
      <w:r w:rsidR="0047136B" w:rsidRPr="00C8372C">
        <w:rPr>
          <w:lang w:val="en-GB"/>
        </w:rPr>
        <w:t>. Then,</w:t>
      </w:r>
      <w:r w:rsidRPr="00C8372C">
        <w:rPr>
          <w:lang w:val="en-GB"/>
        </w:rPr>
        <w:t xml:space="preserve"> it store</w:t>
      </w:r>
      <w:r w:rsidR="006573D8" w:rsidRPr="00C8372C">
        <w:rPr>
          <w:lang w:val="en-GB"/>
        </w:rPr>
        <w:t>s</w:t>
      </w:r>
      <w:r w:rsidRPr="00C8372C">
        <w:rPr>
          <w:lang w:val="en-GB"/>
        </w:rPr>
        <w:t xml:space="preserve"> </w:t>
      </w:r>
      <w:r w:rsidR="006573D8" w:rsidRPr="00C8372C">
        <w:rPr>
          <w:lang w:val="en-GB"/>
        </w:rPr>
        <w:t>this data in such a way</w:t>
      </w:r>
      <w:r w:rsidRPr="00C8372C">
        <w:rPr>
          <w:lang w:val="en-GB"/>
        </w:rPr>
        <w:t xml:space="preserve"> that </w:t>
      </w:r>
      <w:r w:rsidR="000F61DF" w:rsidRPr="00C8372C">
        <w:rPr>
          <w:lang w:val="en-GB"/>
        </w:rPr>
        <w:t>it persists</w:t>
      </w:r>
      <w:r w:rsidRPr="00C8372C">
        <w:rPr>
          <w:lang w:val="en-GB"/>
        </w:rPr>
        <w:t xml:space="preserve"> even when the app is </w:t>
      </w:r>
      <w:r w:rsidR="00475F97" w:rsidRPr="00C8372C">
        <w:rPr>
          <w:lang w:val="en-GB"/>
        </w:rPr>
        <w:t>closed.</w:t>
      </w:r>
    </w:p>
    <w:p w14:paraId="7396AAE0" w14:textId="15B9A1C7" w:rsidR="00D125E6" w:rsidRPr="00C8372C" w:rsidRDefault="00D125E6" w:rsidP="00D125E6">
      <w:pPr>
        <w:pStyle w:val="Heading2"/>
        <w:rPr>
          <w:rStyle w:val="Emphasis"/>
          <w:i w:val="0"/>
        </w:rPr>
      </w:pPr>
      <w:r>
        <w:rPr>
          <w:rStyle w:val="Emphasis"/>
          <w:i w:val="0"/>
        </w:rPr>
        <w:t>Testing</w:t>
      </w:r>
    </w:p>
    <w:p w14:paraId="29FDC5F2" w14:textId="7948EFF9" w:rsidR="00BD4527" w:rsidRDefault="0009420C" w:rsidP="009446B3">
      <w:pPr>
        <w:rPr>
          <w:rStyle w:val="Emphasis"/>
          <w:i w:val="0"/>
          <w:lang w:val="en-GB"/>
        </w:rPr>
      </w:pPr>
      <w:r w:rsidRPr="00C8372C">
        <w:rPr>
          <w:rStyle w:val="Emphasis"/>
          <w:i w:val="0"/>
          <w:lang w:val="en-GB"/>
        </w:rPr>
        <w:t xml:space="preserve">I made sure to continuously </w:t>
      </w:r>
      <w:r w:rsidR="00FA21D3" w:rsidRPr="00C8372C">
        <w:rPr>
          <w:rStyle w:val="Emphasis"/>
          <w:i w:val="0"/>
          <w:lang w:val="en-GB"/>
        </w:rPr>
        <w:t>unit</w:t>
      </w:r>
      <w:r w:rsidRPr="00C8372C">
        <w:rPr>
          <w:rStyle w:val="Emphasis"/>
          <w:i w:val="0"/>
          <w:lang w:val="en-GB"/>
        </w:rPr>
        <w:t xml:space="preserve"> test </w:t>
      </w:r>
      <w:r w:rsidR="0037693E" w:rsidRPr="00C8372C">
        <w:rPr>
          <w:rStyle w:val="Emphasis"/>
          <w:i w:val="0"/>
          <w:lang w:val="en-GB"/>
        </w:rPr>
        <w:t>each section</w:t>
      </w:r>
      <w:r w:rsidR="00A654BA" w:rsidRPr="00C8372C">
        <w:rPr>
          <w:rStyle w:val="Emphasis"/>
          <w:i w:val="0"/>
          <w:lang w:val="en-GB"/>
        </w:rPr>
        <w:t xml:space="preserve"> by assessing it in accordance with</w:t>
      </w:r>
      <w:r w:rsidR="000B34D6" w:rsidRPr="00C8372C">
        <w:rPr>
          <w:rStyle w:val="Emphasis"/>
          <w:i w:val="0"/>
          <w:lang w:val="en-GB"/>
        </w:rPr>
        <w:t xml:space="preserve"> my requirements</w:t>
      </w:r>
      <w:r w:rsidR="00FA21D3" w:rsidRPr="00C8372C">
        <w:rPr>
          <w:rStyle w:val="Emphasis"/>
          <w:i w:val="0"/>
          <w:lang w:val="en-GB"/>
        </w:rPr>
        <w:t xml:space="preserve">. </w:t>
      </w:r>
      <w:r w:rsidR="00BD4527">
        <w:rPr>
          <w:rStyle w:val="Emphasis"/>
          <w:i w:val="0"/>
          <w:lang w:val="en-GB"/>
        </w:rPr>
        <w:t>I</w:t>
      </w:r>
      <w:r w:rsidR="000F61DF" w:rsidRPr="00C8372C">
        <w:rPr>
          <w:rStyle w:val="Emphasis"/>
          <w:i w:val="0"/>
          <w:lang w:val="en-GB"/>
        </w:rPr>
        <w:t xml:space="preserve"> </w:t>
      </w:r>
      <w:r w:rsidR="00BD4527">
        <w:rPr>
          <w:rStyle w:val="Emphasis"/>
          <w:i w:val="0"/>
          <w:lang w:val="en-GB"/>
        </w:rPr>
        <w:t xml:space="preserve">investigated </w:t>
      </w:r>
      <w:r w:rsidR="00725FAE" w:rsidRPr="00C8372C">
        <w:rPr>
          <w:rStyle w:val="Emphasis"/>
          <w:i w:val="0"/>
          <w:lang w:val="en-GB"/>
        </w:rPr>
        <w:t>framework</w:t>
      </w:r>
      <w:r w:rsidR="00BD4527">
        <w:rPr>
          <w:rStyle w:val="Emphasis"/>
          <w:i w:val="0"/>
          <w:lang w:val="en-GB"/>
        </w:rPr>
        <w:t>s</w:t>
      </w:r>
      <w:r w:rsidR="00725FAE" w:rsidRPr="00C8372C">
        <w:rPr>
          <w:rStyle w:val="Emphasis"/>
          <w:i w:val="0"/>
          <w:lang w:val="en-GB"/>
        </w:rPr>
        <w:t xml:space="preserve"> tha</w:t>
      </w:r>
      <w:r w:rsidR="00741430" w:rsidRPr="00C8372C">
        <w:rPr>
          <w:rStyle w:val="Emphasis"/>
          <w:i w:val="0"/>
          <w:lang w:val="en-GB"/>
        </w:rPr>
        <w:t xml:space="preserve">t I could use in the future to structure formal </w:t>
      </w:r>
      <w:r w:rsidR="00BD4527">
        <w:rPr>
          <w:rStyle w:val="Emphasis"/>
          <w:i w:val="0"/>
          <w:lang w:val="en-GB"/>
        </w:rPr>
        <w:t>automated</w:t>
      </w:r>
      <w:r w:rsidR="00B9323E" w:rsidRPr="00C8372C">
        <w:rPr>
          <w:rStyle w:val="Emphasis"/>
          <w:i w:val="0"/>
          <w:lang w:val="en-GB"/>
        </w:rPr>
        <w:t xml:space="preserve"> testing, </w:t>
      </w:r>
      <w:r w:rsidR="00BD4527">
        <w:rPr>
          <w:rStyle w:val="Emphasis"/>
          <w:i w:val="0"/>
          <w:lang w:val="en-GB"/>
        </w:rPr>
        <w:t>such</w:t>
      </w:r>
      <w:r w:rsidR="00B9323E" w:rsidRPr="00C8372C">
        <w:rPr>
          <w:rStyle w:val="Emphasis"/>
          <w:i w:val="0"/>
          <w:lang w:val="en-GB"/>
        </w:rPr>
        <w:t xml:space="preserve"> </w:t>
      </w:r>
      <w:r w:rsidR="00BD4527">
        <w:rPr>
          <w:rStyle w:val="Emphasis"/>
          <w:i w:val="0"/>
          <w:lang w:val="en-GB"/>
        </w:rPr>
        <w:t>as</w:t>
      </w:r>
      <w:r w:rsidR="00B9323E" w:rsidRPr="00C8372C">
        <w:rPr>
          <w:rStyle w:val="Emphasis"/>
          <w:i w:val="0"/>
          <w:lang w:val="en-GB"/>
        </w:rPr>
        <w:t xml:space="preserve"> </w:t>
      </w:r>
      <w:proofErr w:type="spellStart"/>
      <w:r w:rsidR="00B9323E" w:rsidRPr="00C8372C">
        <w:rPr>
          <w:rStyle w:val="Emphasis"/>
          <w:i w:val="0"/>
          <w:lang w:val="en-GB"/>
        </w:rPr>
        <w:t>Roboelectric</w:t>
      </w:r>
      <w:proofErr w:type="spellEnd"/>
      <w:r w:rsidR="00BD4527">
        <w:rPr>
          <w:rStyle w:val="Emphasis"/>
          <w:i w:val="0"/>
          <w:lang w:val="en-GB"/>
        </w:rPr>
        <w:t xml:space="preserve"> which</w:t>
      </w:r>
      <w:r w:rsidR="00B9323E" w:rsidRPr="00C8372C">
        <w:rPr>
          <w:rStyle w:val="Emphasis"/>
          <w:i w:val="0"/>
          <w:lang w:val="en-GB"/>
        </w:rPr>
        <w:t xml:space="preserve"> is a recommended fast and reliable framework that </w:t>
      </w:r>
      <w:r w:rsidR="00C26D2F" w:rsidRPr="00C8372C">
        <w:rPr>
          <w:rStyle w:val="Emphasis"/>
          <w:i w:val="0"/>
          <w:lang w:val="en-GB"/>
        </w:rPr>
        <w:t>allows for Android app unit testing</w:t>
      </w:r>
      <w:r w:rsidR="009446B3" w:rsidRPr="00C8372C">
        <w:rPr>
          <w:rStyle w:val="Emphasis"/>
          <w:i w:val="0"/>
          <w:lang w:val="en-GB"/>
        </w:rPr>
        <w:t xml:space="preserve"> in the JVM workstation.</w:t>
      </w:r>
      <w:r w:rsidR="00216B16" w:rsidRPr="00C8372C">
        <w:rPr>
          <w:rStyle w:val="Emphasis"/>
          <w:i w:val="0"/>
          <w:lang w:val="en-GB"/>
        </w:rPr>
        <w:t xml:space="preserve"> </w:t>
      </w:r>
      <w:r w:rsidR="00BD4527">
        <w:rPr>
          <w:rStyle w:val="Emphasis"/>
          <w:i w:val="0"/>
          <w:lang w:val="en-GB"/>
        </w:rPr>
        <w:t xml:space="preserve">However, after multiple attempts to implement frameworks such as </w:t>
      </w:r>
      <w:proofErr w:type="spellStart"/>
      <w:r w:rsidR="00BD4527">
        <w:rPr>
          <w:rStyle w:val="Emphasis"/>
          <w:i w:val="0"/>
          <w:lang w:val="en-GB"/>
        </w:rPr>
        <w:t>Roboelectric</w:t>
      </w:r>
      <w:proofErr w:type="spellEnd"/>
      <w:r w:rsidR="00BD4527">
        <w:rPr>
          <w:rStyle w:val="Emphasis"/>
          <w:i w:val="0"/>
          <w:lang w:val="en-GB"/>
        </w:rPr>
        <w:t xml:space="preserve"> and Espresso, I was unable to run any of the tests I’ve written due to a compilation error in Kotlin that I was unable to resolve even when following solutions found online. Because of this, I decided to switch from using frameworks to using a Traditional Testing table to test my app. I focused mainly on the components of the app that I had written rather than focusing on testing each security feature as I knew that each security feature had undergone </w:t>
      </w:r>
      <w:r w:rsidR="002335FD">
        <w:rPr>
          <w:rStyle w:val="Emphasis"/>
          <w:i w:val="0"/>
          <w:lang w:val="en-GB"/>
        </w:rPr>
        <w:t>its</w:t>
      </w:r>
      <w:r w:rsidR="00BD4527">
        <w:rPr>
          <w:rStyle w:val="Emphasis"/>
          <w:i w:val="0"/>
          <w:lang w:val="en-GB"/>
        </w:rPr>
        <w:t xml:space="preserve"> own testing by the author.</w:t>
      </w:r>
    </w:p>
    <w:p w14:paraId="7CE5B79D" w14:textId="6C04BDA6" w:rsidR="00871BB2" w:rsidRDefault="00216B16" w:rsidP="009446B3">
      <w:pPr>
        <w:rPr>
          <w:rStyle w:val="Emphasis"/>
          <w:i w:val="0"/>
          <w:lang w:val="en-GB"/>
        </w:rPr>
      </w:pPr>
      <w:r w:rsidRPr="00C8372C">
        <w:rPr>
          <w:rStyle w:val="Emphasis"/>
          <w:i w:val="0"/>
          <w:lang w:val="en-GB"/>
        </w:rPr>
        <w:t xml:space="preserve">Finally, </w:t>
      </w:r>
      <w:r w:rsidR="002335FD">
        <w:rPr>
          <w:rStyle w:val="Emphasis"/>
          <w:i w:val="0"/>
          <w:lang w:val="en-GB"/>
        </w:rPr>
        <w:t>I also made sure to comment my code to</w:t>
      </w:r>
      <w:r w:rsidR="000114A0" w:rsidRPr="00C8372C">
        <w:rPr>
          <w:rStyle w:val="Emphasis"/>
          <w:i w:val="0"/>
          <w:lang w:val="en-GB"/>
        </w:rPr>
        <w:t xml:space="preserve"> </w:t>
      </w:r>
      <w:r w:rsidR="002335FD">
        <w:rPr>
          <w:rStyle w:val="Emphasis"/>
          <w:i w:val="0"/>
          <w:lang w:val="en-GB"/>
        </w:rPr>
        <w:t>improve</w:t>
      </w:r>
      <w:r w:rsidR="000114A0" w:rsidRPr="00C8372C">
        <w:rPr>
          <w:rStyle w:val="Emphasis"/>
          <w:i w:val="0"/>
          <w:lang w:val="en-GB"/>
        </w:rPr>
        <w:t xml:space="preserve"> readability and</w:t>
      </w:r>
      <w:r w:rsidR="002335FD">
        <w:rPr>
          <w:rStyle w:val="Emphasis"/>
          <w:i w:val="0"/>
          <w:lang w:val="en-GB"/>
        </w:rPr>
        <w:t xml:space="preserve"> enable</w:t>
      </w:r>
      <w:r w:rsidR="000114A0" w:rsidRPr="00C8372C">
        <w:rPr>
          <w:rStyle w:val="Emphasis"/>
          <w:i w:val="0"/>
          <w:lang w:val="en-GB"/>
        </w:rPr>
        <w:t xml:space="preserve"> a</w:t>
      </w:r>
      <w:r w:rsidR="00C81E1F" w:rsidRPr="00C8372C">
        <w:rPr>
          <w:rStyle w:val="Emphasis"/>
          <w:i w:val="0"/>
          <w:lang w:val="en-GB"/>
        </w:rPr>
        <w:t xml:space="preserve"> logical</w:t>
      </w:r>
      <w:r w:rsidR="000114A0" w:rsidRPr="00C8372C">
        <w:rPr>
          <w:rStyle w:val="Emphasis"/>
          <w:i w:val="0"/>
          <w:lang w:val="en-GB"/>
        </w:rPr>
        <w:t xml:space="preserve"> understanding of the program</w:t>
      </w:r>
      <w:r w:rsidR="00C81E1F" w:rsidRPr="00C8372C">
        <w:rPr>
          <w:rStyle w:val="Emphasis"/>
          <w:i w:val="0"/>
          <w:lang w:val="en-GB"/>
        </w:rPr>
        <w:t xml:space="preserve"> </w:t>
      </w:r>
      <w:r w:rsidR="00DE439C" w:rsidRPr="00C8372C">
        <w:rPr>
          <w:rStyle w:val="Emphasis"/>
          <w:i w:val="0"/>
          <w:lang w:val="en-GB"/>
        </w:rPr>
        <w:t>for any passing developers. It is also</w:t>
      </w:r>
      <w:r w:rsidR="00C81E1F" w:rsidRPr="00C8372C">
        <w:rPr>
          <w:rStyle w:val="Emphasis"/>
          <w:i w:val="0"/>
          <w:lang w:val="en-GB"/>
        </w:rPr>
        <w:t xml:space="preserve"> a fundamental </w:t>
      </w:r>
      <w:r w:rsidR="00AC6BD0" w:rsidRPr="00C8372C">
        <w:rPr>
          <w:rStyle w:val="Emphasis"/>
          <w:i w:val="0"/>
          <w:lang w:val="en-GB"/>
        </w:rPr>
        <w:t xml:space="preserve">example of </w:t>
      </w:r>
      <w:r w:rsidR="00790BD2" w:rsidRPr="00C8372C">
        <w:rPr>
          <w:rStyle w:val="Emphasis"/>
          <w:i w:val="0"/>
          <w:lang w:val="en-GB"/>
        </w:rPr>
        <w:t>a form of</w:t>
      </w:r>
      <w:r w:rsidR="00807DAA" w:rsidRPr="00C8372C">
        <w:rPr>
          <w:rStyle w:val="Emphasis"/>
          <w:i w:val="0"/>
          <w:lang w:val="en-GB"/>
        </w:rPr>
        <w:t xml:space="preserve"> pair-programming </w:t>
      </w:r>
      <w:r w:rsidR="00180787" w:rsidRPr="00C8372C">
        <w:rPr>
          <w:rStyle w:val="Emphasis"/>
          <w:i w:val="0"/>
          <w:lang w:val="en-GB"/>
        </w:rPr>
        <w:t>which</w:t>
      </w:r>
      <w:r w:rsidR="00AC6BD0" w:rsidRPr="00C8372C">
        <w:rPr>
          <w:rStyle w:val="Emphasis"/>
          <w:i w:val="0"/>
          <w:lang w:val="en-GB"/>
        </w:rPr>
        <w:t xml:space="preserve"> is </w:t>
      </w:r>
      <w:r w:rsidR="00180787" w:rsidRPr="00C8372C">
        <w:rPr>
          <w:rStyle w:val="Emphasis"/>
          <w:i w:val="0"/>
          <w:lang w:val="en-GB"/>
        </w:rPr>
        <w:t>often</w:t>
      </w:r>
      <w:r w:rsidR="00AC6BD0" w:rsidRPr="00C8372C">
        <w:rPr>
          <w:rStyle w:val="Emphasis"/>
          <w:i w:val="0"/>
          <w:lang w:val="en-GB"/>
        </w:rPr>
        <w:t xml:space="preserve"> demonstrated in team-based development environments.</w:t>
      </w:r>
    </w:p>
    <w:p w14:paraId="0CEC7A00" w14:textId="72EB658F" w:rsidR="00E96D24" w:rsidRDefault="00E96D24" w:rsidP="00E96D24">
      <w:pPr>
        <w:pStyle w:val="Heading3"/>
        <w:rPr>
          <w:rStyle w:val="Emphasis"/>
          <w:i w:val="0"/>
        </w:rPr>
      </w:pPr>
      <w:r>
        <w:rPr>
          <w:rStyle w:val="Emphasis"/>
          <w:i w:val="0"/>
        </w:rPr>
        <w:lastRenderedPageBreak/>
        <w:t>Operating System Compatibility Testing</w:t>
      </w:r>
      <w:r w:rsidR="00C865A1">
        <w:rPr>
          <w:rStyle w:val="Emphasis"/>
          <w:i w:val="0"/>
        </w:rPr>
        <w:t xml:space="preserve"> (To Do Screenshots)</w:t>
      </w:r>
    </w:p>
    <w:p w14:paraId="55E0D9FC" w14:textId="77D728E7" w:rsidR="00E96D24" w:rsidRDefault="00E96D24" w:rsidP="00E96D24">
      <w:pPr>
        <w:rPr>
          <w:lang w:val="en-GB"/>
        </w:rPr>
      </w:pPr>
      <w:r>
        <w:rPr>
          <w:lang w:val="en-GB"/>
        </w:rPr>
        <w:t>As one of my requirements for the project was</w:t>
      </w:r>
      <w:r w:rsidR="000F08CC">
        <w:rPr>
          <w:lang w:val="en-GB"/>
        </w:rPr>
        <w:t xml:space="preserve"> to ensure that </w:t>
      </w:r>
      <w:proofErr w:type="spellStart"/>
      <w:r w:rsidR="000F08CC">
        <w:rPr>
          <w:lang w:val="en-GB"/>
        </w:rPr>
        <w:t>AsecAV</w:t>
      </w:r>
      <w:proofErr w:type="spellEnd"/>
      <w:r w:rsidR="000F08CC">
        <w:rPr>
          <w:lang w:val="en-GB"/>
        </w:rPr>
        <w:t xml:space="preserve"> runs on all versions of android from 5.0 onwards. I needed to find a way to test my application efficiently on multiple versions of Android. I decided to tackle this by performing my own </w:t>
      </w:r>
      <w:proofErr w:type="gramStart"/>
      <w:r w:rsidR="000F08CC">
        <w:rPr>
          <w:lang w:val="en-GB"/>
        </w:rPr>
        <w:t>in depth</w:t>
      </w:r>
      <w:proofErr w:type="gramEnd"/>
      <w:r w:rsidR="000F08CC">
        <w:rPr>
          <w:lang w:val="en-GB"/>
        </w:rPr>
        <w:t xml:space="preserve"> tests on major versions of android</w:t>
      </w:r>
      <w:r w:rsidR="00B44967">
        <w:rPr>
          <w:lang w:val="en-GB"/>
        </w:rPr>
        <w:t xml:space="preserve"> specifically the older versions of android where I was less confident of the application working as expected. I also chose to use Google’s own Firebase Test Lab which is a cloud-based app testing infrastructure that lets me test my app in a wide range of operating systems. This platform allows me to test my app on multiple devices simultaneously and I </w:t>
      </w:r>
      <w:proofErr w:type="gramStart"/>
      <w:r w:rsidR="00B44967">
        <w:rPr>
          <w:lang w:val="en-GB"/>
        </w:rPr>
        <w:t>am able to</w:t>
      </w:r>
      <w:proofErr w:type="gramEnd"/>
      <w:r w:rsidR="00B44967">
        <w:rPr>
          <w:lang w:val="en-GB"/>
        </w:rPr>
        <w:t xml:space="preserve"> choose whether to test my app on a physical device or virtual device.</w:t>
      </w:r>
    </w:p>
    <w:p w14:paraId="1449132B" w14:textId="09478AD1" w:rsidR="00B44967" w:rsidRPr="00E96D24" w:rsidRDefault="00B44967" w:rsidP="00E96D24">
      <w:pPr>
        <w:rPr>
          <w:lang w:val="en-GB"/>
        </w:rPr>
      </w:pPr>
      <w:r>
        <w:rPr>
          <w:lang w:val="en-GB"/>
        </w:rPr>
        <w:t xml:space="preserve">As my main concern was whether </w:t>
      </w:r>
      <w:proofErr w:type="spellStart"/>
      <w:r>
        <w:rPr>
          <w:lang w:val="en-GB"/>
        </w:rPr>
        <w:t>AsecAV</w:t>
      </w:r>
      <w:proofErr w:type="spellEnd"/>
      <w:r>
        <w:rPr>
          <w:lang w:val="en-GB"/>
        </w:rPr>
        <w:t xml:space="preserve"> could compile and run successfully on different versions of android, I chose to use Firebase’s template Robo test which runs a ‘robot’ of sorts on my </w:t>
      </w:r>
      <w:proofErr w:type="gramStart"/>
      <w:r>
        <w:rPr>
          <w:lang w:val="en-GB"/>
        </w:rPr>
        <w:t>application  that</w:t>
      </w:r>
      <w:proofErr w:type="gramEnd"/>
      <w:r>
        <w:rPr>
          <w:lang w:val="en-GB"/>
        </w:rPr>
        <w:t xml:space="preserve"> simulates random interactions with my application. By virtue of the interactions being random, the </w:t>
      </w:r>
      <w:proofErr w:type="spellStart"/>
      <w:r>
        <w:rPr>
          <w:lang w:val="en-GB"/>
        </w:rPr>
        <w:t>robo</w:t>
      </w:r>
      <w:proofErr w:type="spellEnd"/>
      <w:r>
        <w:rPr>
          <w:lang w:val="en-GB"/>
        </w:rPr>
        <w:t xml:space="preserve"> is incapable of testing every interaction possible on </w:t>
      </w:r>
      <w:proofErr w:type="spellStart"/>
      <w:r>
        <w:rPr>
          <w:lang w:val="en-GB"/>
        </w:rPr>
        <w:t>AsecAV</w:t>
      </w:r>
      <w:proofErr w:type="spellEnd"/>
      <w:r>
        <w:rPr>
          <w:lang w:val="en-GB"/>
        </w:rPr>
        <w:t xml:space="preserve"> however running the tests and analysing the results still proved to be a great indicator as to whether there were any specific compatibility concerns regarding my application. It also shows me screenshots of how the app looked and ran on certain versions on android that I can now have a look at and fix. For example, my UI for </w:t>
      </w:r>
      <w:proofErr w:type="spellStart"/>
      <w:r>
        <w:rPr>
          <w:lang w:val="en-GB"/>
        </w:rPr>
        <w:t>AsecAV</w:t>
      </w:r>
      <w:proofErr w:type="spellEnd"/>
      <w:r>
        <w:rPr>
          <w:lang w:val="en-GB"/>
        </w:rPr>
        <w:t xml:space="preserve"> doesn’t seem to load properly on devices that are running Android version 26 and below.</w:t>
      </w:r>
      <w:r w:rsidR="00584AAB">
        <w:rPr>
          <w:lang w:val="en-GB"/>
        </w:rPr>
        <w:t xml:space="preserve"> </w:t>
      </w:r>
      <w:r>
        <w:rPr>
          <w:lang w:val="en-GB"/>
        </w:rPr>
        <w:t xml:space="preserve"> </w:t>
      </w:r>
    </w:p>
    <w:p w14:paraId="4A3B4350" w14:textId="77777777" w:rsidR="00E96D24" w:rsidRPr="00E96D24" w:rsidRDefault="00E96D24" w:rsidP="00E96D24">
      <w:pPr>
        <w:rPr>
          <w:lang w:val="en-GB"/>
        </w:rPr>
      </w:pPr>
    </w:p>
    <w:p w14:paraId="0680DAE1" w14:textId="6C226896" w:rsidR="002335FD" w:rsidRDefault="002335FD" w:rsidP="002335FD">
      <w:pPr>
        <w:pStyle w:val="Heading3"/>
        <w:rPr>
          <w:rStyle w:val="Emphasis"/>
          <w:i w:val="0"/>
        </w:rPr>
      </w:pPr>
      <w:r>
        <w:rPr>
          <w:rStyle w:val="Emphasis"/>
          <w:i w:val="0"/>
        </w:rPr>
        <w:t>Traditional Testing Tables</w:t>
      </w:r>
    </w:p>
    <w:p w14:paraId="7F133EB8" w14:textId="3323E366" w:rsidR="002335FD" w:rsidRDefault="002335FD" w:rsidP="002335FD">
      <w:pPr>
        <w:pStyle w:val="ProjectSpecHeadings"/>
      </w:pPr>
      <w:r>
        <w:t>Navigation Testing</w:t>
      </w:r>
      <w:r w:rsidR="0097387E">
        <w:t xml:space="preserve"> (TO DO)</w:t>
      </w:r>
    </w:p>
    <w:tbl>
      <w:tblPr>
        <w:tblStyle w:val="GridTable1Light"/>
        <w:tblW w:w="0" w:type="auto"/>
        <w:tblLook w:val="04A0" w:firstRow="1" w:lastRow="0" w:firstColumn="1" w:lastColumn="0" w:noHBand="0" w:noVBand="1"/>
      </w:tblPr>
      <w:tblGrid>
        <w:gridCol w:w="1755"/>
        <w:gridCol w:w="1755"/>
        <w:gridCol w:w="1756"/>
        <w:gridCol w:w="1756"/>
        <w:gridCol w:w="1756"/>
      </w:tblGrid>
      <w:tr w:rsidR="002B2169" w14:paraId="058BBF1B" w14:textId="7A436AB9" w:rsidTr="002B21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5" w:type="dxa"/>
            <w:vAlign w:val="center"/>
          </w:tcPr>
          <w:p w14:paraId="315D3128" w14:textId="5A1AF2C6" w:rsidR="002B2169" w:rsidRDefault="002B2169" w:rsidP="002335FD">
            <w:pPr>
              <w:jc w:val="center"/>
            </w:pPr>
            <w:r>
              <w:t>Test Number</w:t>
            </w:r>
          </w:p>
        </w:tc>
        <w:tc>
          <w:tcPr>
            <w:tcW w:w="1755" w:type="dxa"/>
            <w:vAlign w:val="center"/>
          </w:tcPr>
          <w:p w14:paraId="5F33A5BE" w14:textId="6E9BB614"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Test Description</w:t>
            </w:r>
          </w:p>
        </w:tc>
        <w:tc>
          <w:tcPr>
            <w:tcW w:w="1756" w:type="dxa"/>
            <w:vAlign w:val="center"/>
          </w:tcPr>
          <w:p w14:paraId="5B6A5E89" w14:textId="2715475C"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Expected Output</w:t>
            </w:r>
          </w:p>
        </w:tc>
        <w:tc>
          <w:tcPr>
            <w:tcW w:w="1756" w:type="dxa"/>
            <w:vAlign w:val="center"/>
          </w:tcPr>
          <w:p w14:paraId="1AB998EB" w14:textId="6D2C8A9B" w:rsidR="002B2169" w:rsidRDefault="002B2169" w:rsidP="002335FD">
            <w:pPr>
              <w:jc w:val="center"/>
              <w:cnfStyle w:val="100000000000" w:firstRow="1" w:lastRow="0" w:firstColumn="0" w:lastColumn="0" w:oddVBand="0" w:evenVBand="0" w:oddHBand="0" w:evenHBand="0" w:firstRowFirstColumn="0" w:firstRowLastColumn="0" w:lastRowFirstColumn="0" w:lastRowLastColumn="0"/>
            </w:pPr>
            <w:r>
              <w:t>Actual Output</w:t>
            </w:r>
          </w:p>
        </w:tc>
        <w:tc>
          <w:tcPr>
            <w:tcW w:w="1756" w:type="dxa"/>
            <w:vAlign w:val="center"/>
          </w:tcPr>
          <w:p w14:paraId="076240A8" w14:textId="4EC79B4C" w:rsidR="002B2169" w:rsidRDefault="002B2169" w:rsidP="002B2169">
            <w:pPr>
              <w:jc w:val="center"/>
              <w:cnfStyle w:val="100000000000" w:firstRow="1" w:lastRow="0" w:firstColumn="0" w:lastColumn="0" w:oddVBand="0" w:evenVBand="0" w:oddHBand="0" w:evenHBand="0" w:firstRowFirstColumn="0" w:firstRowLastColumn="0" w:lastRowFirstColumn="0" w:lastRowLastColumn="0"/>
            </w:pPr>
            <w:r>
              <w:t>Pass/Fail</w:t>
            </w:r>
          </w:p>
        </w:tc>
      </w:tr>
      <w:tr w:rsidR="0097387E" w14:paraId="772FDC27"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2C9FBE05" w14:textId="2644FCDB" w:rsidR="0097387E" w:rsidRDefault="0097387E" w:rsidP="0097387E">
            <w:pPr>
              <w:jc w:val="center"/>
            </w:pPr>
            <w:r>
              <w:t>1</w:t>
            </w:r>
          </w:p>
        </w:tc>
        <w:tc>
          <w:tcPr>
            <w:tcW w:w="1755" w:type="dxa"/>
            <w:vAlign w:val="center"/>
          </w:tcPr>
          <w:p w14:paraId="0749892E" w14:textId="0E69F77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 can access each app by pressing on the relevant button</w:t>
            </w:r>
          </w:p>
        </w:tc>
        <w:tc>
          <w:tcPr>
            <w:tcW w:w="1756" w:type="dxa"/>
            <w:vAlign w:val="center"/>
          </w:tcPr>
          <w:p w14:paraId="2B206881" w14:textId="29316D9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555D896" w14:textId="6E615A79"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App takes user to app they selected </w:t>
            </w:r>
          </w:p>
        </w:tc>
        <w:tc>
          <w:tcPr>
            <w:tcW w:w="1756" w:type="dxa"/>
            <w:vAlign w:val="center"/>
          </w:tcPr>
          <w:p w14:paraId="19629D0E" w14:textId="279C29B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3A7D5298" w14:textId="5F5733D6"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5D2F207C" w14:textId="125398DA" w:rsidR="0097387E" w:rsidRDefault="0097387E" w:rsidP="0097387E">
            <w:pPr>
              <w:jc w:val="center"/>
            </w:pPr>
            <w:r>
              <w:t>2</w:t>
            </w:r>
          </w:p>
        </w:tc>
        <w:tc>
          <w:tcPr>
            <w:tcW w:w="1755" w:type="dxa"/>
            <w:vAlign w:val="center"/>
          </w:tcPr>
          <w:p w14:paraId="73FE1F4B" w14:textId="549646F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exit app by pressing back button in app bar</w:t>
            </w:r>
          </w:p>
        </w:tc>
        <w:tc>
          <w:tcPr>
            <w:tcW w:w="1756" w:type="dxa"/>
            <w:vAlign w:val="center"/>
          </w:tcPr>
          <w:p w14:paraId="77036FD0" w14:textId="1F95BD7D"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59E56A3C" w14:textId="72E0DE6B"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closes when button is pressed</w:t>
            </w:r>
          </w:p>
        </w:tc>
        <w:tc>
          <w:tcPr>
            <w:tcW w:w="1756" w:type="dxa"/>
            <w:vAlign w:val="center"/>
          </w:tcPr>
          <w:p w14:paraId="2F6C8B89" w14:textId="395F8A9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26B3366B" w14:textId="7231C4BC"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4D667C2" w14:textId="3D07ECC6" w:rsidR="0097387E" w:rsidRDefault="0097387E" w:rsidP="0097387E">
            <w:pPr>
              <w:jc w:val="center"/>
            </w:pPr>
            <w:r>
              <w:t>3</w:t>
            </w:r>
          </w:p>
        </w:tc>
        <w:tc>
          <w:tcPr>
            <w:tcW w:w="1755" w:type="dxa"/>
            <w:vAlign w:val="center"/>
          </w:tcPr>
          <w:p w14:paraId="605775CF" w14:textId="436A63C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Users can return to the main menu by pressing the back button in the app bar</w:t>
            </w:r>
            <w:r w:rsidR="00633CB1">
              <w:t xml:space="preserve"> in any app</w:t>
            </w:r>
          </w:p>
        </w:tc>
        <w:tc>
          <w:tcPr>
            <w:tcW w:w="1756" w:type="dxa"/>
            <w:vAlign w:val="center"/>
          </w:tcPr>
          <w:p w14:paraId="164F7B9D" w14:textId="0086FFD2"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024601B8" w14:textId="6F4D492A"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Main Menu when button is pressed</w:t>
            </w:r>
          </w:p>
        </w:tc>
        <w:tc>
          <w:tcPr>
            <w:tcW w:w="1756" w:type="dxa"/>
            <w:vAlign w:val="center"/>
          </w:tcPr>
          <w:p w14:paraId="7EE5203B" w14:textId="7777777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p w14:paraId="7A554273" w14:textId="35844993" w:rsidR="00633CB1" w:rsidRDefault="00633CB1" w:rsidP="0097387E">
            <w:pPr>
              <w:jc w:val="center"/>
              <w:cnfStyle w:val="000000000000" w:firstRow="0" w:lastRow="0" w:firstColumn="0" w:lastColumn="0" w:oddVBand="0" w:evenVBand="0" w:oddHBand="0" w:evenHBand="0" w:firstRowFirstColumn="0" w:firstRowLastColumn="0" w:lastRowFirstColumn="0" w:lastRowLastColumn="0"/>
            </w:pPr>
            <w:r>
              <w:t>App locker: Fail</w:t>
            </w:r>
          </w:p>
        </w:tc>
      </w:tr>
      <w:tr w:rsidR="0097387E" w14:paraId="44A12C59"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3D71A9A" w14:textId="1F95CDD9" w:rsidR="0097387E" w:rsidRDefault="0097387E" w:rsidP="0097387E">
            <w:pPr>
              <w:jc w:val="center"/>
            </w:pPr>
            <w:r>
              <w:t>4</w:t>
            </w:r>
          </w:p>
        </w:tc>
        <w:tc>
          <w:tcPr>
            <w:tcW w:w="1755" w:type="dxa"/>
            <w:vAlign w:val="center"/>
          </w:tcPr>
          <w:p w14:paraId="4E246421" w14:textId="36113A71"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ressing the back button from any page in </w:t>
            </w:r>
            <w:proofErr w:type="spellStart"/>
            <w:r>
              <w:t>LibreAV</w:t>
            </w:r>
            <w:proofErr w:type="spellEnd"/>
            <w:r>
              <w:t xml:space="preserve"> will return the user to </w:t>
            </w:r>
            <w:r>
              <w:lastRenderedPageBreak/>
              <w:t>the previous page</w:t>
            </w:r>
          </w:p>
        </w:tc>
        <w:tc>
          <w:tcPr>
            <w:tcW w:w="1756" w:type="dxa"/>
            <w:vAlign w:val="center"/>
          </w:tcPr>
          <w:p w14:paraId="65222C30" w14:textId="19934F56"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lastRenderedPageBreak/>
              <w:t>App returns to previous page when button is pressed</w:t>
            </w:r>
          </w:p>
        </w:tc>
        <w:tc>
          <w:tcPr>
            <w:tcW w:w="1756" w:type="dxa"/>
            <w:vAlign w:val="center"/>
          </w:tcPr>
          <w:p w14:paraId="6B062459" w14:textId="0B5430C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returns to previous page when button is pressed</w:t>
            </w:r>
          </w:p>
        </w:tc>
        <w:tc>
          <w:tcPr>
            <w:tcW w:w="1756" w:type="dxa"/>
            <w:vAlign w:val="center"/>
          </w:tcPr>
          <w:p w14:paraId="65AD4E49" w14:textId="167A5604"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97387E" w14:paraId="06D93208"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0D2C7886" w14:textId="314AC4E9" w:rsidR="0097387E" w:rsidRDefault="0097387E" w:rsidP="0097387E">
            <w:pPr>
              <w:jc w:val="center"/>
            </w:pPr>
            <w:r>
              <w:t>5</w:t>
            </w:r>
          </w:p>
        </w:tc>
        <w:tc>
          <w:tcPr>
            <w:tcW w:w="1755" w:type="dxa"/>
            <w:vAlign w:val="center"/>
          </w:tcPr>
          <w:p w14:paraId="7E18743C" w14:textId="4FC9CEF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 xml:space="preserve">Pressing Scan Button in </w:t>
            </w:r>
            <w:proofErr w:type="spellStart"/>
            <w:r>
              <w:t>LibreAV</w:t>
            </w:r>
            <w:proofErr w:type="spellEnd"/>
            <w:r>
              <w:t xml:space="preserve"> will load progress which once finished will load List of apps</w:t>
            </w:r>
          </w:p>
        </w:tc>
        <w:tc>
          <w:tcPr>
            <w:tcW w:w="1756" w:type="dxa"/>
            <w:vAlign w:val="center"/>
          </w:tcPr>
          <w:p w14:paraId="0B300D8C" w14:textId="6332E1F3"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4D846F21" w14:textId="25493720"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App Scans apps on phone and outputs the results</w:t>
            </w:r>
          </w:p>
        </w:tc>
        <w:tc>
          <w:tcPr>
            <w:tcW w:w="1756" w:type="dxa"/>
            <w:vAlign w:val="center"/>
          </w:tcPr>
          <w:p w14:paraId="6CA81276" w14:textId="16419297" w:rsidR="0097387E" w:rsidRDefault="0097387E" w:rsidP="0097387E">
            <w:pPr>
              <w:jc w:val="center"/>
              <w:cnfStyle w:val="000000000000" w:firstRow="0" w:lastRow="0" w:firstColumn="0" w:lastColumn="0" w:oddVBand="0" w:evenVBand="0" w:oddHBand="0" w:evenHBand="0" w:firstRowFirstColumn="0" w:firstRowLastColumn="0" w:lastRowFirstColumn="0" w:lastRowLastColumn="0"/>
            </w:pPr>
            <w:r>
              <w:t>Pass</w:t>
            </w:r>
          </w:p>
        </w:tc>
      </w:tr>
      <w:tr w:rsidR="00633CB1" w14:paraId="3B4F223E"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4051930B" w14:textId="3BBDEAA2" w:rsidR="00633CB1" w:rsidRDefault="00633CB1" w:rsidP="00633CB1">
            <w:pPr>
              <w:jc w:val="center"/>
            </w:pPr>
            <w:r>
              <w:t>6</w:t>
            </w:r>
          </w:p>
        </w:tc>
        <w:tc>
          <w:tcPr>
            <w:tcW w:w="1755" w:type="dxa"/>
            <w:vAlign w:val="center"/>
          </w:tcPr>
          <w:p w14:paraId="1482DAD9" w14:textId="08C81B10"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User can refresh list by pressing refresh button</w:t>
            </w:r>
          </w:p>
        </w:tc>
        <w:tc>
          <w:tcPr>
            <w:tcW w:w="1756" w:type="dxa"/>
            <w:vAlign w:val="center"/>
          </w:tcPr>
          <w:p w14:paraId="7B12861A" w14:textId="2FB721B0"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goes back to scan screen and rescans all apps and outputs result</w:t>
            </w:r>
          </w:p>
        </w:tc>
        <w:tc>
          <w:tcPr>
            <w:tcW w:w="1756" w:type="dxa"/>
            <w:vAlign w:val="center"/>
          </w:tcPr>
          <w:p w14:paraId="10AF9A65" w14:textId="51491E99"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goes back to scan screen and rescans all apps and outputs result</w:t>
            </w:r>
          </w:p>
        </w:tc>
        <w:tc>
          <w:tcPr>
            <w:tcW w:w="1756" w:type="dxa"/>
            <w:vAlign w:val="center"/>
          </w:tcPr>
          <w:p w14:paraId="1028BD88" w14:textId="77777777"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p w14:paraId="3BC2CD6A" w14:textId="754C6E19"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p>
        </w:tc>
      </w:tr>
      <w:tr w:rsidR="00633CB1" w14:paraId="310A1D0A"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78051F54" w14:textId="2E7F0F42" w:rsidR="00633CB1" w:rsidRDefault="00633CB1" w:rsidP="00633CB1">
            <w:pPr>
              <w:jc w:val="center"/>
            </w:pPr>
            <w:r>
              <w:t>7</w:t>
            </w:r>
          </w:p>
        </w:tc>
        <w:tc>
          <w:tcPr>
            <w:tcW w:w="1755" w:type="dxa"/>
            <w:vAlign w:val="center"/>
          </w:tcPr>
          <w:p w14:paraId="778FD645" w14:textId="740614A5"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 xml:space="preserve">User can uninstall apps from </w:t>
            </w:r>
            <w:proofErr w:type="spellStart"/>
            <w:r>
              <w:t>LibreAV</w:t>
            </w:r>
            <w:proofErr w:type="spellEnd"/>
          </w:p>
        </w:tc>
        <w:tc>
          <w:tcPr>
            <w:tcW w:w="1756" w:type="dxa"/>
            <w:vAlign w:val="center"/>
          </w:tcPr>
          <w:p w14:paraId="641BFF8A" w14:textId="264EFF23"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 xml:space="preserve">Popup requesting uninstall appears when user presses button in </w:t>
            </w:r>
            <w:proofErr w:type="spellStart"/>
            <w:r>
              <w:t>LibreAV</w:t>
            </w:r>
            <w:proofErr w:type="spellEnd"/>
          </w:p>
        </w:tc>
        <w:tc>
          <w:tcPr>
            <w:tcW w:w="1756" w:type="dxa"/>
            <w:vAlign w:val="center"/>
          </w:tcPr>
          <w:p w14:paraId="21272F52" w14:textId="567FD840"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 xml:space="preserve">Popup requesting uninstall appears when user presses button in </w:t>
            </w:r>
            <w:proofErr w:type="spellStart"/>
            <w:r>
              <w:t>LibreAV</w:t>
            </w:r>
            <w:proofErr w:type="spellEnd"/>
          </w:p>
        </w:tc>
        <w:tc>
          <w:tcPr>
            <w:tcW w:w="1756" w:type="dxa"/>
            <w:vAlign w:val="center"/>
          </w:tcPr>
          <w:p w14:paraId="774F1CA0" w14:textId="57F6163A"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tc>
      </w:tr>
      <w:tr w:rsidR="00633CB1" w14:paraId="379A3DB1"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42A10375" w14:textId="51CBA52F" w:rsidR="00633CB1" w:rsidRDefault="00633CB1" w:rsidP="00633CB1">
            <w:pPr>
              <w:jc w:val="center"/>
            </w:pPr>
            <w:r>
              <w:t>8</w:t>
            </w:r>
          </w:p>
        </w:tc>
        <w:tc>
          <w:tcPr>
            <w:tcW w:w="1755" w:type="dxa"/>
            <w:vAlign w:val="center"/>
          </w:tcPr>
          <w:p w14:paraId="360E7F43" w14:textId="2B5CAFA3"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User can select an app from list to view its permissions in Permission Viewer</w:t>
            </w:r>
          </w:p>
        </w:tc>
        <w:tc>
          <w:tcPr>
            <w:tcW w:w="1756" w:type="dxa"/>
            <w:vAlign w:val="center"/>
          </w:tcPr>
          <w:p w14:paraId="65350C6C" w14:textId="66948B2A"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3F2A7855" w14:textId="7EFCFB64"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shows user a list of permissions the app uses</w:t>
            </w:r>
          </w:p>
        </w:tc>
        <w:tc>
          <w:tcPr>
            <w:tcW w:w="1756" w:type="dxa"/>
            <w:vAlign w:val="center"/>
          </w:tcPr>
          <w:p w14:paraId="5B571A56" w14:textId="671DFFC4"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tc>
      </w:tr>
      <w:tr w:rsidR="00633CB1" w14:paraId="52FF7BBB"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61322E63" w14:textId="2A3AC2E8" w:rsidR="00633CB1" w:rsidRDefault="00633CB1" w:rsidP="00633CB1">
            <w:pPr>
              <w:jc w:val="center"/>
            </w:pPr>
            <w:r>
              <w:t>8</w:t>
            </w:r>
          </w:p>
        </w:tc>
        <w:tc>
          <w:tcPr>
            <w:tcW w:w="1755" w:type="dxa"/>
            <w:vAlign w:val="center"/>
          </w:tcPr>
          <w:p w14:paraId="5D2A7BE8" w14:textId="7CBC6840"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User can go straight to settings page of app when they press on button in the permission Viewer.</w:t>
            </w:r>
          </w:p>
        </w:tc>
        <w:tc>
          <w:tcPr>
            <w:tcW w:w="1756" w:type="dxa"/>
            <w:vAlign w:val="center"/>
          </w:tcPr>
          <w:p w14:paraId="41E05B5B" w14:textId="6A443376"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571D975C" w14:textId="6EDE64B7"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sends user to Android Settings permission page for chosen app</w:t>
            </w:r>
          </w:p>
        </w:tc>
        <w:tc>
          <w:tcPr>
            <w:tcW w:w="1756" w:type="dxa"/>
            <w:vAlign w:val="center"/>
          </w:tcPr>
          <w:p w14:paraId="25449471" w14:textId="66CFBDFE"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tc>
      </w:tr>
      <w:tr w:rsidR="00633CB1" w14:paraId="2F8F5EF6" w14:textId="77777777" w:rsidTr="002B2169">
        <w:tc>
          <w:tcPr>
            <w:cnfStyle w:val="001000000000" w:firstRow="0" w:lastRow="0" w:firstColumn="1" w:lastColumn="0" w:oddVBand="0" w:evenVBand="0" w:oddHBand="0" w:evenHBand="0" w:firstRowFirstColumn="0" w:firstRowLastColumn="0" w:lastRowFirstColumn="0" w:lastRowLastColumn="0"/>
            <w:tcW w:w="1755" w:type="dxa"/>
            <w:vAlign w:val="center"/>
          </w:tcPr>
          <w:p w14:paraId="322AE6E2" w14:textId="2B541952" w:rsidR="00633CB1" w:rsidRDefault="00633CB1" w:rsidP="00633CB1">
            <w:pPr>
              <w:jc w:val="center"/>
            </w:pPr>
            <w:r>
              <w:t>9</w:t>
            </w:r>
          </w:p>
        </w:tc>
        <w:tc>
          <w:tcPr>
            <w:tcW w:w="1755" w:type="dxa"/>
            <w:vAlign w:val="center"/>
          </w:tcPr>
          <w:p w14:paraId="32E83C80" w14:textId="30DEEA12"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User can view all the open-source libraries used by app by selecting in menu on main page</w:t>
            </w:r>
          </w:p>
        </w:tc>
        <w:tc>
          <w:tcPr>
            <w:tcW w:w="1756" w:type="dxa"/>
            <w:vAlign w:val="center"/>
          </w:tcPr>
          <w:p w14:paraId="1265D085" w14:textId="0447524B"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66FD45DF" w14:textId="1EBF6668"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App opens a list of libraries used and their licenses when button is clicked.</w:t>
            </w:r>
          </w:p>
        </w:tc>
        <w:tc>
          <w:tcPr>
            <w:tcW w:w="1756" w:type="dxa"/>
            <w:vAlign w:val="center"/>
          </w:tcPr>
          <w:p w14:paraId="1D6E67C3" w14:textId="356715CF" w:rsidR="00633CB1" w:rsidRDefault="00633CB1" w:rsidP="00633CB1">
            <w:pPr>
              <w:jc w:val="center"/>
              <w:cnfStyle w:val="000000000000" w:firstRow="0" w:lastRow="0" w:firstColumn="0" w:lastColumn="0" w:oddVBand="0" w:evenVBand="0" w:oddHBand="0" w:evenHBand="0" w:firstRowFirstColumn="0" w:firstRowLastColumn="0" w:lastRowFirstColumn="0" w:lastRowLastColumn="0"/>
            </w:pPr>
            <w:r>
              <w:t>Pass</w:t>
            </w:r>
          </w:p>
        </w:tc>
      </w:tr>
    </w:tbl>
    <w:p w14:paraId="1EBE5644" w14:textId="3DA9B8D0" w:rsidR="002335FD" w:rsidRPr="002335FD" w:rsidRDefault="00472A47" w:rsidP="00472A47">
      <w:pPr>
        <w:pStyle w:val="ProjectSpecHeadings"/>
      </w:pPr>
      <w:r>
        <w:t>Functionality Testing (TO D</w:t>
      </w:r>
      <w:r w:rsidR="0081745C">
        <w:t>O</w:t>
      </w:r>
      <w:r>
        <w:t>)</w:t>
      </w:r>
    </w:p>
    <w:tbl>
      <w:tblPr>
        <w:tblStyle w:val="TableGrid"/>
        <w:tblW w:w="0" w:type="auto"/>
        <w:tblLook w:val="04A0" w:firstRow="1" w:lastRow="0" w:firstColumn="1" w:lastColumn="0" w:noHBand="0" w:noVBand="1"/>
      </w:tblPr>
      <w:tblGrid>
        <w:gridCol w:w="1755"/>
        <w:gridCol w:w="1755"/>
        <w:gridCol w:w="1756"/>
        <w:gridCol w:w="1756"/>
        <w:gridCol w:w="1756"/>
      </w:tblGrid>
      <w:tr w:rsidR="00633CB1" w14:paraId="1028BA5B" w14:textId="77777777" w:rsidTr="00633CB1">
        <w:tc>
          <w:tcPr>
            <w:tcW w:w="1755" w:type="dxa"/>
            <w:vAlign w:val="center"/>
          </w:tcPr>
          <w:p w14:paraId="15F8D9B5" w14:textId="2BD30382" w:rsidR="00633CB1" w:rsidRDefault="00633CB1" w:rsidP="00633CB1">
            <w:pPr>
              <w:jc w:val="center"/>
              <w:rPr>
                <w:lang w:val="en-GB"/>
              </w:rPr>
            </w:pPr>
            <w:r>
              <w:rPr>
                <w:lang w:val="en-GB"/>
              </w:rPr>
              <w:t>Test Number</w:t>
            </w:r>
          </w:p>
        </w:tc>
        <w:tc>
          <w:tcPr>
            <w:tcW w:w="1755" w:type="dxa"/>
            <w:vAlign w:val="center"/>
          </w:tcPr>
          <w:p w14:paraId="06C4BE43" w14:textId="42284A37" w:rsidR="00633CB1" w:rsidRDefault="00633CB1" w:rsidP="00633CB1">
            <w:pPr>
              <w:jc w:val="center"/>
              <w:rPr>
                <w:lang w:val="en-GB"/>
              </w:rPr>
            </w:pPr>
            <w:r>
              <w:rPr>
                <w:lang w:val="en-GB"/>
              </w:rPr>
              <w:t>Test Description</w:t>
            </w:r>
          </w:p>
        </w:tc>
        <w:tc>
          <w:tcPr>
            <w:tcW w:w="1756" w:type="dxa"/>
            <w:vAlign w:val="center"/>
          </w:tcPr>
          <w:p w14:paraId="44C3CB15" w14:textId="0FF083F4" w:rsidR="00633CB1" w:rsidRDefault="00633CB1" w:rsidP="00633CB1">
            <w:pPr>
              <w:jc w:val="center"/>
              <w:rPr>
                <w:lang w:val="en-GB"/>
              </w:rPr>
            </w:pPr>
            <w:r>
              <w:rPr>
                <w:lang w:val="en-GB"/>
              </w:rPr>
              <w:t>Expected Output</w:t>
            </w:r>
          </w:p>
        </w:tc>
        <w:tc>
          <w:tcPr>
            <w:tcW w:w="1756" w:type="dxa"/>
            <w:vAlign w:val="center"/>
          </w:tcPr>
          <w:p w14:paraId="2652CE0E" w14:textId="14C9515F" w:rsidR="00633CB1" w:rsidRDefault="00633CB1" w:rsidP="00633CB1">
            <w:pPr>
              <w:jc w:val="center"/>
              <w:rPr>
                <w:lang w:val="en-GB"/>
              </w:rPr>
            </w:pPr>
            <w:r>
              <w:rPr>
                <w:lang w:val="en-GB"/>
              </w:rPr>
              <w:t>Actual Output</w:t>
            </w:r>
          </w:p>
        </w:tc>
        <w:tc>
          <w:tcPr>
            <w:tcW w:w="1756" w:type="dxa"/>
            <w:vAlign w:val="center"/>
          </w:tcPr>
          <w:p w14:paraId="51B7B85D" w14:textId="50CB52AF" w:rsidR="00633CB1" w:rsidRDefault="00633CB1" w:rsidP="00633CB1">
            <w:pPr>
              <w:jc w:val="center"/>
              <w:rPr>
                <w:lang w:val="en-GB"/>
              </w:rPr>
            </w:pPr>
            <w:r>
              <w:rPr>
                <w:lang w:val="en-GB"/>
              </w:rPr>
              <w:t>Pass/Fail</w:t>
            </w:r>
          </w:p>
        </w:tc>
      </w:tr>
      <w:tr w:rsidR="00D55A2A" w14:paraId="63FC83D7" w14:textId="77777777" w:rsidTr="00633CB1">
        <w:tc>
          <w:tcPr>
            <w:tcW w:w="1755" w:type="dxa"/>
            <w:vAlign w:val="center"/>
          </w:tcPr>
          <w:p w14:paraId="0581DE20" w14:textId="232FE07D" w:rsidR="00D55A2A" w:rsidRDefault="00D55A2A" w:rsidP="00D55A2A">
            <w:pPr>
              <w:jc w:val="center"/>
              <w:rPr>
                <w:lang w:val="en-GB"/>
              </w:rPr>
            </w:pPr>
            <w:r>
              <w:rPr>
                <w:lang w:val="en-GB"/>
              </w:rPr>
              <w:t>1</w:t>
            </w:r>
          </w:p>
        </w:tc>
        <w:tc>
          <w:tcPr>
            <w:tcW w:w="1755" w:type="dxa"/>
            <w:vAlign w:val="center"/>
          </w:tcPr>
          <w:p w14:paraId="6233136A" w14:textId="105EF619" w:rsidR="00D55A2A" w:rsidRDefault="00D55A2A" w:rsidP="00D55A2A">
            <w:pPr>
              <w:jc w:val="center"/>
              <w:rPr>
                <w:lang w:val="en-GB"/>
              </w:rPr>
            </w:pPr>
            <w:proofErr w:type="spellStart"/>
            <w:r>
              <w:rPr>
                <w:lang w:val="en-GB"/>
              </w:rPr>
              <w:t>LibreAV</w:t>
            </w:r>
            <w:proofErr w:type="spellEnd"/>
            <w:r>
              <w:rPr>
                <w:lang w:val="en-GB"/>
              </w:rPr>
              <w:t xml:space="preserve">: scans all apps on device and </w:t>
            </w:r>
            <w:r>
              <w:rPr>
                <w:lang w:val="en-GB"/>
              </w:rPr>
              <w:lastRenderedPageBreak/>
              <w:t>assigns each app a malware prediction score</w:t>
            </w:r>
          </w:p>
        </w:tc>
        <w:tc>
          <w:tcPr>
            <w:tcW w:w="1756" w:type="dxa"/>
            <w:vAlign w:val="center"/>
          </w:tcPr>
          <w:p w14:paraId="5C7CC6A3" w14:textId="0D92084E" w:rsidR="00D55A2A" w:rsidRDefault="00D55A2A" w:rsidP="00D55A2A">
            <w:pPr>
              <w:jc w:val="center"/>
              <w:rPr>
                <w:lang w:val="en-GB"/>
              </w:rPr>
            </w:pPr>
            <w:r>
              <w:rPr>
                <w:lang w:val="en-GB"/>
              </w:rPr>
              <w:lastRenderedPageBreak/>
              <w:t xml:space="preserve">List of apps with a status underneath each </w:t>
            </w:r>
            <w:r>
              <w:rPr>
                <w:lang w:val="en-GB"/>
              </w:rPr>
              <w:lastRenderedPageBreak/>
              <w:t>app and then a score when clicking on app</w:t>
            </w:r>
          </w:p>
        </w:tc>
        <w:tc>
          <w:tcPr>
            <w:tcW w:w="1756" w:type="dxa"/>
            <w:vAlign w:val="center"/>
          </w:tcPr>
          <w:p w14:paraId="39DD4218" w14:textId="7F20DBA0" w:rsidR="00D55A2A" w:rsidRDefault="00D55A2A" w:rsidP="00D55A2A">
            <w:pPr>
              <w:jc w:val="center"/>
              <w:rPr>
                <w:lang w:val="en-GB"/>
              </w:rPr>
            </w:pPr>
            <w:r>
              <w:rPr>
                <w:lang w:val="en-GB"/>
              </w:rPr>
              <w:lastRenderedPageBreak/>
              <w:t xml:space="preserve">List of apps with a status underneath each </w:t>
            </w:r>
            <w:r>
              <w:rPr>
                <w:lang w:val="en-GB"/>
              </w:rPr>
              <w:lastRenderedPageBreak/>
              <w:t>app and then a score when clicking on app</w:t>
            </w:r>
          </w:p>
        </w:tc>
        <w:tc>
          <w:tcPr>
            <w:tcW w:w="1756" w:type="dxa"/>
            <w:vAlign w:val="center"/>
          </w:tcPr>
          <w:p w14:paraId="783D5541" w14:textId="7C7DB6B6" w:rsidR="00D55A2A" w:rsidRDefault="00D55A2A" w:rsidP="00D55A2A">
            <w:pPr>
              <w:jc w:val="center"/>
              <w:rPr>
                <w:lang w:val="en-GB"/>
              </w:rPr>
            </w:pPr>
            <w:r>
              <w:rPr>
                <w:lang w:val="en-GB"/>
              </w:rPr>
              <w:lastRenderedPageBreak/>
              <w:t>Pass</w:t>
            </w:r>
          </w:p>
        </w:tc>
      </w:tr>
      <w:tr w:rsidR="00D55A2A" w14:paraId="72556608" w14:textId="77777777" w:rsidTr="00633CB1">
        <w:tc>
          <w:tcPr>
            <w:tcW w:w="1755" w:type="dxa"/>
            <w:vAlign w:val="center"/>
          </w:tcPr>
          <w:p w14:paraId="695AB83A" w14:textId="7EC3D7E0" w:rsidR="00D55A2A" w:rsidRDefault="00D55A2A" w:rsidP="00D55A2A">
            <w:pPr>
              <w:jc w:val="center"/>
              <w:rPr>
                <w:lang w:val="en-GB"/>
              </w:rPr>
            </w:pPr>
            <w:r>
              <w:rPr>
                <w:lang w:val="en-GB"/>
              </w:rPr>
              <w:t>2</w:t>
            </w:r>
          </w:p>
        </w:tc>
        <w:tc>
          <w:tcPr>
            <w:tcW w:w="1755" w:type="dxa"/>
            <w:vAlign w:val="center"/>
          </w:tcPr>
          <w:p w14:paraId="585A8334" w14:textId="2160DF21" w:rsidR="00D55A2A" w:rsidRDefault="00D55A2A" w:rsidP="00D55A2A">
            <w:pPr>
              <w:jc w:val="center"/>
              <w:rPr>
                <w:lang w:val="en-GB"/>
              </w:rPr>
            </w:pPr>
            <w:r>
              <w:rPr>
                <w:lang w:val="en-GB"/>
              </w:rPr>
              <w:t>Hypatia: Can access selected folders and scan all apps</w:t>
            </w:r>
          </w:p>
        </w:tc>
        <w:tc>
          <w:tcPr>
            <w:tcW w:w="1756" w:type="dxa"/>
            <w:vAlign w:val="center"/>
          </w:tcPr>
          <w:p w14:paraId="23683E94" w14:textId="59EBC9DF" w:rsidR="00D55A2A" w:rsidRDefault="00D55A2A" w:rsidP="00D55A2A">
            <w:pPr>
              <w:jc w:val="center"/>
              <w:rPr>
                <w:lang w:val="en-GB"/>
              </w:rPr>
            </w:pPr>
            <w:r>
              <w:rPr>
                <w:lang w:val="en-GB"/>
              </w:rPr>
              <w:t>Hypatia Completes Scan and scans correct number of files.</w:t>
            </w:r>
          </w:p>
        </w:tc>
        <w:tc>
          <w:tcPr>
            <w:tcW w:w="1756" w:type="dxa"/>
            <w:vAlign w:val="center"/>
          </w:tcPr>
          <w:p w14:paraId="713581B0" w14:textId="3E91C29E" w:rsidR="00D55A2A" w:rsidRDefault="00D55A2A" w:rsidP="00D55A2A">
            <w:pPr>
              <w:jc w:val="center"/>
              <w:rPr>
                <w:lang w:val="en-GB"/>
              </w:rPr>
            </w:pPr>
            <w:r>
              <w:rPr>
                <w:lang w:val="en-GB"/>
              </w:rPr>
              <w:t>Hypatia Completes Scan and scans correct number of files.</w:t>
            </w:r>
          </w:p>
        </w:tc>
        <w:tc>
          <w:tcPr>
            <w:tcW w:w="1756" w:type="dxa"/>
            <w:vAlign w:val="center"/>
          </w:tcPr>
          <w:p w14:paraId="2CBD398B" w14:textId="73569CAC" w:rsidR="00D55A2A" w:rsidRDefault="00D55A2A" w:rsidP="00D55A2A">
            <w:pPr>
              <w:jc w:val="center"/>
              <w:rPr>
                <w:lang w:val="en-GB"/>
              </w:rPr>
            </w:pPr>
            <w:r>
              <w:rPr>
                <w:lang w:val="en-GB"/>
              </w:rPr>
              <w:t>Pass</w:t>
            </w:r>
          </w:p>
        </w:tc>
      </w:tr>
      <w:tr w:rsidR="00D55A2A" w14:paraId="134723BA" w14:textId="77777777" w:rsidTr="00633CB1">
        <w:tc>
          <w:tcPr>
            <w:tcW w:w="1755" w:type="dxa"/>
            <w:vAlign w:val="center"/>
          </w:tcPr>
          <w:p w14:paraId="51382742" w14:textId="3A3D9C9E" w:rsidR="00D55A2A" w:rsidRDefault="00D55A2A" w:rsidP="00D55A2A">
            <w:pPr>
              <w:jc w:val="center"/>
              <w:rPr>
                <w:lang w:val="en-GB"/>
              </w:rPr>
            </w:pPr>
            <w:r>
              <w:rPr>
                <w:lang w:val="en-GB"/>
              </w:rPr>
              <w:t>3</w:t>
            </w:r>
          </w:p>
        </w:tc>
        <w:tc>
          <w:tcPr>
            <w:tcW w:w="1755" w:type="dxa"/>
            <w:vAlign w:val="center"/>
          </w:tcPr>
          <w:p w14:paraId="7246ED9C" w14:textId="0C3DF4DC" w:rsidR="00D55A2A" w:rsidRDefault="00D55A2A" w:rsidP="00D55A2A">
            <w:pPr>
              <w:jc w:val="center"/>
              <w:rPr>
                <w:lang w:val="en-GB"/>
              </w:rPr>
            </w:pPr>
            <w:r>
              <w:rPr>
                <w:lang w:val="en-GB"/>
              </w:rPr>
              <w:t>App Locker</w:t>
            </w:r>
            <w:r w:rsidR="00AB17FF">
              <w:rPr>
                <w:lang w:val="en-GB"/>
              </w:rPr>
              <w:t xml:space="preserve"> can lock apps and allow user to give unique passwords to each app </w:t>
            </w:r>
          </w:p>
        </w:tc>
        <w:tc>
          <w:tcPr>
            <w:tcW w:w="1756" w:type="dxa"/>
            <w:vAlign w:val="center"/>
          </w:tcPr>
          <w:p w14:paraId="26166353" w14:textId="2EE0497C" w:rsidR="00D55A2A" w:rsidRDefault="00D55A2A" w:rsidP="00D55A2A">
            <w:pPr>
              <w:jc w:val="center"/>
              <w:rPr>
                <w:lang w:val="en-GB"/>
              </w:rPr>
            </w:pPr>
            <w:r>
              <w:rPr>
                <w:lang w:val="en-GB"/>
              </w:rPr>
              <w:t>App locker lock apps of the user’s choosing and allow the user to create different passwords for different apps</w:t>
            </w:r>
          </w:p>
        </w:tc>
        <w:tc>
          <w:tcPr>
            <w:tcW w:w="1756" w:type="dxa"/>
            <w:vAlign w:val="center"/>
          </w:tcPr>
          <w:p w14:paraId="43ED1F20" w14:textId="7B239639" w:rsidR="00D55A2A" w:rsidRDefault="00D55A2A" w:rsidP="00D55A2A">
            <w:pPr>
              <w:jc w:val="center"/>
              <w:rPr>
                <w:lang w:val="en-GB"/>
              </w:rPr>
            </w:pPr>
            <w:r>
              <w:rPr>
                <w:lang w:val="en-GB"/>
              </w:rPr>
              <w:t>App locker can lock apps of the user’s choosing and allow the user to create different passwords for different apps</w:t>
            </w:r>
          </w:p>
        </w:tc>
        <w:tc>
          <w:tcPr>
            <w:tcW w:w="1756" w:type="dxa"/>
            <w:vAlign w:val="center"/>
          </w:tcPr>
          <w:p w14:paraId="7ACFDC66" w14:textId="2BB0EA44" w:rsidR="00D55A2A" w:rsidRDefault="00D55A2A" w:rsidP="00D55A2A">
            <w:pPr>
              <w:jc w:val="center"/>
              <w:rPr>
                <w:lang w:val="en-GB"/>
              </w:rPr>
            </w:pPr>
            <w:r>
              <w:rPr>
                <w:lang w:val="en-GB"/>
              </w:rPr>
              <w:t>Pass</w:t>
            </w:r>
          </w:p>
        </w:tc>
      </w:tr>
      <w:tr w:rsidR="00AB17FF" w14:paraId="73C57A87" w14:textId="77777777" w:rsidTr="00633CB1">
        <w:tc>
          <w:tcPr>
            <w:tcW w:w="1755" w:type="dxa"/>
            <w:vAlign w:val="center"/>
          </w:tcPr>
          <w:p w14:paraId="2B3254FD" w14:textId="68AE3722" w:rsidR="00AB17FF" w:rsidRDefault="00AB17FF" w:rsidP="00AB17FF">
            <w:pPr>
              <w:jc w:val="center"/>
              <w:rPr>
                <w:lang w:val="en-GB"/>
              </w:rPr>
            </w:pPr>
            <w:r>
              <w:rPr>
                <w:lang w:val="en-GB"/>
              </w:rPr>
              <w:t>4</w:t>
            </w:r>
          </w:p>
        </w:tc>
        <w:tc>
          <w:tcPr>
            <w:tcW w:w="1755" w:type="dxa"/>
            <w:vAlign w:val="center"/>
          </w:tcPr>
          <w:p w14:paraId="44F32D26" w14:textId="368F6856" w:rsidR="00AB17FF" w:rsidRDefault="00AB17FF" w:rsidP="00AB17FF">
            <w:pPr>
              <w:jc w:val="center"/>
              <w:rPr>
                <w:lang w:val="en-GB"/>
              </w:rPr>
            </w:pPr>
            <w:r>
              <w:rPr>
                <w:lang w:val="en-GB"/>
              </w:rPr>
              <w:t>App Locker has minimal delay when showing lock screen when opening app</w:t>
            </w:r>
          </w:p>
        </w:tc>
        <w:tc>
          <w:tcPr>
            <w:tcW w:w="1756" w:type="dxa"/>
            <w:vAlign w:val="center"/>
          </w:tcPr>
          <w:p w14:paraId="4017F055" w14:textId="7BD4C1A8" w:rsidR="00AB17FF" w:rsidRDefault="00AB17FF" w:rsidP="00AB17FF">
            <w:pPr>
              <w:jc w:val="center"/>
              <w:rPr>
                <w:lang w:val="en-GB"/>
              </w:rPr>
            </w:pPr>
            <w:r>
              <w:rPr>
                <w:lang w:val="en-GB"/>
              </w:rPr>
              <w:t>Lock screen appears near instantaneously when opening app</w:t>
            </w:r>
          </w:p>
        </w:tc>
        <w:tc>
          <w:tcPr>
            <w:tcW w:w="1756" w:type="dxa"/>
            <w:vAlign w:val="center"/>
          </w:tcPr>
          <w:p w14:paraId="716BCB70" w14:textId="4741EAEA" w:rsidR="00AB17FF" w:rsidRDefault="00AB17FF" w:rsidP="00AB17FF">
            <w:pPr>
              <w:jc w:val="center"/>
              <w:rPr>
                <w:lang w:val="en-GB"/>
              </w:rPr>
            </w:pPr>
            <w:r>
              <w:rPr>
                <w:lang w:val="en-GB"/>
              </w:rPr>
              <w:t>Lock screen appears near instantaneously when opening app</w:t>
            </w:r>
          </w:p>
        </w:tc>
        <w:tc>
          <w:tcPr>
            <w:tcW w:w="1756" w:type="dxa"/>
            <w:vAlign w:val="center"/>
          </w:tcPr>
          <w:p w14:paraId="4F686A5E" w14:textId="72ADABE4" w:rsidR="00AB17FF" w:rsidRDefault="00AB17FF" w:rsidP="00AB17FF">
            <w:pPr>
              <w:jc w:val="center"/>
              <w:rPr>
                <w:lang w:val="en-GB"/>
              </w:rPr>
            </w:pPr>
            <w:r>
              <w:rPr>
                <w:lang w:val="en-GB"/>
              </w:rPr>
              <w:t>Pass</w:t>
            </w:r>
          </w:p>
        </w:tc>
      </w:tr>
    </w:tbl>
    <w:p w14:paraId="340EE534" w14:textId="67939C56" w:rsidR="002335FD" w:rsidRPr="002335FD" w:rsidRDefault="002335FD" w:rsidP="002335FD">
      <w:pPr>
        <w:rPr>
          <w:lang w:val="en-GB"/>
        </w:rPr>
      </w:pPr>
    </w:p>
    <w:p w14:paraId="4109F002" w14:textId="2D460BA4" w:rsidR="00595E2E" w:rsidRDefault="00595E2E" w:rsidP="00595E2E">
      <w:pPr>
        <w:pStyle w:val="Heading2"/>
      </w:pPr>
      <w:bookmarkStart w:id="26" w:name="_Toc120853990"/>
      <w:r>
        <w:t>Project Diary</w:t>
      </w:r>
      <w:bookmarkEnd w:id="26"/>
    </w:p>
    <w:p w14:paraId="39C125C0" w14:textId="022FDEA5" w:rsidR="00001986" w:rsidRPr="008A5010" w:rsidRDefault="00001986" w:rsidP="00001986">
      <w:pPr>
        <w:rPr>
          <w:lang w:val="en-GB"/>
        </w:rPr>
      </w:pPr>
      <w:r>
        <w:rPr>
          <w:lang w:val="en-GB"/>
        </w:rPr>
        <w:t>Please find</w:t>
      </w:r>
      <w:r w:rsidR="00E77A68">
        <w:rPr>
          <w:lang w:val="en-GB"/>
        </w:rPr>
        <w:t xml:space="preserve"> the</w:t>
      </w:r>
      <w:r>
        <w:rPr>
          <w:lang w:val="en-GB"/>
        </w:rPr>
        <w:t xml:space="preserve"> Project Diary in Appendix 9.2.</w:t>
      </w:r>
    </w:p>
    <w:p w14:paraId="49AFB95E" w14:textId="400A2810" w:rsidR="00B83A73" w:rsidRDefault="00B83A73">
      <w:pPr>
        <w:pStyle w:val="Heading1"/>
      </w:pPr>
      <w:bookmarkStart w:id="27" w:name="_Toc120853991"/>
      <w:r>
        <w:lastRenderedPageBreak/>
        <w:t>Professional Issues: Open-Source</w:t>
      </w:r>
      <w:r w:rsidR="008502F8">
        <w:t xml:space="preserve"> </w:t>
      </w:r>
      <w:r w:rsidR="00E242DB">
        <w:t xml:space="preserve">&amp; </w:t>
      </w:r>
      <w:r>
        <w:t xml:space="preserve">Licensing </w:t>
      </w:r>
    </w:p>
    <w:p w14:paraId="3BA0CB98" w14:textId="67C47ECA" w:rsidR="002360A4" w:rsidRPr="00510287" w:rsidRDefault="00F93AA7" w:rsidP="00B83A73">
      <w:pPr>
        <w:rPr>
          <w:lang w:val="en-GB"/>
        </w:rPr>
      </w:pPr>
      <w:r w:rsidRPr="00510287">
        <w:rPr>
          <w:lang w:val="en-GB"/>
        </w:rPr>
        <w:t xml:space="preserve">Open-Source software is software where the source code is freely and readily available for anyone to use, change, and distribute for any purpose. Open-Source software is released under an open-source license, such as MIT license and </w:t>
      </w:r>
      <w:r w:rsidR="00E242DB" w:rsidRPr="00510287">
        <w:rPr>
          <w:lang w:val="en-GB"/>
        </w:rPr>
        <w:t>GNU General Public License (</w:t>
      </w:r>
      <w:r w:rsidR="00F53588" w:rsidRPr="00510287">
        <w:rPr>
          <w:lang w:val="en-GB"/>
        </w:rPr>
        <w:t>GPL</w:t>
      </w:r>
      <w:r w:rsidR="00E242DB" w:rsidRPr="00510287">
        <w:rPr>
          <w:lang w:val="en-GB"/>
        </w:rPr>
        <w:t>)</w:t>
      </w:r>
      <w:r w:rsidRPr="00510287">
        <w:rPr>
          <w:lang w:val="en-GB"/>
        </w:rPr>
        <w:t>, which dictates and guarantees the end user’s right to use and modify the source code</w:t>
      </w:r>
      <w:r w:rsidR="002360A4" w:rsidRPr="00510287">
        <w:rPr>
          <w:lang w:val="en-GB"/>
        </w:rPr>
        <w:t xml:space="preserve"> and the conditions under which they can share their modifications </w:t>
      </w:r>
      <w:r w:rsidR="002360A4" w:rsidRPr="00510287">
        <w:rPr>
          <w:lang w:val="en-GB"/>
        </w:rPr>
        <w:fldChar w:fldCharType="begin"/>
      </w:r>
      <w:r w:rsidR="002360A4" w:rsidRPr="00510287">
        <w:rPr>
          <w:lang w:val="en-GB"/>
        </w:rPr>
        <w:instrText xml:space="preserve"> ADDIN EN.CITE &lt;EndNote&gt;&lt;Cite&gt;&lt;Author&gt;Hildenbrand&lt;/Author&gt;&lt;Year&gt;2012&lt;/Year&gt;&lt;RecNum&gt;132&lt;/RecNum&gt;&lt;DisplayText&gt;(Jerry Hildenbrand, 2012)&lt;/DisplayText&gt;&lt;record&gt;&lt;rec-number&gt;132&lt;/rec-number&gt;&lt;foreign-keys&gt;&lt;key app="EN" db-id="5sez9z0t29drs8ewv0opf0adfadaftessdef" timestamp="1678804955" guid="6efb1309-e378-4225-a53e-0ee15d166807"&gt;132&lt;/key&gt;&lt;/foreign-keys&gt;&lt;ref-type name="Web Page"&gt;12&lt;/ref-type&gt;&lt;contributors&gt;&lt;authors&gt;&lt;author&gt;Hildenbrand, Jerry&lt;/author&gt;&lt;/authors&gt;&lt;/contributors&gt;&lt;titles&gt;&lt;title&gt;What is open source?&lt;/title&gt;&lt;/titles&gt;&lt;volume&gt;2023&lt;/volume&gt;&lt;number&gt;14/03&lt;/number&gt;&lt;dates&gt;&lt;year&gt;2012&lt;/year&gt;&lt;pub-dates&gt;&lt;date&gt;2012-01-27&lt;/date&gt;&lt;/pub-dates&gt;&lt;/dates&gt;&lt;publisher&gt;Android Central&lt;/publisher&gt;&lt;urls&gt;&lt;related-urls&gt;&lt;url&gt;https://www.androidcentral.com/what-open-source-android-z&lt;/url&gt;&lt;/related-urls&gt;&lt;/urls&gt;&lt;/record&gt;&lt;/Cite&gt;&lt;/EndNote&gt;</w:instrText>
      </w:r>
      <w:r w:rsidR="002360A4" w:rsidRPr="00510287">
        <w:rPr>
          <w:lang w:val="en-GB"/>
        </w:rPr>
        <w:fldChar w:fldCharType="separate"/>
      </w:r>
      <w:r w:rsidR="002360A4" w:rsidRPr="00510287">
        <w:rPr>
          <w:noProof/>
          <w:lang w:val="en-GB"/>
        </w:rPr>
        <w:t>(Jerry Hildenbrand, 2012)</w:t>
      </w:r>
      <w:r w:rsidR="002360A4" w:rsidRPr="00510287">
        <w:rPr>
          <w:lang w:val="en-GB"/>
        </w:rPr>
        <w:fldChar w:fldCharType="end"/>
      </w:r>
      <w:r w:rsidR="002360A4" w:rsidRPr="00510287">
        <w:rPr>
          <w:lang w:val="en-GB"/>
        </w:rPr>
        <w:t>.</w:t>
      </w:r>
    </w:p>
    <w:p w14:paraId="2D707A26" w14:textId="77777777" w:rsidR="00ED7C4F" w:rsidRPr="00510287" w:rsidRDefault="002360A4" w:rsidP="00B83A73">
      <w:pPr>
        <w:rPr>
          <w:lang w:val="en-GB"/>
        </w:rPr>
      </w:pPr>
      <w:r w:rsidRPr="00510287">
        <w:rPr>
          <w:lang w:val="en-GB"/>
        </w:rPr>
        <w:t>There are multiple open-source licenses that a developer can use with each license varying in the conditions required to be met when using/distributing the project.</w:t>
      </w:r>
      <w:r w:rsidR="00F53588" w:rsidRPr="00510287">
        <w:rPr>
          <w:lang w:val="en-GB"/>
        </w:rPr>
        <w:t xml:space="preserve"> </w:t>
      </w:r>
      <w:r w:rsidR="00CD2E6B" w:rsidRPr="00510287">
        <w:rPr>
          <w:lang w:val="en-GB"/>
        </w:rPr>
        <w:t xml:space="preserve">For example, the GPL license requires any further developments or modifications of the source code to be placed under the same license </w:t>
      </w:r>
      <w:r w:rsidR="00CD2E6B" w:rsidRPr="00510287">
        <w:rPr>
          <w:lang w:val="en-GB"/>
        </w:rPr>
        <w:fldChar w:fldCharType="begin"/>
      </w:r>
      <w:r w:rsidR="00CD2E6B" w:rsidRPr="00510287">
        <w:rPr>
          <w:lang w:val="en-GB"/>
        </w:rPr>
        <w:instrText xml:space="preserve"> ADDIN EN.CITE &lt;EndNote&gt;&lt;Cite&gt;&lt;Author&gt;Foundation&lt;/Author&gt;&lt;Year&gt;2007&lt;/Year&gt;&lt;RecNum&gt;133&lt;/RecNum&gt;&lt;DisplayText&gt;(Free Software Foundation, 2007)&lt;/DisplayText&gt;&lt;record&gt;&lt;rec-number&gt;133&lt;/rec-number&gt;&lt;foreign-keys&gt;&lt;key app="EN" db-id="5sez9z0t29drs8ewv0opf0adfadaftessdef" timestamp="1678806649" guid="547d7166-a10c-44c7-8235-d5b998640dbb"&gt;133&lt;/key&gt;&lt;/foreign-keys&gt;&lt;ref-type name="Web Page"&gt;12&lt;/ref-type&gt;&lt;contributors&gt;&lt;authors&gt;&lt;author&gt;Free Software Foundation&lt;/author&gt;&lt;/authors&gt;&lt;/contributors&gt;&lt;titles&gt;&lt;title&gt;The GNU General Public License v3.0 - GNU Project - Free Software Foundation&lt;/title&gt;&lt;/titles&gt;&lt;volume&gt;2023&lt;/volume&gt;&lt;number&gt;14/03&lt;/number&gt;&lt;keywords&gt;&lt;keyword&gt;AND CONDITIONS&lt;/keyword&gt;&lt;/keywords&gt;&lt;dates&gt;&lt;year&gt;2007&lt;/year&gt;&lt;pub-dates&gt;&lt;date&gt;29 June 2007&lt;/date&gt;&lt;/pub-dates&gt;&lt;/dates&gt;&lt;publisher&gt;GNU Operating System&lt;/publisher&gt;&lt;urls&gt;&lt;related-urls&gt;&lt;url&gt;https://www.gnu.org/licenses/gpl-3.0.html&lt;/url&gt;&lt;/related-urls&gt;&lt;/urls&gt;&lt;/record&gt;&lt;/Cite&gt;&lt;/EndNote&gt;</w:instrText>
      </w:r>
      <w:r w:rsidR="00CD2E6B" w:rsidRPr="00510287">
        <w:rPr>
          <w:lang w:val="en-GB"/>
        </w:rPr>
        <w:fldChar w:fldCharType="separate"/>
      </w:r>
      <w:r w:rsidR="00CD2E6B" w:rsidRPr="00510287">
        <w:rPr>
          <w:noProof/>
          <w:lang w:val="en-GB"/>
        </w:rPr>
        <w:t>(Free Software Foundation, 2007)</w:t>
      </w:r>
      <w:r w:rsidR="00CD2E6B" w:rsidRPr="00510287">
        <w:rPr>
          <w:lang w:val="en-GB"/>
        </w:rPr>
        <w:fldChar w:fldCharType="end"/>
      </w:r>
      <w:r w:rsidR="00CD2E6B" w:rsidRPr="00510287">
        <w:rPr>
          <w:lang w:val="en-GB"/>
        </w:rPr>
        <w:t xml:space="preserve"> if the user chooses to distribute the software, whereas the Apache License provides more freedom when distributing by not requiring any modifications to be made open source </w:t>
      </w:r>
      <w:r w:rsidR="00CD2E6B" w:rsidRPr="00510287">
        <w:rPr>
          <w:lang w:val="en-GB"/>
        </w:rPr>
        <w:fldChar w:fldCharType="begin"/>
      </w:r>
      <w:r w:rsidR="00CD2E6B" w:rsidRPr="00510287">
        <w:rPr>
          <w:lang w:val="en-GB"/>
        </w:rPr>
        <w:instrText xml:space="preserve"> ADDIN EN.CITE &lt;EndNote&gt;&lt;Cite&gt;&lt;Author&gt;Apache&lt;/Author&gt;&lt;Year&gt;2004&lt;/Year&gt;&lt;RecNum&gt;134&lt;/RecNum&gt;&lt;DisplayText&gt;(Apache, 2004)&lt;/DisplayText&gt;&lt;record&gt;&lt;rec-number&gt;134&lt;/rec-number&gt;&lt;foreign-keys&gt;&lt;key app="EN" db-id="5sez9z0t29drs8ewv0opf0adfadaftessdef" timestamp="1678807026" guid="8609a58d-cd4e-42d9-9036-02ca6354606a"&gt;134&lt;/key&gt;&lt;/foreign-keys&gt;&lt;ref-type name="Web Page"&gt;12&lt;/ref-type&gt;&lt;contributors&gt;&lt;authors&gt;&lt;author&gt;Apache&lt;/author&gt;&lt;/authors&gt;&lt;/contributors&gt;&lt;titles&gt;&lt;title&gt;Apache License, Version 2.0&lt;/title&gt;&lt;/titles&gt;&lt;volume&gt;2023&lt;/volume&gt;&lt;number&gt;14/03&lt;/number&gt;&lt;dates&gt;&lt;year&gt;2004&lt;/year&gt;&lt;pub-dates&gt;&lt;date&gt;January 2004&lt;/date&gt;&lt;/pub-dates&gt;&lt;/dates&gt;&lt;publisher&gt;aPACHE&lt;/publisher&gt;&lt;urls&gt;&lt;related-urls&gt;&lt;url&gt;https://www.apache.org/licenses/LICENSE-2.0&lt;/url&gt;&lt;/related-urls&gt;&lt;/urls&gt;&lt;/record&gt;&lt;/Cite&gt;&lt;/EndNote&gt;</w:instrText>
      </w:r>
      <w:r w:rsidR="00CD2E6B" w:rsidRPr="00510287">
        <w:rPr>
          <w:lang w:val="en-GB"/>
        </w:rPr>
        <w:fldChar w:fldCharType="separate"/>
      </w:r>
      <w:r w:rsidR="00CD2E6B" w:rsidRPr="00510287">
        <w:rPr>
          <w:noProof/>
          <w:lang w:val="en-GB"/>
        </w:rPr>
        <w:t>(Apache, 2004)</w:t>
      </w:r>
      <w:r w:rsidR="00CD2E6B" w:rsidRPr="00510287">
        <w:rPr>
          <w:lang w:val="en-GB"/>
        </w:rPr>
        <w:fldChar w:fldCharType="end"/>
      </w:r>
      <w:r w:rsidR="00ED7C4F" w:rsidRPr="00510287">
        <w:rPr>
          <w:lang w:val="en-GB"/>
        </w:rPr>
        <w:t>.</w:t>
      </w:r>
    </w:p>
    <w:p w14:paraId="7B987801" w14:textId="777CBA3C" w:rsidR="008E7AFF" w:rsidRPr="00510287" w:rsidRDefault="00ED7C4F" w:rsidP="00B83A73">
      <w:pPr>
        <w:rPr>
          <w:lang w:val="en-GB"/>
        </w:rPr>
      </w:pPr>
      <w:r w:rsidRPr="00510287">
        <w:rPr>
          <w:lang w:val="en-GB"/>
        </w:rPr>
        <w:t>The licenses available to use can be further split into 2 different groups, permissive licenses, and copyleft licenses. A permissive license allows software to be modified and copied without any obligation to distribute or share any modifications. In effect, it allows the developer to do so as they please with the software and distribute it however way they want including if they want to make their modified version of the software proprietary that a developer can sell (Joseph Morris, 2016). By contrast, a copyleft license gives the developer most of the same rights however any derivative work of the software can only be distributed under the same license meaning the developer who is generally required to share the source code (FOSSA Editorial Team, 2021).</w:t>
      </w:r>
    </w:p>
    <w:p w14:paraId="07019134" w14:textId="66A8BD98" w:rsidR="008E7AFF" w:rsidRPr="00510287" w:rsidRDefault="008E7AFF" w:rsidP="00B83A73">
      <w:pPr>
        <w:rPr>
          <w:lang w:val="en-GB"/>
        </w:rPr>
      </w:pPr>
      <w:r w:rsidRPr="00510287">
        <w:rPr>
          <w:lang w:val="en-GB"/>
        </w:rPr>
        <w:t>There are</w:t>
      </w:r>
      <w:r w:rsidR="00EE06C8" w:rsidRPr="00510287">
        <w:rPr>
          <w:lang w:val="en-GB"/>
        </w:rPr>
        <w:t xml:space="preserve"> two organisations that are seen in the industry as the reference point for defining Open Source</w:t>
      </w:r>
      <w:r w:rsidR="0033750F" w:rsidRPr="00510287">
        <w:rPr>
          <w:lang w:val="en-GB"/>
        </w:rPr>
        <w:t>, the Free Software Foundation</w:t>
      </w:r>
      <w:r w:rsidR="00BD71C3" w:rsidRPr="00510287">
        <w:rPr>
          <w:lang w:val="en-GB"/>
        </w:rPr>
        <w:t xml:space="preserve"> (FSF)</w:t>
      </w:r>
      <w:r w:rsidR="0033750F" w:rsidRPr="00510287">
        <w:rPr>
          <w:lang w:val="en-GB"/>
        </w:rPr>
        <w:t xml:space="preserve"> and the Open Source Initiative</w:t>
      </w:r>
      <w:r w:rsidR="00BD71C3" w:rsidRPr="00510287">
        <w:rPr>
          <w:lang w:val="en-GB"/>
        </w:rPr>
        <w:t xml:space="preserve"> (OSI)</w:t>
      </w:r>
      <w:r w:rsidR="0033750F" w:rsidRPr="00510287">
        <w:rPr>
          <w:lang w:val="en-GB"/>
        </w:rPr>
        <w:t xml:space="preserve"> with each promoting free software and playing different parts in the support of the open-source movement </w:t>
      </w:r>
      <w:r w:rsidR="0033750F" w:rsidRPr="00510287">
        <w:rPr>
          <w:lang w:val="en-GB"/>
        </w:rPr>
        <w:fldChar w:fldCharType="begin"/>
      </w:r>
      <w:r w:rsidR="0033750F"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33750F" w:rsidRPr="00510287">
        <w:rPr>
          <w:lang w:val="en-GB"/>
        </w:rPr>
        <w:fldChar w:fldCharType="separate"/>
      </w:r>
      <w:r w:rsidR="0033750F" w:rsidRPr="00510287">
        <w:rPr>
          <w:noProof/>
          <w:lang w:val="en-GB"/>
        </w:rPr>
        <w:t>(Martin Callinan, 2020)</w:t>
      </w:r>
      <w:r w:rsidR="0033750F" w:rsidRPr="00510287">
        <w:rPr>
          <w:lang w:val="en-GB"/>
        </w:rPr>
        <w:fldChar w:fldCharType="end"/>
      </w:r>
      <w:r w:rsidR="0033750F" w:rsidRPr="00510287">
        <w:rPr>
          <w:lang w:val="en-GB"/>
        </w:rPr>
        <w:t xml:space="preserve">. The Free Software Foundation published the ‘four freedoms’ </w:t>
      </w:r>
      <w:r w:rsidR="00BD71C3" w:rsidRPr="00510287">
        <w:rPr>
          <w:lang w:val="en-GB"/>
        </w:rPr>
        <w:t>criteria that software needs to meet to qualify as free software. These four essential freedoms are:</w:t>
      </w:r>
    </w:p>
    <w:p w14:paraId="3CF17763" w14:textId="5A635BCD" w:rsidR="00BD71C3" w:rsidRPr="00510287" w:rsidRDefault="00BD71C3" w:rsidP="00BD71C3">
      <w:pPr>
        <w:pStyle w:val="ListParagraph"/>
        <w:numPr>
          <w:ilvl w:val="0"/>
          <w:numId w:val="41"/>
        </w:numPr>
        <w:rPr>
          <w:lang w:val="en-GB"/>
        </w:rPr>
      </w:pPr>
      <w:r w:rsidRPr="00510287">
        <w:rPr>
          <w:lang w:val="en-GB"/>
        </w:rPr>
        <w:t xml:space="preserve">“The freedom to run the program as you wish, for any purpose.”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6138261F" w14:textId="3FFFDB8D" w:rsidR="00BD71C3" w:rsidRPr="00510287" w:rsidRDefault="00BD71C3" w:rsidP="00BD71C3">
      <w:pPr>
        <w:pStyle w:val="ListParagraph"/>
        <w:numPr>
          <w:ilvl w:val="0"/>
          <w:numId w:val="41"/>
        </w:numPr>
        <w:rPr>
          <w:lang w:val="en-GB"/>
        </w:rPr>
      </w:pPr>
      <w:r w:rsidRPr="00510287">
        <w:rPr>
          <w:lang w:val="en-GB"/>
        </w:rPr>
        <w:t xml:space="preserve">“The freedom to study how the program works and change it so it does your computing as you wish. Access to the source code is a precondition for this.”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502DD6B2" w14:textId="7A6C510C" w:rsidR="00BD71C3" w:rsidRPr="00510287" w:rsidRDefault="00BD71C3" w:rsidP="00BD71C3">
      <w:pPr>
        <w:pStyle w:val="ListParagraph"/>
        <w:numPr>
          <w:ilvl w:val="0"/>
          <w:numId w:val="41"/>
        </w:numPr>
        <w:rPr>
          <w:lang w:val="en-GB"/>
        </w:rPr>
      </w:pPr>
      <w:r w:rsidRPr="00510287">
        <w:rPr>
          <w:lang w:val="en-GB"/>
        </w:rPr>
        <w:t xml:space="preserve">“The freedom to redistribute copies so you can help others.”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2910EC46" w14:textId="2FBDE6F7" w:rsidR="00BD71C3" w:rsidRPr="00510287" w:rsidRDefault="00BD71C3" w:rsidP="00BD71C3">
      <w:pPr>
        <w:pStyle w:val="ListParagraph"/>
        <w:numPr>
          <w:ilvl w:val="0"/>
          <w:numId w:val="41"/>
        </w:numPr>
        <w:rPr>
          <w:lang w:val="en-GB"/>
        </w:rPr>
      </w:pPr>
      <w:r w:rsidRPr="00510287">
        <w:rPr>
          <w:lang w:val="en-GB"/>
        </w:rPr>
        <w:t xml:space="preserve">“The freedom to distribute copies of your modified versions to others. By doing this you can give the whole community a chance to benefit from your changes. Access to the source code is a precondition for this.” </w:t>
      </w:r>
      <w:r w:rsidRPr="00510287">
        <w:rPr>
          <w:lang w:val="en-GB"/>
        </w:rPr>
        <w:fldChar w:fldCharType="begin"/>
      </w:r>
      <w:r w:rsidRPr="00510287">
        <w:rPr>
          <w:lang w:val="en-GB"/>
        </w:rPr>
        <w:instrText xml:space="preserve"> ADDIN EN.CITE &lt;EndNote&gt;&lt;Cite&gt;&lt;Author&gt;Foundation&lt;/Author&gt;&lt;Year&gt;2022&lt;/Year&gt;&lt;RecNum&gt;138&lt;/RecNum&gt;&lt;DisplayText&gt;(Free Software Foundation, 2022)&lt;/DisplayText&gt;&lt;record&gt;&lt;rec-number&gt;138&lt;/rec-number&gt;&lt;foreign-keys&gt;&lt;key app="EN" db-id="5sez9z0t29drs8ewv0opf0adfadaftessdef" timestamp="1678902153" guid="5367797f-9f96-4596-b22b-c8003e4e91e6"&gt;138&lt;/key&gt;&lt;/foreign-keys&gt;&lt;ref-type name="Web Page"&gt;12&lt;/ref-type&gt;&lt;contributors&gt;&lt;authors&gt;&lt;author&gt;Free Software Foundation&lt;/author&gt;&lt;/authors&gt;&lt;/contributors&gt;&lt;titles&gt;&lt;title&gt;What is Free Software? - GNU Project - Free Software Foundation&lt;/title&gt;&lt;/titles&gt;&lt;dates&gt;&lt;year&gt;2022&lt;/year&gt;&lt;pub-dates&gt;&lt;date&gt;25/06/2022&lt;/date&gt;&lt;/pub-dates&gt;&lt;/dates&gt;&lt;urls&gt;&lt;related-urls&gt;&lt;url&gt;https://www.gnu.org/philosophy/free-sw.en.html&lt;/url&gt;&lt;/related-urls&gt;&lt;/urls&gt;&lt;/record&gt;&lt;/Cite&gt;&lt;/EndNote&gt;</w:instrText>
      </w:r>
      <w:r w:rsidRPr="00510287">
        <w:rPr>
          <w:lang w:val="en-GB"/>
        </w:rPr>
        <w:fldChar w:fldCharType="separate"/>
      </w:r>
      <w:r w:rsidRPr="00510287">
        <w:rPr>
          <w:noProof/>
          <w:lang w:val="en-GB"/>
        </w:rPr>
        <w:t>(Free Software Foundation, 2022)</w:t>
      </w:r>
      <w:r w:rsidRPr="00510287">
        <w:rPr>
          <w:lang w:val="en-GB"/>
        </w:rPr>
        <w:fldChar w:fldCharType="end"/>
      </w:r>
    </w:p>
    <w:p w14:paraId="55967F45" w14:textId="6A955C4C" w:rsidR="00BD71C3" w:rsidRPr="00510287" w:rsidRDefault="00BD71C3" w:rsidP="00BD71C3">
      <w:pPr>
        <w:rPr>
          <w:lang w:val="en-GB"/>
        </w:rPr>
      </w:pPr>
      <w:r w:rsidRPr="00510287">
        <w:rPr>
          <w:lang w:val="en-GB"/>
        </w:rPr>
        <w:t>If a program does not satisfy all these freedoms, the FSF considers the software unethical</w:t>
      </w:r>
      <w:r w:rsidR="006132BB" w:rsidRPr="00510287">
        <w:rPr>
          <w:lang w:val="en-GB"/>
        </w:rPr>
        <w:t xml:space="preserve"> as they believe that “Cooperation is more important than Copyright.”</w:t>
      </w:r>
      <w:r w:rsidR="006132BB" w:rsidRPr="00510287">
        <w:rPr>
          <w:lang w:val="en-GB"/>
        </w:rPr>
        <w:fldChar w:fldCharType="begin"/>
      </w:r>
      <w:r w:rsidR="006132BB" w:rsidRPr="00510287">
        <w:rPr>
          <w:lang w:val="en-GB"/>
        </w:rPr>
        <w:instrText xml:space="preserve"> ADDIN EN.CITE &lt;EndNote&gt;&lt;Cite&gt;&lt;Author&gt;Stallman&lt;/Author&gt;&lt;Year&gt;2021&lt;/Year&gt;&lt;RecNum&gt;139&lt;/RecNum&gt;&lt;DisplayText&gt;(Richard Stallman, 2021)&lt;/DisplayText&gt;&lt;record&gt;&lt;rec-number&gt;139&lt;/rec-number&gt;&lt;foreign-keys&gt;&lt;key app="EN" db-id="5sez9z0t29drs8ewv0opf0adfadaftessdef" timestamp="1678902808" guid="d7d30ba3-a0c4-4277-bbf2-01c3e4ab3acd"&gt;139&lt;/key&gt;&lt;/foreign-keys&gt;&lt;ref-type name="Web Page"&gt;12&lt;/ref-type&gt;&lt;contributors&gt;&lt;authors&gt;&lt;author&gt;Stallman, Richard&lt;/author&gt;&lt;/authors&gt;&lt;/contributors&gt;&lt;titles&gt;&lt;title&gt;Why Software Should Not Have Owners - GNU Project - Free Software Foundation&lt;/title&gt;&lt;/titles&gt;&lt;volume&gt;2023&lt;/volume&gt;&lt;number&gt;15/03&lt;/number&gt;&lt;dates&gt;&lt;year&gt;2021&lt;/year&gt;&lt;pub-dates&gt;&lt;date&gt;28/08/2021&lt;/date&gt;&lt;/pub-dates&gt;&lt;/dates&gt;&lt;urls&gt;&lt;related-urls&gt;&lt;url&gt;https://www.gnu.org/philosophy/why-free.html&lt;/url&gt;&lt;/related-urls&gt;&lt;/urls&gt;&lt;/record&gt;&lt;/Cite&gt;&lt;/EndNote&gt;</w:instrText>
      </w:r>
      <w:r w:rsidR="006132BB" w:rsidRPr="00510287">
        <w:rPr>
          <w:lang w:val="en-GB"/>
        </w:rPr>
        <w:fldChar w:fldCharType="separate"/>
      </w:r>
      <w:r w:rsidR="006132BB" w:rsidRPr="00510287">
        <w:rPr>
          <w:noProof/>
          <w:lang w:val="en-GB"/>
        </w:rPr>
        <w:t>(Richard Stallman, 2021)</w:t>
      </w:r>
      <w:r w:rsidR="006132BB" w:rsidRPr="00510287">
        <w:rPr>
          <w:lang w:val="en-GB"/>
        </w:rPr>
        <w:fldChar w:fldCharType="end"/>
      </w:r>
      <w:r w:rsidR="002C410E" w:rsidRPr="00510287">
        <w:rPr>
          <w:lang w:val="en-GB"/>
        </w:rPr>
        <w:t xml:space="preserve"> </w:t>
      </w:r>
    </w:p>
    <w:p w14:paraId="7F02C791" w14:textId="5E17694F" w:rsidR="00B97B8D" w:rsidRPr="00510287" w:rsidRDefault="00B97B8D" w:rsidP="00BD71C3">
      <w:pPr>
        <w:rPr>
          <w:lang w:val="en-GB"/>
        </w:rPr>
      </w:pPr>
      <w:r w:rsidRPr="00510287">
        <w:rPr>
          <w:lang w:val="en-GB"/>
        </w:rPr>
        <w:t xml:space="preserve">The OSI </w:t>
      </w:r>
      <w:r w:rsidR="00233C09" w:rsidRPr="00510287">
        <w:rPr>
          <w:lang w:val="en-GB"/>
        </w:rPr>
        <w:t xml:space="preserve">promotes the use of open-source software and is also responsible for the </w:t>
      </w:r>
      <w:r w:rsidR="009A6D18" w:rsidRPr="00510287">
        <w:rPr>
          <w:lang w:val="en-GB"/>
        </w:rPr>
        <w:t>Open-Source</w:t>
      </w:r>
      <w:r w:rsidR="00233C09" w:rsidRPr="00510287">
        <w:rPr>
          <w:lang w:val="en-GB"/>
        </w:rPr>
        <w:t xml:space="preserve"> Definition (OSD) </w:t>
      </w:r>
      <w:r w:rsidR="009A6D18" w:rsidRPr="00510287">
        <w:rPr>
          <w:lang w:val="en-GB"/>
        </w:rPr>
        <w:t xml:space="preserve">which is a set of </w:t>
      </w:r>
      <w:r w:rsidR="005D1398" w:rsidRPr="00510287">
        <w:rPr>
          <w:lang w:val="en-GB"/>
        </w:rPr>
        <w:t xml:space="preserve">requirements for the distribution of open-source software and whether a software license can be certifies as conformant with the OSD </w:t>
      </w:r>
      <w:r w:rsidR="005D1398" w:rsidRPr="00510287">
        <w:rPr>
          <w:lang w:val="en-GB"/>
        </w:rPr>
        <w:fldChar w:fldCharType="begin"/>
      </w:r>
      <w:r w:rsidR="005D1398" w:rsidRPr="00510287">
        <w:rPr>
          <w:lang w:val="en-GB"/>
        </w:rPr>
        <w:instrText xml:space="preserve"> ADDIN EN.CITE &lt;EndNote&gt;&lt;Cite&gt;&lt;Author&gt;Callinan&lt;/Author&gt;&lt;Year&gt;2020&lt;/Year&gt;&lt;RecNum&gt;137&lt;/RecNum&gt;&lt;DisplayText&gt;(Martin Callinan, 2020)&lt;/DisplayText&gt;&lt;record&gt;&lt;rec-number&gt;137&lt;/rec-number&gt;&lt;foreign-keys&gt;&lt;key app="EN" db-id="5sez9z0t29drs8ewv0opf0adfadaftessdef" timestamp="1678901678" guid="a38ead22-6c95-482b-b246-0e61041b025e"&gt;137&lt;/key&gt;&lt;/foreign-keys&gt;&lt;ref-type name="Web Page"&gt;12&lt;/ref-type&gt;&lt;contributors&gt;&lt;authors&gt;&lt;author&gt;Callinan, Martin&lt;/author&gt;&lt;/authors&gt;&lt;/contributors&gt;&lt;titles&gt;&lt;title&gt;Ethics of Open Software Source Licensing | Source Code Control Limited&lt;/title&gt;&lt;/titles&gt;&lt;volume&gt;2023&lt;/volume&gt;&lt;number&gt;15/03&lt;/number&gt;&lt;keywords&gt;&lt;keyword&gt;copyleft,copyright,gpl,open source licensing,open source softwre,software licensing,blog&lt;/keyword&gt;&lt;/keywords&gt;&lt;dates&gt;&lt;year&gt;2020&lt;/year&gt;&lt;pub-dates&gt;&lt;date&gt;2020-06-15&lt;/date&gt;&lt;/pub-dates&gt;&lt;/dates&gt;&lt;urls&gt;&lt;related-urls&gt;&lt;url&gt;https://sourcecodecontrol.co/ethics-of-open-source-licensing/&lt;/url&gt;&lt;/related-urls&gt;&lt;/urls&gt;&lt;/record&gt;&lt;/Cite&gt;&lt;/EndNote&gt;</w:instrText>
      </w:r>
      <w:r w:rsidR="005D1398" w:rsidRPr="00510287">
        <w:rPr>
          <w:lang w:val="en-GB"/>
        </w:rPr>
        <w:fldChar w:fldCharType="separate"/>
      </w:r>
      <w:r w:rsidR="005D1398" w:rsidRPr="00510287">
        <w:rPr>
          <w:noProof/>
          <w:lang w:val="en-GB"/>
        </w:rPr>
        <w:t>(Martin Callinan, 2020)</w:t>
      </w:r>
      <w:r w:rsidR="005D1398" w:rsidRPr="00510287">
        <w:rPr>
          <w:lang w:val="en-GB"/>
        </w:rPr>
        <w:fldChar w:fldCharType="end"/>
      </w:r>
      <w:r w:rsidR="005D1398" w:rsidRPr="00510287">
        <w:rPr>
          <w:lang w:val="en-GB"/>
        </w:rPr>
        <w:t>. From an ethical perspective, the OSD also includes clauses such as “no discrimination against persons or groups” and “no discrimination against fields of endeavour</w:t>
      </w:r>
      <w:r w:rsidR="00B51192" w:rsidRPr="00510287">
        <w:rPr>
          <w:lang w:val="en-GB"/>
        </w:rPr>
        <w:t xml:space="preserve"> </w:t>
      </w:r>
      <w:r w:rsidR="00B51192" w:rsidRPr="00510287">
        <w:rPr>
          <w:lang w:val="en-GB"/>
        </w:rPr>
        <w:fldChar w:fldCharType="begin"/>
      </w:r>
      <w:r w:rsidR="00B51192" w:rsidRPr="00510287">
        <w:rPr>
          <w:lang w:val="en-GB"/>
        </w:rPr>
        <w:instrText xml:space="preserve"> ADDIN EN.CITE &lt;EndNote&gt;&lt;Cite&gt;&lt;Author&gt;Initiative&lt;/Author&gt;&lt;Year&gt;2006&lt;/Year&gt;&lt;RecNum&gt;140&lt;/RecNum&gt;&lt;DisplayText&gt;(Open Source Initiative, 2006)&lt;/DisplayText&gt;&lt;record&gt;&lt;rec-number&gt;140&lt;/rec-number&gt;&lt;foreign-keys&gt;&lt;key app="EN" db-id="5sez9z0t29drs8ewv0opf0adfadaftessdef" timestamp="1678925168" guid="72761c59-35b2-4ba5-aa0e-3e1a7576fea3"&gt;140&lt;/key&gt;&lt;/foreign-keys&gt;&lt;ref-type name="Web Page"&gt;12&lt;/ref-type&gt;&lt;contributors&gt;&lt;authors&gt;&lt;author&gt;Open Source Initiative&lt;/author&gt;&lt;/authors&gt;&lt;/contributors&gt;&lt;titles&gt;&lt;title&gt;The Open Source Definition&lt;/title&gt;&lt;/titles&gt;&lt;volume&gt;2023&lt;/volume&gt;&lt;number&gt;16/03&lt;/number&gt;&lt;dates&gt;&lt;year&gt;2006&lt;/year&gt;&lt;pub-dates&gt;&lt;date&gt;2006-07-07&lt;/date&gt;&lt;/pub-dates&gt;&lt;/dates&gt;&lt;urls&gt;&lt;related-urls&gt;&lt;url&gt;https://opensource.org/osd/&lt;/url&gt;&lt;/related-urls&gt;&lt;/urls&gt;&lt;/record&gt;&lt;/Cite&gt;&lt;/EndNote&gt;</w:instrText>
      </w:r>
      <w:r w:rsidR="00B51192" w:rsidRPr="00510287">
        <w:rPr>
          <w:lang w:val="en-GB"/>
        </w:rPr>
        <w:fldChar w:fldCharType="separate"/>
      </w:r>
      <w:r w:rsidR="00B51192" w:rsidRPr="00510287">
        <w:rPr>
          <w:noProof/>
          <w:lang w:val="en-GB"/>
        </w:rPr>
        <w:t>(Open Source Initiative, 2006)</w:t>
      </w:r>
      <w:r w:rsidR="00B51192" w:rsidRPr="00510287">
        <w:rPr>
          <w:lang w:val="en-GB"/>
        </w:rPr>
        <w:fldChar w:fldCharType="end"/>
      </w:r>
      <w:r w:rsidR="00B51192" w:rsidRPr="00510287">
        <w:rPr>
          <w:lang w:val="en-GB"/>
        </w:rPr>
        <w:t>.</w:t>
      </w:r>
    </w:p>
    <w:p w14:paraId="15CC70C0" w14:textId="77777777" w:rsidR="00C1369D" w:rsidRPr="00510287" w:rsidRDefault="00C1369D" w:rsidP="00F326A9">
      <w:pPr>
        <w:rPr>
          <w:lang w:val="en-GB"/>
        </w:rPr>
      </w:pPr>
    </w:p>
    <w:p w14:paraId="0D502CB2" w14:textId="23F8453D" w:rsidR="00C1369D" w:rsidRPr="00510287" w:rsidRDefault="00C1369D" w:rsidP="00F326A9">
      <w:pPr>
        <w:rPr>
          <w:lang w:val="en-GB"/>
        </w:rPr>
      </w:pPr>
      <w:r w:rsidRPr="00510287">
        <w:rPr>
          <w:lang w:val="en-GB"/>
        </w:rPr>
        <w:lastRenderedPageBreak/>
        <w:t xml:space="preserve">One of the main differences between open-source and proprietary is how the software is maintained after release by the developer with their being no obligation on the developer to maintain open-source software after </w:t>
      </w:r>
      <w:r w:rsidR="00C14747" w:rsidRPr="00510287">
        <w:rPr>
          <w:lang w:val="en-GB"/>
        </w:rPr>
        <w:t xml:space="preserve">release with users of the software having to rely on the community to fix any bugs or add functionality. In contrast, proprietary software is usually maintained by the organisation that developed it with that organisation usually employing a support &amp; maintenance team. The lack of dedicated support for open-source software can be seen as a disadvantage compared to proprietary software due to non-technical users needing to rely on communities that can potentially be non-existent for the </w:t>
      </w:r>
      <w:r w:rsidR="004C4634" w:rsidRPr="00510287">
        <w:rPr>
          <w:lang w:val="en-GB"/>
        </w:rPr>
        <w:t>software,</w:t>
      </w:r>
      <w:r w:rsidR="00C14747" w:rsidRPr="00510287">
        <w:rPr>
          <w:lang w:val="en-GB"/>
        </w:rPr>
        <w:t xml:space="preserve"> they are seeking help for. However, some open-source software such as Linux have a wide enough community that it can be argued that a dedicated team would not be able to perform better than the community.</w:t>
      </w:r>
    </w:p>
    <w:p w14:paraId="6F8A4044" w14:textId="079C2B3E" w:rsidR="00510287" w:rsidRPr="00510287" w:rsidRDefault="000E30F2" w:rsidP="00F326A9">
      <w:pPr>
        <w:rPr>
          <w:lang w:val="en-GB"/>
        </w:rPr>
      </w:pPr>
      <w:r w:rsidRPr="00510287">
        <w:rPr>
          <w:lang w:val="en-GB"/>
        </w:rPr>
        <w:t>Compliance with Open-source licenses should be a key lega</w:t>
      </w:r>
      <w:r w:rsidR="009055DC" w:rsidRPr="00510287">
        <w:rPr>
          <w:lang w:val="en-GB"/>
        </w:rPr>
        <w:t>l concern for any</w:t>
      </w:r>
      <w:r w:rsidR="00510287" w:rsidRPr="00510287">
        <w:rPr>
          <w:lang w:val="en-GB"/>
        </w:rPr>
        <w:t xml:space="preserve"> user or</w:t>
      </w:r>
      <w:r w:rsidR="009055DC" w:rsidRPr="00510287">
        <w:rPr>
          <w:lang w:val="en-GB"/>
        </w:rPr>
        <w:t xml:space="preserve"> organisation choosing to distribute or use open-source software as </w:t>
      </w:r>
      <w:proofErr w:type="gramStart"/>
      <w:r w:rsidR="00510287" w:rsidRPr="00510287">
        <w:rPr>
          <w:lang w:val="en-GB"/>
        </w:rPr>
        <w:t>open source</w:t>
      </w:r>
      <w:proofErr w:type="gramEnd"/>
      <w:r w:rsidR="00510287" w:rsidRPr="00510287">
        <w:rPr>
          <w:lang w:val="en-GB"/>
        </w:rPr>
        <w:t xml:space="preserve"> software is still protected by copyright statements meaning that any violations of the license or if the author is not credited, the violation will constitute a copyright violation. If this were to be the case, the author of the software may have grounds to start legal proceedings against the perpetrator however this is at the discretion of the author. An issue with this is that the process of collecting evidence and then potentially hiring a lawyer </w:t>
      </w:r>
      <w:proofErr w:type="gramStart"/>
      <w:r w:rsidR="00510287" w:rsidRPr="00510287">
        <w:rPr>
          <w:lang w:val="en-GB"/>
        </w:rPr>
        <w:t>in order to</w:t>
      </w:r>
      <w:proofErr w:type="gramEnd"/>
      <w:r w:rsidR="00510287" w:rsidRPr="00510287">
        <w:rPr>
          <w:lang w:val="en-GB"/>
        </w:rPr>
        <w:t xml:space="preserve"> fight the case in court can be very expensive to the author and may dissuade them from doing anything more than asking the perpetrator to credit them. This barrier to defending their intellectual property can be seen as an ethical concern when developing open-source software.</w:t>
      </w:r>
    </w:p>
    <w:p w14:paraId="270D7C12" w14:textId="7E91C3D9" w:rsidR="00F326A9" w:rsidRPr="00510287" w:rsidRDefault="00ED7C4F" w:rsidP="00F326A9">
      <w:pPr>
        <w:rPr>
          <w:lang w:val="en-GB"/>
        </w:rPr>
      </w:pPr>
      <w:r w:rsidRPr="00510287">
        <w:rPr>
          <w:lang w:val="en-GB"/>
        </w:rPr>
        <w:t xml:space="preserve">Open-source development has grown significantly across all areas of software </w:t>
      </w:r>
      <w:r w:rsidR="00F326A9" w:rsidRPr="00510287">
        <w:rPr>
          <w:lang w:val="en-GB"/>
        </w:rPr>
        <w:t>development,</w:t>
      </w:r>
      <w:r w:rsidRPr="00510287">
        <w:rPr>
          <w:lang w:val="en-GB"/>
        </w:rPr>
        <w:t xml:space="preserve"> and this is because it provides developers with the ability to re-use and develop existing code </w:t>
      </w:r>
      <w:r w:rsidR="00F326A9" w:rsidRPr="00510287">
        <w:rPr>
          <w:lang w:val="en-GB"/>
        </w:rPr>
        <w:t>to</w:t>
      </w:r>
      <w:r w:rsidRPr="00510287">
        <w:rPr>
          <w:lang w:val="en-GB"/>
        </w:rPr>
        <w:t xml:space="preserve"> improve functionality quicker than writing new functionality from scratch. Open source also promotes </w:t>
      </w:r>
      <w:r w:rsidR="00F326A9" w:rsidRPr="00510287">
        <w:rPr>
          <w:lang w:val="en-GB"/>
        </w:rPr>
        <w:t xml:space="preserve">peer-review and collaboration between developers </w:t>
      </w:r>
      <w:proofErr w:type="gramStart"/>
      <w:r w:rsidR="00F326A9" w:rsidRPr="00510287">
        <w:rPr>
          <w:lang w:val="en-GB"/>
        </w:rPr>
        <w:t>in order to</w:t>
      </w:r>
      <w:proofErr w:type="gramEnd"/>
      <w:r w:rsidR="00F326A9" w:rsidRPr="00510287">
        <w:rPr>
          <w:lang w:val="en-GB"/>
        </w:rPr>
        <w:t xml:space="preserve"> improve their software. As I used a considerable number of third-party components and libraries in my project, ensured that I adhered to the licenses of each individual module whilst making sure that they were all compatible with the license I was to write my project under. I also need to verify that all authors of these libraries are credited and any changes to the original source code was clearly indicated to allow anyone who was looking to use the source code of my project, to differentiate between my code and the original authors’ code. </w:t>
      </w:r>
    </w:p>
    <w:p w14:paraId="630A8E99" w14:textId="77777777" w:rsidR="00F326A9" w:rsidRPr="00424EB2" w:rsidRDefault="00F326A9" w:rsidP="00ED7C4F">
      <w:pPr>
        <w:rPr>
          <w:lang w:val="en-GB"/>
        </w:rPr>
      </w:pPr>
    </w:p>
    <w:p w14:paraId="4EEC8391" w14:textId="77777777" w:rsidR="00F25CEF" w:rsidRDefault="00F25CEF" w:rsidP="00B83A73">
      <w:pPr>
        <w:rPr>
          <w:lang w:val="en-GB"/>
        </w:rPr>
      </w:pPr>
    </w:p>
    <w:p w14:paraId="38A0E704" w14:textId="0FCB63C4" w:rsidR="002360A4" w:rsidRDefault="002360A4" w:rsidP="00B83A73">
      <w:pPr>
        <w:rPr>
          <w:lang w:val="en-GB"/>
        </w:rPr>
      </w:pPr>
    </w:p>
    <w:p w14:paraId="7E503E13" w14:textId="411067DD" w:rsidR="00B44967" w:rsidRDefault="00B44967" w:rsidP="00E60656">
      <w:pPr>
        <w:pStyle w:val="Heading1"/>
      </w:pPr>
      <w:r>
        <w:lastRenderedPageBreak/>
        <w:t>User Manual (To Do)</w:t>
      </w:r>
    </w:p>
    <w:p w14:paraId="18CB587B" w14:textId="58097812" w:rsidR="0051175E" w:rsidRPr="007C52B5" w:rsidRDefault="0051175E" w:rsidP="00E60656">
      <w:pPr>
        <w:pStyle w:val="Heading1"/>
      </w:pPr>
      <w:r>
        <w:lastRenderedPageBreak/>
        <w:t>Conclusion</w:t>
      </w:r>
      <w:bookmarkEnd w:id="27"/>
      <w:r w:rsidR="004C4634">
        <w:t xml:space="preserve"> (TO DO)</w:t>
      </w:r>
    </w:p>
    <w:p w14:paraId="781797CA" w14:textId="0F799971" w:rsidR="008D495A" w:rsidRPr="00C55F44" w:rsidRDefault="00B323E5" w:rsidP="008D495A">
      <w:pPr>
        <w:rPr>
          <w:color w:val="000000" w:themeColor="text1"/>
          <w:lang w:val="en-GB"/>
        </w:rPr>
      </w:pPr>
      <w:r w:rsidRPr="00C55F44">
        <w:rPr>
          <w:color w:val="000000" w:themeColor="text1"/>
          <w:lang w:val="en-GB"/>
        </w:rPr>
        <w:t xml:space="preserve">To summarise this report, I have achieved </w:t>
      </w:r>
      <w:r w:rsidR="00975DCE" w:rsidRPr="00C55F44">
        <w:rPr>
          <w:color w:val="000000" w:themeColor="text1"/>
          <w:lang w:val="en-GB"/>
        </w:rPr>
        <w:t>most of</w:t>
      </w:r>
      <w:r w:rsidRPr="00C55F44">
        <w:rPr>
          <w:color w:val="000000" w:themeColor="text1"/>
          <w:lang w:val="en-GB"/>
        </w:rPr>
        <w:t xml:space="preserve"> the goals that I set out for myself at the beginning of the project</w:t>
      </w:r>
      <w:r w:rsidR="00AE7139" w:rsidRPr="00C55F44">
        <w:rPr>
          <w:color w:val="000000" w:themeColor="text1"/>
          <w:lang w:val="en-GB"/>
        </w:rPr>
        <w:t xml:space="preserve"> and for any goals I didn’t manage to achieve,</w:t>
      </w:r>
      <w:r w:rsidR="009D762A" w:rsidRPr="00C55F44">
        <w:rPr>
          <w:color w:val="000000" w:themeColor="text1"/>
          <w:lang w:val="en-GB"/>
        </w:rPr>
        <w:t xml:space="preserve"> I am in a good position to efficiently </w:t>
      </w:r>
      <w:r w:rsidR="00645F3D" w:rsidRPr="00C55F44">
        <w:rPr>
          <w:color w:val="000000" w:themeColor="text1"/>
          <w:lang w:val="en-GB"/>
        </w:rPr>
        <w:t>reach</w:t>
      </w:r>
      <w:r w:rsidR="00F27B52" w:rsidRPr="00C55F44">
        <w:rPr>
          <w:color w:val="000000" w:themeColor="text1"/>
          <w:lang w:val="en-GB"/>
        </w:rPr>
        <w:t xml:space="preserve"> </w:t>
      </w:r>
      <w:r w:rsidR="009D762A" w:rsidRPr="00C55F44">
        <w:rPr>
          <w:color w:val="000000" w:themeColor="text1"/>
          <w:lang w:val="en-GB"/>
        </w:rPr>
        <w:t xml:space="preserve">them throughout the </w:t>
      </w:r>
      <w:r w:rsidR="00F27B52" w:rsidRPr="00C55F44">
        <w:rPr>
          <w:color w:val="000000" w:themeColor="text1"/>
          <w:lang w:val="en-GB"/>
        </w:rPr>
        <w:t xml:space="preserve">upcoming festive </w:t>
      </w:r>
      <w:r w:rsidR="009D762A" w:rsidRPr="00C55F44">
        <w:rPr>
          <w:color w:val="000000" w:themeColor="text1"/>
          <w:lang w:val="en-GB"/>
        </w:rPr>
        <w:t>holidays and the beginning of next term</w:t>
      </w:r>
      <w:r w:rsidR="00975DCE" w:rsidRPr="00C55F44">
        <w:rPr>
          <w:color w:val="000000" w:themeColor="text1"/>
          <w:lang w:val="en-GB"/>
        </w:rPr>
        <w:t xml:space="preserve">. Over the Christmas period, I will be focusing on getting the </w:t>
      </w:r>
      <w:proofErr w:type="spellStart"/>
      <w:r w:rsidR="00975DCE" w:rsidRPr="00C55F44">
        <w:rPr>
          <w:color w:val="000000" w:themeColor="text1"/>
          <w:lang w:val="en-GB"/>
        </w:rPr>
        <w:t>Applocker</w:t>
      </w:r>
      <w:proofErr w:type="spellEnd"/>
      <w:r w:rsidR="00975DCE" w:rsidRPr="00C55F44">
        <w:rPr>
          <w:color w:val="000000" w:themeColor="text1"/>
          <w:lang w:val="en-GB"/>
        </w:rPr>
        <w:t xml:space="preserve"> implemented into the security suite and once this is complete</w:t>
      </w:r>
      <w:r w:rsidR="00F854E4" w:rsidRPr="00C55F44">
        <w:rPr>
          <w:color w:val="000000" w:themeColor="text1"/>
          <w:lang w:val="en-GB"/>
        </w:rPr>
        <w:t>;</w:t>
      </w:r>
      <w:r w:rsidR="00975DCE" w:rsidRPr="00C55F44">
        <w:rPr>
          <w:color w:val="000000" w:themeColor="text1"/>
          <w:lang w:val="en-GB"/>
        </w:rPr>
        <w:t xml:space="preserve"> </w:t>
      </w:r>
      <w:r w:rsidR="005E6F69" w:rsidRPr="00C55F44">
        <w:rPr>
          <w:color w:val="000000" w:themeColor="text1"/>
          <w:lang w:val="en-GB"/>
        </w:rPr>
        <w:t>investigate</w:t>
      </w:r>
      <w:r w:rsidR="00975DCE" w:rsidRPr="00C55F44">
        <w:rPr>
          <w:color w:val="000000" w:themeColor="text1"/>
          <w:lang w:val="en-GB"/>
        </w:rPr>
        <w:t xml:space="preserve"> refining the User Interface more to make it look more up-to-date and modern. </w:t>
      </w:r>
      <w:r w:rsidR="0026499E" w:rsidRPr="00C55F44">
        <w:rPr>
          <w:color w:val="000000" w:themeColor="text1"/>
          <w:lang w:val="en-GB"/>
        </w:rPr>
        <w:t xml:space="preserve">Over next term, I will </w:t>
      </w:r>
      <w:r w:rsidR="007F5BA0" w:rsidRPr="00C55F44">
        <w:rPr>
          <w:color w:val="000000" w:themeColor="text1"/>
          <w:lang w:val="en-GB"/>
        </w:rPr>
        <w:t>expect</w:t>
      </w:r>
      <w:r w:rsidR="0026499E" w:rsidRPr="00C55F44">
        <w:rPr>
          <w:color w:val="000000" w:themeColor="text1"/>
          <w:lang w:val="en-GB"/>
        </w:rPr>
        <w:t xml:space="preserve"> to stick to my Term 2 plan </w:t>
      </w:r>
      <w:r w:rsidR="0005651C" w:rsidRPr="00C55F44">
        <w:rPr>
          <w:color w:val="000000" w:themeColor="text1"/>
          <w:lang w:val="en-GB"/>
        </w:rPr>
        <w:t>where I will be focusing on</w:t>
      </w:r>
      <w:r w:rsidR="00945E13" w:rsidRPr="00C55F44">
        <w:rPr>
          <w:color w:val="000000" w:themeColor="text1"/>
          <w:lang w:val="en-GB"/>
        </w:rPr>
        <w:t xml:space="preserve"> the User Interface and </w:t>
      </w:r>
      <w:r w:rsidR="005E6F69" w:rsidRPr="00C55F44">
        <w:rPr>
          <w:color w:val="000000" w:themeColor="text1"/>
          <w:lang w:val="en-GB"/>
        </w:rPr>
        <w:t xml:space="preserve">Testing of each module. I would like to investigate implementing </w:t>
      </w:r>
      <w:r w:rsidR="006E2336" w:rsidRPr="00C55F44">
        <w:rPr>
          <w:color w:val="000000" w:themeColor="text1"/>
          <w:lang w:val="en-GB"/>
        </w:rPr>
        <w:t>one</w:t>
      </w:r>
      <w:r w:rsidR="005E6F69" w:rsidRPr="00C55F44">
        <w:rPr>
          <w:color w:val="000000" w:themeColor="text1"/>
          <w:lang w:val="en-GB"/>
        </w:rPr>
        <w:t xml:space="preserve"> more module over Christmas</w:t>
      </w:r>
      <w:r w:rsidR="00AF09C4" w:rsidRPr="00C55F44">
        <w:rPr>
          <w:color w:val="000000" w:themeColor="text1"/>
          <w:lang w:val="en-GB"/>
        </w:rPr>
        <w:t>,</w:t>
      </w:r>
      <w:r w:rsidR="005E6F69" w:rsidRPr="00C55F44">
        <w:rPr>
          <w:color w:val="000000" w:themeColor="text1"/>
          <w:lang w:val="en-GB"/>
        </w:rPr>
        <w:t xml:space="preserve"> but this depends on </w:t>
      </w:r>
      <w:r w:rsidR="00783777" w:rsidRPr="00C55F44">
        <w:rPr>
          <w:color w:val="000000" w:themeColor="text1"/>
          <w:lang w:val="en-GB"/>
        </w:rPr>
        <w:t>whether</w:t>
      </w:r>
      <w:r w:rsidR="005E6F69" w:rsidRPr="00C55F44">
        <w:rPr>
          <w:color w:val="000000" w:themeColor="text1"/>
          <w:lang w:val="en-GB"/>
        </w:rPr>
        <w:t xml:space="preserve"> I can find the material required to make it myself.</w:t>
      </w:r>
    </w:p>
    <w:p w14:paraId="19978B37" w14:textId="00274767" w:rsidR="002F6BC1" w:rsidRPr="00C55F44" w:rsidRDefault="00AB21CB" w:rsidP="008D495A">
      <w:pPr>
        <w:rPr>
          <w:color w:val="000000" w:themeColor="text1"/>
          <w:lang w:val="en-GB"/>
        </w:rPr>
      </w:pPr>
      <w:r w:rsidRPr="00C55F44">
        <w:rPr>
          <w:color w:val="000000" w:themeColor="text1"/>
          <w:lang w:val="en-GB"/>
        </w:rPr>
        <w:t xml:space="preserve">Throughout the project, I enjoyed the process of decomposing tasks </w:t>
      </w:r>
      <w:r w:rsidR="0021715E" w:rsidRPr="00C55F44">
        <w:rPr>
          <w:color w:val="000000" w:themeColor="text1"/>
          <w:lang w:val="en-GB"/>
        </w:rPr>
        <w:t>into smaller</w:t>
      </w:r>
      <w:r w:rsidRPr="00C55F44">
        <w:rPr>
          <w:color w:val="000000" w:themeColor="text1"/>
          <w:lang w:val="en-GB"/>
        </w:rPr>
        <w:t xml:space="preserve"> requirements </w:t>
      </w:r>
      <w:r w:rsidR="0037796C" w:rsidRPr="00C55F44">
        <w:rPr>
          <w:color w:val="000000" w:themeColor="text1"/>
          <w:lang w:val="en-GB"/>
        </w:rPr>
        <w:t>and</w:t>
      </w:r>
      <w:r w:rsidRPr="00C55F44">
        <w:rPr>
          <w:color w:val="000000" w:themeColor="text1"/>
          <w:lang w:val="en-GB"/>
        </w:rPr>
        <w:t xml:space="preserve"> </w:t>
      </w:r>
      <w:r w:rsidR="0021715E" w:rsidRPr="00C55F44">
        <w:rPr>
          <w:color w:val="000000" w:themeColor="text1"/>
          <w:lang w:val="en-GB"/>
        </w:rPr>
        <w:t>functional modules. This gave me the opportunity to explore and make use of open-source projects online</w:t>
      </w:r>
      <w:r w:rsidR="006C6F7C" w:rsidRPr="00C55F44">
        <w:rPr>
          <w:color w:val="000000" w:themeColor="text1"/>
          <w:lang w:val="en-GB"/>
        </w:rPr>
        <w:t>. The downside of using open-source projects, is the need to tailor them to one’s specific needs. For some of the applications that I explored, this was easier to accomplish than in others.</w:t>
      </w:r>
    </w:p>
    <w:p w14:paraId="453E5243" w14:textId="7983A3FD" w:rsidR="005E6F69" w:rsidRPr="00C55F44" w:rsidRDefault="002E7ABC" w:rsidP="008D495A">
      <w:pPr>
        <w:rPr>
          <w:color w:val="000000" w:themeColor="text1"/>
          <w:lang w:val="en-GB"/>
        </w:rPr>
      </w:pPr>
      <w:r w:rsidRPr="00C55F44">
        <w:rPr>
          <w:color w:val="000000" w:themeColor="text1"/>
          <w:lang w:val="en-GB"/>
        </w:rPr>
        <w:t xml:space="preserve">Relating back to my Aims &amp; Objectives, I believe that I am on track to </w:t>
      </w:r>
      <w:r w:rsidR="00FF2D86" w:rsidRPr="00C55F44">
        <w:rPr>
          <w:color w:val="000000" w:themeColor="text1"/>
          <w:lang w:val="en-GB"/>
        </w:rPr>
        <w:t>achi</w:t>
      </w:r>
      <w:r w:rsidR="005264D5" w:rsidRPr="00C55F44">
        <w:rPr>
          <w:color w:val="000000" w:themeColor="text1"/>
          <w:lang w:val="en-GB"/>
        </w:rPr>
        <w:t xml:space="preserve">eve the majority by the end of Christmas and all by the end of the year. </w:t>
      </w:r>
      <w:r w:rsidR="00441D5B" w:rsidRPr="00C55F44">
        <w:rPr>
          <w:color w:val="000000" w:themeColor="text1"/>
          <w:lang w:val="en-GB"/>
        </w:rPr>
        <w:t>I have been placing a particular emphasis</w:t>
      </w:r>
      <w:r w:rsidR="005264D5" w:rsidRPr="00C55F44">
        <w:rPr>
          <w:color w:val="000000" w:themeColor="text1"/>
          <w:lang w:val="en-GB"/>
        </w:rPr>
        <w:t xml:space="preserve"> </w:t>
      </w:r>
      <w:r w:rsidR="00441D5B" w:rsidRPr="00C55F44">
        <w:rPr>
          <w:color w:val="000000" w:themeColor="text1"/>
          <w:lang w:val="en-GB"/>
        </w:rPr>
        <w:t xml:space="preserve">on ensuring that the security suite </w:t>
      </w:r>
      <w:r w:rsidR="00DB2857" w:rsidRPr="00C55F44">
        <w:rPr>
          <w:color w:val="000000" w:themeColor="text1"/>
          <w:lang w:val="en-GB"/>
        </w:rPr>
        <w:t xml:space="preserve">requires </w:t>
      </w:r>
      <w:r w:rsidR="005264D5" w:rsidRPr="00C55F44">
        <w:rPr>
          <w:color w:val="000000" w:themeColor="text1"/>
          <w:lang w:val="en-GB"/>
        </w:rPr>
        <w:t xml:space="preserve">no prior user </w:t>
      </w:r>
      <w:r w:rsidR="00C55F44" w:rsidRPr="00C55F44">
        <w:rPr>
          <w:color w:val="000000" w:themeColor="text1"/>
          <w:lang w:val="en-GB"/>
        </w:rPr>
        <w:t>modification and</w:t>
      </w:r>
      <w:r w:rsidR="00DB2857" w:rsidRPr="00C55F44">
        <w:rPr>
          <w:color w:val="000000" w:themeColor="text1"/>
          <w:lang w:val="en-GB"/>
        </w:rPr>
        <w:t xml:space="preserve"> has </w:t>
      </w:r>
      <w:r w:rsidR="006334AD" w:rsidRPr="00C55F44">
        <w:rPr>
          <w:color w:val="000000" w:themeColor="text1"/>
          <w:lang w:val="en-GB"/>
        </w:rPr>
        <w:t>the ability to regularly keep</w:t>
      </w:r>
      <w:r w:rsidR="005264D5" w:rsidRPr="00C55F44">
        <w:rPr>
          <w:color w:val="000000" w:themeColor="text1"/>
          <w:lang w:val="en-GB"/>
        </w:rPr>
        <w:t xml:space="preserve"> these security modules up</w:t>
      </w:r>
      <w:r w:rsidR="001D5A4B" w:rsidRPr="00C55F44">
        <w:rPr>
          <w:color w:val="000000" w:themeColor="text1"/>
          <w:lang w:val="en-GB"/>
        </w:rPr>
        <w:t>dated</w:t>
      </w:r>
      <w:r w:rsidR="005264D5" w:rsidRPr="00C55F44">
        <w:rPr>
          <w:color w:val="000000" w:themeColor="text1"/>
          <w:lang w:val="en-GB"/>
        </w:rPr>
        <w:t xml:space="preserve"> </w:t>
      </w:r>
      <w:r w:rsidR="006334AD" w:rsidRPr="00C55F44">
        <w:rPr>
          <w:color w:val="000000" w:themeColor="text1"/>
          <w:lang w:val="en-GB"/>
        </w:rPr>
        <w:t xml:space="preserve">to ensure security </w:t>
      </w:r>
      <w:r w:rsidR="001D5A4B" w:rsidRPr="00C55F44">
        <w:rPr>
          <w:color w:val="000000" w:themeColor="text1"/>
          <w:lang w:val="en-GB"/>
        </w:rPr>
        <w:t xml:space="preserve">and increase </w:t>
      </w:r>
      <w:r w:rsidR="00A80E3D" w:rsidRPr="00C55F44">
        <w:rPr>
          <w:color w:val="000000" w:themeColor="text1"/>
          <w:lang w:val="en-GB"/>
        </w:rPr>
        <w:t xml:space="preserve">the longevity </w:t>
      </w:r>
      <w:r w:rsidR="006334AD" w:rsidRPr="00C55F44">
        <w:rPr>
          <w:color w:val="000000" w:themeColor="text1"/>
          <w:lang w:val="en-GB"/>
        </w:rPr>
        <w:t xml:space="preserve">of the </w:t>
      </w:r>
      <w:r w:rsidR="009B6E2E" w:rsidRPr="00C55F44">
        <w:rPr>
          <w:color w:val="000000" w:themeColor="text1"/>
          <w:lang w:val="en-GB"/>
        </w:rPr>
        <w:t>Android device</w:t>
      </w:r>
      <w:r w:rsidR="006334AD" w:rsidRPr="00C55F44">
        <w:rPr>
          <w:color w:val="000000" w:themeColor="text1"/>
          <w:lang w:val="en-GB"/>
        </w:rPr>
        <w:t xml:space="preserve"> going into the future</w:t>
      </w:r>
      <w:r w:rsidR="008432E2" w:rsidRPr="00C55F44">
        <w:rPr>
          <w:color w:val="000000" w:themeColor="text1"/>
          <w:lang w:val="en-GB"/>
        </w:rPr>
        <w:t xml:space="preserve">. </w:t>
      </w:r>
    </w:p>
    <w:p w14:paraId="35441862" w14:textId="732F5CAC" w:rsidR="00652FB6" w:rsidRPr="00C55F44" w:rsidRDefault="00C809A0" w:rsidP="006C6F7C">
      <w:pPr>
        <w:rPr>
          <w:color w:val="000000" w:themeColor="text1"/>
          <w:lang w:val="en-GB"/>
        </w:rPr>
      </w:pPr>
      <w:r w:rsidRPr="00C55F44">
        <w:rPr>
          <w:color w:val="000000" w:themeColor="text1"/>
          <w:lang w:val="en-GB"/>
        </w:rPr>
        <w:t xml:space="preserve">Despite not having a consistent UI and missing out on implementing the App locker into my current draft of the Security Suite, I consider this term to be a success </w:t>
      </w:r>
      <w:r w:rsidR="00E2107E" w:rsidRPr="00C55F44">
        <w:rPr>
          <w:color w:val="000000" w:themeColor="text1"/>
          <w:lang w:val="en-GB"/>
        </w:rPr>
        <w:t>and I have learnt a lot of new techniques and functions regarding managing security on Android</w:t>
      </w:r>
      <w:r w:rsidR="002F6BC1" w:rsidRPr="00C55F44">
        <w:rPr>
          <w:color w:val="000000" w:themeColor="text1"/>
          <w:lang w:val="en-GB"/>
        </w:rPr>
        <w:t>,</w:t>
      </w:r>
      <w:r w:rsidR="00E2107E" w:rsidRPr="00C55F44">
        <w:rPr>
          <w:color w:val="000000" w:themeColor="text1"/>
          <w:lang w:val="en-GB"/>
        </w:rPr>
        <w:t xml:space="preserve"> </w:t>
      </w:r>
      <w:r w:rsidR="00522861" w:rsidRPr="00C55F44">
        <w:rPr>
          <w:color w:val="000000" w:themeColor="text1"/>
          <w:lang w:val="en-GB"/>
        </w:rPr>
        <w:t xml:space="preserve">that I will be using throughout the rest of the project to </w:t>
      </w:r>
      <w:r w:rsidR="002F6BC1" w:rsidRPr="00C55F44">
        <w:rPr>
          <w:color w:val="000000" w:themeColor="text1"/>
          <w:lang w:val="en-GB"/>
        </w:rPr>
        <w:t>finalise</w:t>
      </w:r>
      <w:r w:rsidR="00522861" w:rsidRPr="00C55F44">
        <w:rPr>
          <w:color w:val="000000" w:themeColor="text1"/>
          <w:lang w:val="en-GB"/>
        </w:rPr>
        <w:t xml:space="preserve"> the security suite.</w:t>
      </w:r>
      <w:r w:rsidR="00A40E9C" w:rsidRPr="00C55F44">
        <w:rPr>
          <w:color w:val="000000" w:themeColor="text1"/>
          <w:lang w:val="en-GB"/>
        </w:rPr>
        <w:t xml:space="preserve"> I look forward to</w:t>
      </w:r>
      <w:r w:rsidR="003C4F61" w:rsidRPr="00C55F44">
        <w:rPr>
          <w:color w:val="000000" w:themeColor="text1"/>
          <w:lang w:val="en-GB"/>
        </w:rPr>
        <w:t xml:space="preserve"> the trials and tribulations of development to come, and to the</w:t>
      </w:r>
      <w:r w:rsidR="006D5189" w:rsidRPr="00C55F44">
        <w:rPr>
          <w:color w:val="000000" w:themeColor="text1"/>
          <w:lang w:val="en-GB"/>
        </w:rPr>
        <w:t xml:space="preserve"> theoretical </w:t>
      </w:r>
      <w:r w:rsidR="00802256" w:rsidRPr="00C55F44">
        <w:rPr>
          <w:color w:val="000000" w:themeColor="text1"/>
          <w:lang w:val="en-GB"/>
        </w:rPr>
        <w:t>research opportunities on the horizon.</w:t>
      </w:r>
    </w:p>
    <w:p w14:paraId="389415A0" w14:textId="77777777" w:rsidR="00FF05EE" w:rsidRPr="00910DC5" w:rsidRDefault="00FF05EE" w:rsidP="00FF05EE">
      <w:pPr>
        <w:rPr>
          <w:color w:val="FF0000"/>
          <w:lang w:val="en-GB"/>
        </w:rPr>
      </w:pPr>
    </w:p>
    <w:p w14:paraId="40F4159C" w14:textId="15832EDA" w:rsidR="00F35444" w:rsidRPr="007E3691" w:rsidRDefault="00F35444" w:rsidP="007E3691">
      <w:pPr>
        <w:rPr>
          <w:lang w:val="en-GB"/>
        </w:rPr>
      </w:pPr>
      <w:r>
        <w:rPr>
          <w:lang w:val="en-GB"/>
        </w:rPr>
        <w:fldChar w:fldCharType="begin"/>
      </w:r>
      <w:r w:rsidR="002360A4">
        <w:rPr>
          <w:lang w:val="en-GB"/>
        </w:rPr>
        <w:instrText xml:space="preserve"> ADDIN EN.CITE &lt;EndNo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Cite ExcludeAuth="1" ExcludeYear="1" Hidden="1"&gt;&lt;Author&gt;Wu&lt;/Author&gt;&lt;RecNum&gt;5&lt;/RecNum&gt;&lt;record&gt;&lt;rec-number&gt;5&lt;/rec-number&gt;&lt;foreign-keys&gt;&lt;key app="EN" db-id="5sez9z0t29drs8ewv0opf0adfadaftessdef" timestamp="1668911413" guid="a9fe3a6f-c0c0-47a5-85b2-a0a54d630197"&gt;5&lt;/key&gt;&lt;/foreign-keys&gt;&lt;ref-type name="Conference Proceedings"&gt;10&lt;/ref-type&gt;&lt;contributors&gt;&lt;authors&gt;&lt;author&gt;Wu, Dong-Jie&lt;/author&gt;&lt;author&gt;Mao, Ching-Hao&lt;/author&gt;&lt;author&gt;Wei, Te-En&lt;/author&gt;&lt;author&gt;Lee, Hahn-Ming&lt;/author&gt;&lt;author&gt;Wu, Kuo-Ping&lt;/author&gt;&lt;/authors&gt;&lt;/contributors&gt;&lt;titles&gt;&lt;title&gt;DroidMat: Android Malware Detection through Manifest and API Calls Tracing&lt;/title&gt;&lt;alt-title&gt;2012 Seventh Asia Joint Conference on Information Security&lt;/alt-title&gt;&lt;/titles&gt;&lt;dates&gt;&lt;pub-dates&gt;&lt;date&gt;2012&lt;/date&gt;&lt;/pub-dates&gt;&lt;/dates&gt;&lt;publisher&gt;IEEE&lt;/publisher&gt;&lt;urls&gt;&lt;related-urls&gt;&lt;url&gt;https://dx.doi.org/10.1109/asiajcis.2012.18&lt;/url&gt;&lt;/related-urls&gt;&lt;/urls&gt;&lt;electronic-resource-num&gt;10.1109/asiajcis.2012.18&lt;/electronic-resource-num&gt;&lt;/record&gt;&lt;/Cite&gt;&lt;/EndNote&gt;</w:instrText>
      </w:r>
      <w:r>
        <w:rPr>
          <w:lang w:val="en-GB"/>
        </w:rPr>
        <w:fldChar w:fldCharType="end"/>
      </w:r>
    </w:p>
    <w:p w14:paraId="49A67E0A" w14:textId="77777777" w:rsidR="00E80164" w:rsidRPr="00FD6476" w:rsidRDefault="00E80164" w:rsidP="00E80164">
      <w:pPr>
        <w:rPr>
          <w:lang w:val="en-GB"/>
        </w:rPr>
      </w:pPr>
    </w:p>
    <w:p w14:paraId="6CEBD563" w14:textId="77777777" w:rsidR="008E2642" w:rsidRPr="008E2642" w:rsidRDefault="008E2642" w:rsidP="008E2642">
      <w:pPr>
        <w:rPr>
          <w:lang w:val="en-GB"/>
        </w:rPr>
      </w:pPr>
    </w:p>
    <w:p w14:paraId="7BA04F9A" w14:textId="21149CA4" w:rsidR="00B6227B" w:rsidRDefault="00D77B00" w:rsidP="00BC6383">
      <w:pPr>
        <w:pStyle w:val="Heading1"/>
      </w:pPr>
      <w:bookmarkStart w:id="28" w:name="_Toc120853992"/>
      <w:r>
        <w:lastRenderedPageBreak/>
        <w:t>Bibliography</w:t>
      </w:r>
      <w:bookmarkEnd w:id="28"/>
    </w:p>
    <w:p w14:paraId="0911EDF3" w14:textId="03C0D68A" w:rsidR="00840672" w:rsidRPr="00840672" w:rsidRDefault="00BA6777" w:rsidP="00840672">
      <w:pPr>
        <w:pStyle w:val="EndNoteBibliography"/>
        <w:spacing w:after="0"/>
        <w:ind w:left="720" w:hanging="720"/>
      </w:pPr>
      <w:r>
        <w:fldChar w:fldCharType="begin"/>
      </w:r>
      <w:r>
        <w:instrText xml:space="preserve"> ADDIN EN.REFLIST </w:instrText>
      </w:r>
      <w:r>
        <w:fldChar w:fldCharType="separate"/>
      </w:r>
      <w:r w:rsidR="00840672" w:rsidRPr="00840672">
        <w:t xml:space="preserve">ANGGRAYUDI. 2020. </w:t>
      </w:r>
      <w:r w:rsidR="00840672" w:rsidRPr="00840672">
        <w:rPr>
          <w:i/>
        </w:rPr>
        <w:t xml:space="preserve">Android Hidden API </w:t>
      </w:r>
      <w:r w:rsidR="00840672" w:rsidRPr="00840672">
        <w:t xml:space="preserve">[Online]. Available: </w:t>
      </w:r>
      <w:hyperlink r:id="rId17" w:history="1">
        <w:r w:rsidR="00840672" w:rsidRPr="00840672">
          <w:rPr>
            <w:rStyle w:val="Hyperlink"/>
          </w:rPr>
          <w:t>https://github.com/anggrayudi/android-hidden-api</w:t>
        </w:r>
      </w:hyperlink>
      <w:r w:rsidR="00840672" w:rsidRPr="00840672">
        <w:t xml:space="preserve"> [Accessed 15/03 2023].</w:t>
      </w:r>
    </w:p>
    <w:p w14:paraId="46D44C1B" w14:textId="7B4E0F8B" w:rsidR="00840672" w:rsidRPr="00840672" w:rsidRDefault="00840672" w:rsidP="00840672">
      <w:pPr>
        <w:pStyle w:val="EndNoteBibliography"/>
        <w:spacing w:after="0"/>
        <w:ind w:left="720" w:hanging="720"/>
      </w:pPr>
      <w:r w:rsidRPr="00840672">
        <w:t xml:space="preserve">APACHE. 2004. </w:t>
      </w:r>
      <w:r w:rsidRPr="00840672">
        <w:rPr>
          <w:i/>
        </w:rPr>
        <w:t xml:space="preserve">Apache License, Version 2.0 </w:t>
      </w:r>
      <w:r w:rsidRPr="00840672">
        <w:t xml:space="preserve">[Online]. aPACHE. Available: </w:t>
      </w:r>
      <w:hyperlink r:id="rId18" w:history="1">
        <w:r w:rsidRPr="00840672">
          <w:rPr>
            <w:rStyle w:val="Hyperlink"/>
          </w:rPr>
          <w:t>https://www.apache.org/licenses/LICENSE-2.0</w:t>
        </w:r>
      </w:hyperlink>
      <w:r w:rsidRPr="00840672">
        <w:t xml:space="preserve"> [Accessed 14/03 2023].</w:t>
      </w:r>
    </w:p>
    <w:p w14:paraId="7F408CE7" w14:textId="77777777" w:rsidR="00840672" w:rsidRPr="00840672" w:rsidRDefault="00840672" w:rsidP="00840672">
      <w:pPr>
        <w:pStyle w:val="EndNoteBibliography"/>
        <w:spacing w:after="0"/>
        <w:ind w:left="720" w:hanging="720"/>
      </w:pPr>
      <w:r w:rsidRPr="00840672">
        <w:t>ARIS, HAZLEEN &amp; YAAKOB, WIRA FIRDAUS. Shoulder Surf Resistant Screen Locking for Smartphones: A Review of Fifty Non-Biometric Methods. 2018 2018. IEEE.</w:t>
      </w:r>
    </w:p>
    <w:p w14:paraId="29B046FF" w14:textId="77777777" w:rsidR="00840672" w:rsidRPr="00840672" w:rsidRDefault="00840672" w:rsidP="00840672">
      <w:pPr>
        <w:pStyle w:val="EndNoteBibliography"/>
        <w:spacing w:after="0"/>
        <w:ind w:left="720" w:hanging="720"/>
      </w:pPr>
      <w:r w:rsidRPr="00840672">
        <w:t>BAZRAFSHAN, ZAHRA, HASHEMI, HASHEM, FARD, SEYED MEHDI HAZRATI &amp; HAMZEH, ALI. A survey on heuristic malware detection techniques.  5th Conference on Information and Knowledge Technology (IKT), 2013 2013. IEEE.</w:t>
      </w:r>
    </w:p>
    <w:p w14:paraId="29C4E422" w14:textId="77777777" w:rsidR="00840672" w:rsidRPr="00840672" w:rsidRDefault="00840672" w:rsidP="00840672">
      <w:pPr>
        <w:pStyle w:val="EndNoteBibliography"/>
        <w:spacing w:after="0"/>
        <w:ind w:left="720" w:hanging="720"/>
      </w:pPr>
      <w:r w:rsidRPr="00840672">
        <w:t>BIRCH, JOE 2017. Exploring Background Execution Limits on Android Oreo.</w:t>
      </w:r>
    </w:p>
    <w:p w14:paraId="6863BA7E" w14:textId="57B84475" w:rsidR="00840672" w:rsidRPr="00840672" w:rsidRDefault="00840672" w:rsidP="00840672">
      <w:pPr>
        <w:pStyle w:val="EndNoteBibliography"/>
        <w:spacing w:after="0"/>
        <w:ind w:left="720" w:hanging="720"/>
      </w:pPr>
      <w:r w:rsidRPr="00840672">
        <w:t xml:space="preserve">CALLINAN, MARTIN. 2020. </w:t>
      </w:r>
      <w:r w:rsidRPr="00840672">
        <w:rPr>
          <w:i/>
        </w:rPr>
        <w:t xml:space="preserve">Ethics of Open Software Source Licensing | Source Code Control Limited </w:t>
      </w:r>
      <w:r w:rsidRPr="00840672">
        <w:t xml:space="preserve">[Online]. Available: </w:t>
      </w:r>
      <w:hyperlink r:id="rId19" w:history="1">
        <w:r w:rsidRPr="00840672">
          <w:rPr>
            <w:rStyle w:val="Hyperlink"/>
          </w:rPr>
          <w:t>https://sourcecodecontrol.co/ethics-of-open-source-licensing/</w:t>
        </w:r>
      </w:hyperlink>
      <w:r w:rsidRPr="00840672">
        <w:t xml:space="preserve"> [Accessed 15/03 2023].</w:t>
      </w:r>
    </w:p>
    <w:p w14:paraId="6D41DF25" w14:textId="64A8F6D3" w:rsidR="00840672" w:rsidRPr="00840672" w:rsidRDefault="00840672" w:rsidP="00840672">
      <w:pPr>
        <w:pStyle w:val="EndNoteBibliography"/>
        <w:spacing w:after="0"/>
        <w:ind w:left="720" w:hanging="720"/>
      </w:pPr>
      <w:r w:rsidRPr="00840672">
        <w:t xml:space="preserve">COMPUTERHOPE. 2022. </w:t>
      </w:r>
      <w:r w:rsidRPr="00840672">
        <w:rPr>
          <w:i/>
        </w:rPr>
        <w:t xml:space="preserve">What is a Lock Screen? </w:t>
      </w:r>
      <w:r w:rsidRPr="00840672">
        <w:t xml:space="preserve">[Online]. Available: </w:t>
      </w:r>
      <w:hyperlink r:id="rId20" w:history="1">
        <w:r w:rsidRPr="00840672">
          <w:rPr>
            <w:rStyle w:val="Hyperlink"/>
          </w:rPr>
          <w:t>https://www.computerhope.com/jargon/l/lockscreen.htm</w:t>
        </w:r>
      </w:hyperlink>
      <w:r w:rsidRPr="00840672">
        <w:t xml:space="preserve"> [Accessed].</w:t>
      </w:r>
    </w:p>
    <w:p w14:paraId="78F9AE7C" w14:textId="7217BC02" w:rsidR="00840672" w:rsidRPr="00840672" w:rsidRDefault="00840672" w:rsidP="00840672">
      <w:pPr>
        <w:pStyle w:val="EndNoteBibliography"/>
        <w:spacing w:after="0"/>
        <w:ind w:left="720" w:hanging="720"/>
      </w:pPr>
      <w:r w:rsidRPr="00840672">
        <w:t xml:space="preserve">DESIGN, GOOGLE MATERIAL. 2022. </w:t>
      </w:r>
      <w:r w:rsidRPr="00840672">
        <w:rPr>
          <w:i/>
        </w:rPr>
        <w:t xml:space="preserve">Get Started | Material Design 3 </w:t>
      </w:r>
      <w:r w:rsidRPr="00840672">
        <w:t xml:space="preserve">[Online]. Available: </w:t>
      </w:r>
      <w:hyperlink r:id="rId21" w:history="1">
        <w:r w:rsidRPr="00840672">
          <w:rPr>
            <w:rStyle w:val="Hyperlink"/>
          </w:rPr>
          <w:t>https://m3.material.io/</w:t>
        </w:r>
      </w:hyperlink>
      <w:r w:rsidRPr="00840672">
        <w:t xml:space="preserve"> [Accessed].</w:t>
      </w:r>
    </w:p>
    <w:p w14:paraId="0B88F91C" w14:textId="41931396" w:rsidR="00840672" w:rsidRPr="00840672" w:rsidRDefault="00840672" w:rsidP="00840672">
      <w:pPr>
        <w:pStyle w:val="EndNoteBibliography"/>
        <w:spacing w:after="0"/>
        <w:ind w:left="720" w:hanging="720"/>
      </w:pPr>
      <w:r w:rsidRPr="00840672">
        <w:t xml:space="preserve">DEVELOPER, GOOGLE. 2022. </w:t>
      </w:r>
      <w:r w:rsidRPr="00840672">
        <w:rPr>
          <w:i/>
        </w:rPr>
        <w:t xml:space="preserve">UsageStatsManager | Android Developers </w:t>
      </w:r>
      <w:r w:rsidRPr="00840672">
        <w:t xml:space="preserve">[Online]. Available: </w:t>
      </w:r>
      <w:hyperlink r:id="rId22" w:history="1">
        <w:r w:rsidRPr="00840672">
          <w:rPr>
            <w:rStyle w:val="Hyperlink"/>
          </w:rPr>
          <w:t>https://developer.android.com/reference/android/app/usage/UsageStatsManager</w:t>
        </w:r>
      </w:hyperlink>
      <w:r w:rsidRPr="00840672">
        <w:t xml:space="preserve"> [Accessed 29/11/2022 2022].</w:t>
      </w:r>
    </w:p>
    <w:p w14:paraId="6682312A" w14:textId="520376DE" w:rsidR="00840672" w:rsidRPr="00840672" w:rsidRDefault="00840672" w:rsidP="00840672">
      <w:pPr>
        <w:pStyle w:val="EndNoteBibliography"/>
        <w:spacing w:after="0"/>
        <w:ind w:left="720" w:hanging="720"/>
      </w:pPr>
      <w:r w:rsidRPr="00840672">
        <w:t xml:space="preserve">DEVELOPERS, GOOGLE. 2022. </w:t>
      </w:r>
      <w:r w:rsidRPr="00840672">
        <w:rPr>
          <w:i/>
        </w:rPr>
        <w:t xml:space="preserve">Android Studio | Android Developers </w:t>
      </w:r>
      <w:r w:rsidRPr="00840672">
        <w:t xml:space="preserve">[Online]. Available: </w:t>
      </w:r>
      <w:hyperlink r:id="rId23" w:history="1">
        <w:r w:rsidRPr="00840672">
          <w:rPr>
            <w:rStyle w:val="Hyperlink"/>
          </w:rPr>
          <w:t>https://developer.android.com/studio/features</w:t>
        </w:r>
      </w:hyperlink>
      <w:r w:rsidRPr="00840672">
        <w:t xml:space="preserve"> [Accessed 01/12/2022 2022].</w:t>
      </w:r>
    </w:p>
    <w:p w14:paraId="7BDA4A95" w14:textId="2FD33443" w:rsidR="00840672" w:rsidRPr="00840672" w:rsidRDefault="00840672" w:rsidP="00840672">
      <w:pPr>
        <w:pStyle w:val="EndNoteBibliography"/>
        <w:spacing w:after="0"/>
        <w:ind w:left="720" w:hanging="720"/>
      </w:pPr>
      <w:r w:rsidRPr="00840672">
        <w:t xml:space="preserve">DEVELOPERS, GOOGLE. 2022. </w:t>
      </w:r>
      <w:r w:rsidRPr="00840672">
        <w:rPr>
          <w:i/>
        </w:rPr>
        <w:t xml:space="preserve">Configure your build | Android Developers </w:t>
      </w:r>
      <w:r w:rsidRPr="00840672">
        <w:t xml:space="preserve">[Online]. Available: </w:t>
      </w:r>
      <w:hyperlink r:id="rId24" w:history="1">
        <w:r w:rsidRPr="00840672">
          <w:rPr>
            <w:rStyle w:val="Hyperlink"/>
          </w:rPr>
          <w:t>https://developer.android.com/studio/build</w:t>
        </w:r>
      </w:hyperlink>
      <w:r w:rsidRPr="00840672">
        <w:t xml:space="preserve"> [Accessed 01/11/2022 2022].</w:t>
      </w:r>
    </w:p>
    <w:p w14:paraId="1C783AA2" w14:textId="563E4FF3" w:rsidR="00840672" w:rsidRPr="00840672" w:rsidRDefault="00840672" w:rsidP="00840672">
      <w:pPr>
        <w:pStyle w:val="EndNoteBibliography"/>
        <w:spacing w:after="0"/>
        <w:ind w:left="720" w:hanging="720"/>
      </w:pPr>
      <w:r w:rsidRPr="00840672">
        <w:t xml:space="preserve">DEVELOPERS, GOOGLE. 2022. </w:t>
      </w:r>
      <w:r w:rsidRPr="00840672">
        <w:rPr>
          <w:i/>
        </w:rPr>
        <w:t xml:space="preserve">Declare app Permissions | Android Developers </w:t>
      </w:r>
      <w:r w:rsidRPr="00840672">
        <w:t xml:space="preserve">[Online]. Available: </w:t>
      </w:r>
      <w:hyperlink r:id="rId25" w:history="1">
        <w:r w:rsidRPr="00840672">
          <w:rPr>
            <w:rStyle w:val="Hyperlink"/>
          </w:rPr>
          <w:t>https://developer.android.com/training/permissions/declaring#:~:text=obvious%20to%20them.-,Add%20declaration%20to%20app%20manifest,has%20this%20line%20in%20AndroidManifest</w:t>
        </w:r>
      </w:hyperlink>
      <w:r w:rsidRPr="00840672">
        <w:t>. [Accessed 30/11/2022 2022].</w:t>
      </w:r>
    </w:p>
    <w:p w14:paraId="057BF7D9" w14:textId="2100A83D" w:rsidR="00840672" w:rsidRPr="00840672" w:rsidRDefault="00840672" w:rsidP="00840672">
      <w:pPr>
        <w:pStyle w:val="EndNoteBibliography"/>
        <w:spacing w:after="0"/>
        <w:ind w:left="720" w:hanging="720"/>
      </w:pPr>
      <w:r w:rsidRPr="00840672">
        <w:t xml:space="preserve">DUNCAN, GEOFF. 2022. </w:t>
      </w:r>
      <w:r w:rsidRPr="00840672">
        <w:rPr>
          <w:i/>
        </w:rPr>
        <w:t xml:space="preserve">The ultimate Android malware guide: What it does, where it came from, and how to protect your phone or tablet | Digital Trends </w:t>
      </w:r>
      <w:r w:rsidRPr="00840672">
        <w:t xml:space="preserve">[Online]. Available: </w:t>
      </w:r>
      <w:hyperlink r:id="rId26" w:history="1">
        <w:r w:rsidRPr="00840672">
          <w:rPr>
            <w:rStyle w:val="Hyperlink"/>
          </w:rPr>
          <w:t>https://www.digitaltrends.com/mobile/the-ultimate-android-malware-guide-what-it-does-where-it-came-from-and-how-to-protect-your-phone-or-tablet/</w:t>
        </w:r>
      </w:hyperlink>
      <w:r w:rsidRPr="00840672">
        <w:t xml:space="preserve"> [Accessed 24/11 2022].</w:t>
      </w:r>
    </w:p>
    <w:p w14:paraId="43FB68EE" w14:textId="322358BF" w:rsidR="00840672" w:rsidRPr="00840672" w:rsidRDefault="00840672" w:rsidP="00840672">
      <w:pPr>
        <w:pStyle w:val="EndNoteBibliography"/>
        <w:spacing w:after="0"/>
        <w:ind w:left="720" w:hanging="720"/>
      </w:pPr>
      <w:r w:rsidRPr="00840672">
        <w:t xml:space="preserve">FOUNDATION, FREE SOFTWARE. 2007. </w:t>
      </w:r>
      <w:r w:rsidRPr="00840672">
        <w:rPr>
          <w:i/>
        </w:rPr>
        <w:t xml:space="preserve">The GNU General Public License v3.0 - GNU Project - Free Software Foundation </w:t>
      </w:r>
      <w:r w:rsidRPr="00840672">
        <w:t xml:space="preserve">[Online]. GNU Operating System. Available: </w:t>
      </w:r>
      <w:hyperlink r:id="rId27" w:history="1">
        <w:r w:rsidRPr="00840672">
          <w:rPr>
            <w:rStyle w:val="Hyperlink"/>
          </w:rPr>
          <w:t>https://www.gnu.org/licenses/gpl-3.0.html</w:t>
        </w:r>
      </w:hyperlink>
      <w:r w:rsidRPr="00840672">
        <w:t xml:space="preserve"> [Accessed 14/03 2023].</w:t>
      </w:r>
    </w:p>
    <w:p w14:paraId="091F7970" w14:textId="653ED347" w:rsidR="00840672" w:rsidRPr="00840672" w:rsidRDefault="00840672" w:rsidP="00840672">
      <w:pPr>
        <w:pStyle w:val="EndNoteBibliography"/>
        <w:spacing w:after="0"/>
        <w:ind w:left="720" w:hanging="720"/>
      </w:pPr>
      <w:r w:rsidRPr="00840672">
        <w:t xml:space="preserve">FOUNDATION, FREE SOFTWARE. 2022. </w:t>
      </w:r>
      <w:r w:rsidRPr="00840672">
        <w:rPr>
          <w:i/>
        </w:rPr>
        <w:t xml:space="preserve">What is Free Software? - GNU Project - Free Software Foundation </w:t>
      </w:r>
      <w:r w:rsidRPr="00840672">
        <w:t xml:space="preserve">[Online]. Available: </w:t>
      </w:r>
      <w:hyperlink r:id="rId28" w:history="1">
        <w:r w:rsidRPr="00840672">
          <w:rPr>
            <w:rStyle w:val="Hyperlink"/>
          </w:rPr>
          <w:t>https://www.gnu.org/philosophy/free-sw.en.html</w:t>
        </w:r>
      </w:hyperlink>
      <w:r w:rsidRPr="00840672">
        <w:t xml:space="preserve"> [Accessed].</w:t>
      </w:r>
    </w:p>
    <w:p w14:paraId="01283659" w14:textId="77777777" w:rsidR="00840672" w:rsidRPr="00840672" w:rsidRDefault="00840672" w:rsidP="00840672">
      <w:pPr>
        <w:pStyle w:val="EndNoteBibliography"/>
        <w:spacing w:after="0"/>
        <w:ind w:left="720" w:hanging="720"/>
      </w:pPr>
      <w:r w:rsidRPr="00840672">
        <w:t>GHANCHI, JUNED 2021. The Major Advantages of Android Studio App Development.</w:t>
      </w:r>
    </w:p>
    <w:p w14:paraId="7B49E019" w14:textId="77777777" w:rsidR="00840672" w:rsidRPr="00840672" w:rsidRDefault="00840672" w:rsidP="00840672">
      <w:pPr>
        <w:pStyle w:val="EndNoteBibliography"/>
        <w:spacing w:after="0"/>
        <w:ind w:left="720" w:hanging="720"/>
      </w:pPr>
      <w:r w:rsidRPr="00840672">
        <w:t xml:space="preserve">GIANG, PHAM, DUC, NGUYEN &amp; VI, PHAM 2015. </w:t>
      </w:r>
      <w:r w:rsidRPr="00840672">
        <w:rPr>
          <w:i/>
        </w:rPr>
        <w:t>Permission Analysis for Android Malware Detection</w:t>
      </w:r>
      <w:r w:rsidRPr="00840672">
        <w:t>.</w:t>
      </w:r>
    </w:p>
    <w:p w14:paraId="64E7D9AE" w14:textId="77777777" w:rsidR="00840672" w:rsidRPr="00840672" w:rsidRDefault="00840672" w:rsidP="00840672">
      <w:pPr>
        <w:pStyle w:val="EndNoteBibliography"/>
        <w:spacing w:after="0"/>
        <w:ind w:left="720" w:hanging="720"/>
      </w:pPr>
      <w:r w:rsidRPr="00840672">
        <w:t>GRIMES, ROGER A. 2020. 9 types of malware and how to recognize them | CSO Online.</w:t>
      </w:r>
    </w:p>
    <w:p w14:paraId="0E14C213" w14:textId="77777777" w:rsidR="00840672" w:rsidRPr="00840672" w:rsidRDefault="00840672" w:rsidP="00840672">
      <w:pPr>
        <w:pStyle w:val="EndNoteBibliography"/>
        <w:spacing w:after="0"/>
        <w:ind w:left="720" w:hanging="720"/>
      </w:pPr>
      <w:r w:rsidRPr="00840672">
        <w:lastRenderedPageBreak/>
        <w:t xml:space="preserve">GUIDE, ANDROID DEVELOPERS. 2022. </w:t>
      </w:r>
      <w:r w:rsidRPr="00840672">
        <w:rPr>
          <w:i/>
        </w:rPr>
        <w:t xml:space="preserve">App Manifest Overview | Android Developers </w:t>
      </w:r>
      <w:r w:rsidRPr="00840672">
        <w:t>[Online].  [Accessed 19/11/2022].</w:t>
      </w:r>
    </w:p>
    <w:p w14:paraId="2C34341F" w14:textId="77777777" w:rsidR="00840672" w:rsidRPr="00840672" w:rsidRDefault="00840672" w:rsidP="00840672">
      <w:pPr>
        <w:pStyle w:val="EndNoteBibliography"/>
        <w:spacing w:after="0"/>
        <w:ind w:left="720" w:hanging="720"/>
      </w:pPr>
      <w:r w:rsidRPr="00840672">
        <w:t>HAHN, SEBASTIAN, PROTSENKO, MYKOLA &amp; MÜLLER, TILO. Comparative evaluation of machine learning-based malware detection on Android.  Sicherheit, 2016.</w:t>
      </w:r>
    </w:p>
    <w:p w14:paraId="6F1909A1" w14:textId="1E7867AA" w:rsidR="00840672" w:rsidRPr="00840672" w:rsidRDefault="00840672" w:rsidP="00840672">
      <w:pPr>
        <w:pStyle w:val="EndNoteBibliography"/>
        <w:spacing w:after="0"/>
        <w:ind w:left="720" w:hanging="720"/>
      </w:pPr>
      <w:r w:rsidRPr="00840672">
        <w:t xml:space="preserve">HILDENBRAND, JERRY. 2012. </w:t>
      </w:r>
      <w:r w:rsidRPr="00840672">
        <w:rPr>
          <w:i/>
        </w:rPr>
        <w:t xml:space="preserve">What is open source? </w:t>
      </w:r>
      <w:r w:rsidRPr="00840672">
        <w:t xml:space="preserve">[Online]. Android Central. Available: </w:t>
      </w:r>
      <w:hyperlink r:id="rId29" w:history="1">
        <w:r w:rsidRPr="00840672">
          <w:rPr>
            <w:rStyle w:val="Hyperlink"/>
          </w:rPr>
          <w:t>https://www.androidcentral.com/what-open-source-android-z</w:t>
        </w:r>
      </w:hyperlink>
      <w:r w:rsidRPr="00840672">
        <w:t xml:space="preserve"> [Accessed 14/03 2023].</w:t>
      </w:r>
    </w:p>
    <w:p w14:paraId="6649B949" w14:textId="6223A755" w:rsidR="00840672" w:rsidRPr="00840672" w:rsidRDefault="00840672" w:rsidP="00840672">
      <w:pPr>
        <w:pStyle w:val="EndNoteBibliography"/>
        <w:spacing w:after="0"/>
        <w:ind w:left="720" w:hanging="720"/>
      </w:pPr>
      <w:r w:rsidRPr="00840672">
        <w:t xml:space="preserve">INITIATIVE, OPEN SOURCE. 2006. </w:t>
      </w:r>
      <w:r w:rsidRPr="00840672">
        <w:rPr>
          <w:i/>
        </w:rPr>
        <w:t xml:space="preserve">The Open Source Definition </w:t>
      </w:r>
      <w:r w:rsidRPr="00840672">
        <w:t xml:space="preserve">[Online]. Available: </w:t>
      </w:r>
      <w:hyperlink r:id="rId30" w:history="1">
        <w:r w:rsidRPr="00840672">
          <w:rPr>
            <w:rStyle w:val="Hyperlink"/>
          </w:rPr>
          <w:t>https://opensource.org/osd/</w:t>
        </w:r>
      </w:hyperlink>
      <w:r w:rsidRPr="00840672">
        <w:t xml:space="preserve"> [Accessed 16/03 2023].</w:t>
      </w:r>
    </w:p>
    <w:p w14:paraId="6544027B" w14:textId="77777777" w:rsidR="00840672" w:rsidRPr="00840672" w:rsidRDefault="00840672" w:rsidP="00840672">
      <w:pPr>
        <w:pStyle w:val="EndNoteBibliography"/>
        <w:spacing w:after="0"/>
        <w:ind w:left="720" w:hanging="720"/>
      </w:pPr>
      <w:r w:rsidRPr="00840672">
        <w:t>KATZENBEISSER, STEFAN, KINDER, JOHANNES &amp; VEITH, HELMUT 2011. Malware Detection. Springer US.</w:t>
      </w:r>
    </w:p>
    <w:p w14:paraId="53777909" w14:textId="77777777" w:rsidR="00840672" w:rsidRPr="00840672" w:rsidRDefault="00840672" w:rsidP="00840672">
      <w:pPr>
        <w:pStyle w:val="EndNoteBibliography"/>
        <w:spacing w:after="0"/>
        <w:ind w:left="720" w:hanging="720"/>
      </w:pPr>
      <w:r w:rsidRPr="00840672">
        <w:t xml:space="preserve">LIU, KAIJUN, XU, SHENGWEI, XU, GUOAI, ZHANG, MIAO, SUN, DAWEI &amp; LIU, HAIFENG 2020. A Review of Android Malware Detection Approaches Based on Machine Learning. </w:t>
      </w:r>
      <w:r w:rsidRPr="00840672">
        <w:rPr>
          <w:i/>
        </w:rPr>
        <w:t>IEEE Access,</w:t>
      </w:r>
      <w:r w:rsidRPr="00840672">
        <w:t xml:space="preserve"> 8</w:t>
      </w:r>
      <w:r w:rsidRPr="00840672">
        <w:rPr>
          <w:b/>
        </w:rPr>
        <w:t>,</w:t>
      </w:r>
      <w:r w:rsidRPr="00840672">
        <w:t xml:space="preserve"> 124579-124607.</w:t>
      </w:r>
    </w:p>
    <w:p w14:paraId="07C6DC0E" w14:textId="72889906" w:rsidR="00840672" w:rsidRPr="00840672" w:rsidRDefault="00840672" w:rsidP="00840672">
      <w:pPr>
        <w:pStyle w:val="EndNoteBibliography"/>
        <w:spacing w:after="0"/>
        <w:ind w:left="720" w:hanging="720"/>
      </w:pPr>
      <w:r w:rsidRPr="00840672">
        <w:t xml:space="preserve">MATRIS, PROJECT. </w:t>
      </w:r>
      <w:r w:rsidRPr="00840672">
        <w:rPr>
          <w:i/>
        </w:rPr>
        <w:t xml:space="preserve">LibreAV </w:t>
      </w:r>
      <w:r w:rsidRPr="00840672">
        <w:t xml:space="preserve">[Online]. Available: </w:t>
      </w:r>
      <w:hyperlink r:id="rId31" w:history="1">
        <w:r w:rsidRPr="00840672">
          <w:rPr>
            <w:rStyle w:val="Hyperlink"/>
          </w:rPr>
          <w:t>https://github.com/projectmatris/antimalwareapp#readme</w:t>
        </w:r>
      </w:hyperlink>
      <w:r w:rsidRPr="00840672">
        <w:t>.</w:t>
      </w:r>
    </w:p>
    <w:p w14:paraId="33840507" w14:textId="74675A70" w:rsidR="00840672" w:rsidRPr="00840672" w:rsidRDefault="00840672" w:rsidP="00840672">
      <w:pPr>
        <w:pStyle w:val="EndNoteBibliography"/>
        <w:spacing w:after="0"/>
        <w:ind w:left="720" w:hanging="720"/>
      </w:pPr>
      <w:r w:rsidRPr="00840672">
        <w:t xml:space="preserve">OVERFLOW, STACK. 2022. </w:t>
      </w:r>
      <w:r w:rsidRPr="00840672">
        <w:rPr>
          <w:i/>
        </w:rPr>
        <w:t xml:space="preserve">How to make app lock app in android? </w:t>
      </w:r>
      <w:r w:rsidRPr="00840672">
        <w:t xml:space="preserve">[Online]. Available: </w:t>
      </w:r>
      <w:hyperlink r:id="rId32" w:history="1">
        <w:r w:rsidRPr="00840672">
          <w:rPr>
            <w:rStyle w:val="Hyperlink"/>
          </w:rPr>
          <w:t>https://stackoverflow.com/questions/36261909/how-to-make-app-lock-app-in-android</w:t>
        </w:r>
      </w:hyperlink>
      <w:r w:rsidRPr="00840672">
        <w:t xml:space="preserve"> [Accessed 30/11/2022 2022].</w:t>
      </w:r>
    </w:p>
    <w:p w14:paraId="37E9B45E" w14:textId="77777777" w:rsidR="00840672" w:rsidRPr="00840672" w:rsidRDefault="00840672" w:rsidP="00840672">
      <w:pPr>
        <w:pStyle w:val="EndNoteBibliography"/>
        <w:spacing w:after="0"/>
        <w:ind w:left="720" w:hanging="720"/>
      </w:pPr>
      <w:r w:rsidRPr="00840672">
        <w:t>SCHMITT, VERA, POIKELA, MAIJA &amp; MÖLLER, SEBASTIAN. Android Permission Manager, Visual Cues, and their Effect on Privacy Awareness and Privacy Literacy.  ARES 22, 2022 2022. ACM.</w:t>
      </w:r>
    </w:p>
    <w:p w14:paraId="2FC3C37D" w14:textId="77777777" w:rsidR="00840672" w:rsidRPr="00840672" w:rsidRDefault="00840672" w:rsidP="00840672">
      <w:pPr>
        <w:pStyle w:val="EndNoteBibliography"/>
        <w:spacing w:after="0"/>
        <w:ind w:left="720" w:hanging="720"/>
      </w:pPr>
      <w:r w:rsidRPr="00840672">
        <w:t>SIMPLILEARN 2022. What is Gradle? Why Do We Use Gradle? [Updated].</w:t>
      </w:r>
    </w:p>
    <w:p w14:paraId="5B26C7AA" w14:textId="714600CD" w:rsidR="00840672" w:rsidRPr="00840672" w:rsidRDefault="00840672" w:rsidP="00840672">
      <w:pPr>
        <w:pStyle w:val="EndNoteBibliography"/>
        <w:spacing w:after="0"/>
        <w:ind w:left="720" w:hanging="720"/>
      </w:pPr>
      <w:r w:rsidRPr="00840672">
        <w:t xml:space="preserve">SOURCE, ANDROID. 2022. </w:t>
      </w:r>
      <w:r w:rsidRPr="00840672">
        <w:rPr>
          <w:i/>
        </w:rPr>
        <w:t xml:space="preserve">File-Based Encryption | Android Source </w:t>
      </w:r>
      <w:r w:rsidRPr="00840672">
        <w:t xml:space="preserve">[Online]. Available: </w:t>
      </w:r>
      <w:hyperlink r:id="rId33" w:history="1">
        <w:r w:rsidRPr="00840672">
          <w:rPr>
            <w:rStyle w:val="Hyperlink"/>
          </w:rPr>
          <w:t>https://source.android.com/docs/security/features/encryption/file-based</w:t>
        </w:r>
      </w:hyperlink>
      <w:r w:rsidRPr="00840672">
        <w:t xml:space="preserve"> [Accessed 20/11/2022 2022].</w:t>
      </w:r>
    </w:p>
    <w:p w14:paraId="472169D9" w14:textId="3066F255" w:rsidR="00840672" w:rsidRPr="00840672" w:rsidRDefault="00840672" w:rsidP="00840672">
      <w:pPr>
        <w:pStyle w:val="EndNoteBibliography"/>
        <w:spacing w:after="0"/>
        <w:ind w:left="720" w:hanging="720"/>
      </w:pPr>
      <w:r w:rsidRPr="00840672">
        <w:t xml:space="preserve">SOURCE, ANDROID. 2022. </w:t>
      </w:r>
      <w:r w:rsidRPr="00840672">
        <w:rPr>
          <w:i/>
        </w:rPr>
        <w:t xml:space="preserve">Full-Disk Encryption | Android Source </w:t>
      </w:r>
      <w:r w:rsidRPr="00840672">
        <w:t xml:space="preserve">[Online]. Available: </w:t>
      </w:r>
      <w:hyperlink r:id="rId34" w:history="1">
        <w:r w:rsidRPr="00840672">
          <w:rPr>
            <w:rStyle w:val="Hyperlink"/>
          </w:rPr>
          <w:t>https://source.android.com/docs/security/features/encryption/full-disk</w:t>
        </w:r>
      </w:hyperlink>
      <w:r w:rsidRPr="00840672">
        <w:t xml:space="preserve"> [Accessed 20/11/2022 2022].</w:t>
      </w:r>
    </w:p>
    <w:p w14:paraId="53C915F8" w14:textId="2411F909" w:rsidR="00840672" w:rsidRPr="00840672" w:rsidRDefault="00840672" w:rsidP="00840672">
      <w:pPr>
        <w:pStyle w:val="EndNoteBibliography"/>
        <w:spacing w:after="0"/>
        <w:ind w:left="720" w:hanging="720"/>
      </w:pPr>
      <w:r w:rsidRPr="00840672">
        <w:t xml:space="preserve">STALLMAN, RICHARD. 2021. </w:t>
      </w:r>
      <w:r w:rsidRPr="00840672">
        <w:rPr>
          <w:i/>
        </w:rPr>
        <w:t xml:space="preserve">Why Software Should Not Have Owners - GNU Project - Free Software Foundation </w:t>
      </w:r>
      <w:r w:rsidRPr="00840672">
        <w:t xml:space="preserve">[Online]. Available: </w:t>
      </w:r>
      <w:hyperlink r:id="rId35" w:history="1">
        <w:r w:rsidRPr="00840672">
          <w:rPr>
            <w:rStyle w:val="Hyperlink"/>
          </w:rPr>
          <w:t>https://www.gnu.org/philosophy/why-free.html</w:t>
        </w:r>
      </w:hyperlink>
      <w:r w:rsidRPr="00840672">
        <w:t xml:space="preserve"> [Accessed 15/03 2023].</w:t>
      </w:r>
    </w:p>
    <w:p w14:paraId="50F6B915" w14:textId="4E66E7BB" w:rsidR="00840672" w:rsidRPr="00840672" w:rsidRDefault="00840672" w:rsidP="00840672">
      <w:pPr>
        <w:pStyle w:val="EndNoteBibliography"/>
        <w:spacing w:after="0"/>
        <w:ind w:left="720" w:hanging="720"/>
      </w:pPr>
      <w:r w:rsidRPr="00840672">
        <w:t xml:space="preserve">STATS, STATCOUNTER GLOBAL. 2022. </w:t>
      </w:r>
      <w:r w:rsidRPr="00840672">
        <w:rPr>
          <w:i/>
        </w:rPr>
        <w:t xml:space="preserve">Mobile Operating System Market Share Worldwide | Statcounter Global Stats </w:t>
      </w:r>
      <w:r w:rsidRPr="00840672">
        <w:t xml:space="preserve">[Online]. @statcountergs. Available: </w:t>
      </w:r>
      <w:hyperlink r:id="rId36" w:history="1">
        <w:r w:rsidRPr="00840672">
          <w:rPr>
            <w:rStyle w:val="Hyperlink"/>
          </w:rPr>
          <w:t>https://gs.statcounter.com/os-market-share/mobile/worldwide</w:t>
        </w:r>
      </w:hyperlink>
      <w:r w:rsidRPr="00840672">
        <w:t xml:space="preserve"> [Accessed 19/11/2022].</w:t>
      </w:r>
    </w:p>
    <w:p w14:paraId="4F224B70" w14:textId="1992503F" w:rsidR="00840672" w:rsidRPr="00840672" w:rsidRDefault="00840672" w:rsidP="00840672">
      <w:pPr>
        <w:pStyle w:val="EndNoteBibliography"/>
        <w:spacing w:after="0"/>
        <w:ind w:left="720" w:hanging="720"/>
      </w:pPr>
      <w:r w:rsidRPr="00840672">
        <w:t xml:space="preserve">STEFAN HAUSTEIN &amp; SLOMINSKI, ALEKSANDER. 2022. </w:t>
      </w:r>
      <w:r w:rsidRPr="00840672">
        <w:rPr>
          <w:i/>
        </w:rPr>
        <w:t xml:space="preserve">XML Pull Parsing </w:t>
      </w:r>
      <w:r w:rsidRPr="00840672">
        <w:t xml:space="preserve">[Online]. Available: </w:t>
      </w:r>
      <w:hyperlink r:id="rId37" w:history="1">
        <w:r w:rsidRPr="00840672">
          <w:rPr>
            <w:rStyle w:val="Hyperlink"/>
          </w:rPr>
          <w:t>http://www.xmlpull.org/</w:t>
        </w:r>
      </w:hyperlink>
      <w:r w:rsidRPr="00840672">
        <w:t xml:space="preserve"> [Accessed 30/11/2022 2022].</w:t>
      </w:r>
    </w:p>
    <w:p w14:paraId="0DB5F3A1" w14:textId="77777777" w:rsidR="00840672" w:rsidRPr="00840672" w:rsidRDefault="00840672" w:rsidP="00840672">
      <w:pPr>
        <w:pStyle w:val="EndNoteBibliography"/>
        <w:spacing w:after="0"/>
        <w:ind w:left="720" w:hanging="720"/>
      </w:pPr>
      <w:r w:rsidRPr="00840672">
        <w:t>STOLERIU, RAZVAN &amp; TOGAN, MIHAI. A Secure Screen and App Lock System for Android Smart Phones Using Face Recognition. 2020 2020. IEEE.</w:t>
      </w:r>
    </w:p>
    <w:p w14:paraId="52E835C2" w14:textId="77777777" w:rsidR="00840672" w:rsidRPr="00840672" w:rsidRDefault="00840672" w:rsidP="00840672">
      <w:pPr>
        <w:pStyle w:val="EndNoteBibliography"/>
        <w:spacing w:after="0"/>
        <w:ind w:left="720" w:hanging="720"/>
      </w:pPr>
      <w:r w:rsidRPr="00840672">
        <w:t xml:space="preserve">TAM, KIMBERLY, FEIZOLLAH, ALI, ANUAR, NOR BADRUL, SALLEH, ROSLI &amp; CAVALLARO, LORENZO 2017. The Evolution of Android Malware and Android Analysis Techniques. </w:t>
      </w:r>
      <w:r w:rsidRPr="00840672">
        <w:rPr>
          <w:i/>
        </w:rPr>
        <w:t>ACM Computing Surveys,</w:t>
      </w:r>
      <w:r w:rsidRPr="00840672">
        <w:t xml:space="preserve"> 49</w:t>
      </w:r>
      <w:r w:rsidRPr="00840672">
        <w:rPr>
          <w:b/>
        </w:rPr>
        <w:t>,</w:t>
      </w:r>
      <w:r w:rsidRPr="00840672">
        <w:t xml:space="preserve"> 1-41.</w:t>
      </w:r>
    </w:p>
    <w:p w14:paraId="57365164" w14:textId="3706ABC2" w:rsidR="00840672" w:rsidRPr="00840672" w:rsidRDefault="00840672" w:rsidP="00840672">
      <w:pPr>
        <w:pStyle w:val="EndNoteBibliography"/>
        <w:spacing w:after="0"/>
        <w:ind w:left="720" w:hanging="720"/>
      </w:pPr>
      <w:r w:rsidRPr="00840672">
        <w:t xml:space="preserve">TECHTERMS.COM. 2022. </w:t>
      </w:r>
      <w:r w:rsidRPr="00840672">
        <w:rPr>
          <w:i/>
        </w:rPr>
        <w:t xml:space="preserve">Virus Definition | TechTerms.com </w:t>
      </w:r>
      <w:r w:rsidRPr="00840672">
        <w:t xml:space="preserve">[Online]. Available: </w:t>
      </w:r>
      <w:hyperlink r:id="rId38" w:history="1">
        <w:r w:rsidRPr="00840672">
          <w:rPr>
            <w:rStyle w:val="Hyperlink"/>
          </w:rPr>
          <w:t>https://techterms.com/definition/virus</w:t>
        </w:r>
      </w:hyperlink>
      <w:r w:rsidRPr="00840672">
        <w:t xml:space="preserve"> [Accessed 19/11/2022].</w:t>
      </w:r>
    </w:p>
    <w:p w14:paraId="0F88A235" w14:textId="77777777" w:rsidR="00840672" w:rsidRPr="00840672" w:rsidRDefault="00840672" w:rsidP="00840672">
      <w:pPr>
        <w:pStyle w:val="EndNoteBibliography"/>
        <w:spacing w:after="0"/>
        <w:ind w:left="720" w:hanging="720"/>
      </w:pPr>
      <w:r w:rsidRPr="00840672">
        <w:t xml:space="preserve">WANG, DAIBIN, YAO, HAIXIA, LI, YINGJIU, JIN, HAI, ZOU, DEQING &amp; DENG, ROBERT H. 2017. A Secure, Usable, and Transparent Middleware for Permission Managers on Android. </w:t>
      </w:r>
      <w:r w:rsidRPr="00840672">
        <w:rPr>
          <w:i/>
        </w:rPr>
        <w:t>IEEE Transactions on Dependable and Secure Computing,</w:t>
      </w:r>
      <w:r w:rsidRPr="00840672">
        <w:t xml:space="preserve"> 14</w:t>
      </w:r>
      <w:r w:rsidRPr="00840672">
        <w:rPr>
          <w:b/>
        </w:rPr>
        <w:t>,</w:t>
      </w:r>
      <w:r w:rsidRPr="00840672">
        <w:t xml:space="preserve"> 350-362.</w:t>
      </w:r>
    </w:p>
    <w:p w14:paraId="71CD7E82" w14:textId="77777777" w:rsidR="00840672" w:rsidRPr="00840672" w:rsidRDefault="00840672" w:rsidP="00840672">
      <w:pPr>
        <w:pStyle w:val="EndNoteBibliography"/>
        <w:ind w:left="720" w:hanging="720"/>
      </w:pPr>
      <w:r w:rsidRPr="00840672">
        <w:lastRenderedPageBreak/>
        <w:t>WU, DONG-JIE, MAO, CHING-HAO, WEI, TE-EN, LEE, HAHN-MING &amp; WU, KUO-PING. DroidMat: Android Malware Detection through Manifest and API Calls Tracing. 2012. IEEE.</w:t>
      </w:r>
    </w:p>
    <w:p w14:paraId="66233851" w14:textId="07C37E35" w:rsidR="00BA6777" w:rsidRPr="00BA6777" w:rsidRDefault="00BA6777" w:rsidP="00BA6777">
      <w:r>
        <w:fldChar w:fldCharType="end"/>
      </w:r>
    </w:p>
    <w:p w14:paraId="40066F5C" w14:textId="28C60C8E" w:rsidR="00124FB2" w:rsidRDefault="00124FB2" w:rsidP="00E60656">
      <w:pPr>
        <w:pStyle w:val="Heading1"/>
      </w:pPr>
      <w:bookmarkStart w:id="29" w:name="_Toc120853993"/>
      <w:r w:rsidRPr="00E60656">
        <w:lastRenderedPageBreak/>
        <w:t>Appendix</w:t>
      </w:r>
      <w:bookmarkEnd w:id="29"/>
    </w:p>
    <w:p w14:paraId="50DC6B24" w14:textId="3C29DE57" w:rsidR="00E95FBD" w:rsidRDefault="00E95FBD" w:rsidP="00E95FBD">
      <w:pPr>
        <w:pStyle w:val="Heading2"/>
      </w:pPr>
      <w:bookmarkStart w:id="30" w:name="_Toc120853994"/>
      <w:r>
        <w:t>Project Specification</w:t>
      </w:r>
      <w:bookmarkEnd w:id="30"/>
    </w:p>
    <w:p w14:paraId="0E448613" w14:textId="34144764" w:rsidR="00E44A45" w:rsidRPr="00622EA0" w:rsidRDefault="00E44A45" w:rsidP="00622EA0">
      <w:r w:rsidRPr="00622EA0">
        <w:rPr>
          <w:b/>
        </w:rPr>
        <w:t>Aims</w:t>
      </w:r>
      <w:r w:rsidRPr="00622EA0">
        <w:t xml:space="preserve">: Develop a security suite for </w:t>
      </w:r>
      <w:r w:rsidR="0030064C" w:rsidRPr="00622EA0">
        <w:t>Android</w:t>
      </w:r>
      <w:r w:rsidRPr="00622EA0">
        <w:t xml:space="preserve"> based smartphones.</w:t>
      </w:r>
    </w:p>
    <w:p w14:paraId="75D83787" w14:textId="2A2ECB2F" w:rsidR="00E44A45" w:rsidRPr="00622EA0" w:rsidRDefault="00E44A45" w:rsidP="00622EA0">
      <w:r w:rsidRPr="00622EA0">
        <w:rPr>
          <w:b/>
        </w:rPr>
        <w:t>Background</w:t>
      </w:r>
      <w:r w:rsidRPr="00622EA0">
        <w:t xml:space="preserve">: This project will develop a security suite for </w:t>
      </w:r>
      <w:r w:rsidR="0030064C" w:rsidRPr="00622EA0">
        <w:t>Android</w:t>
      </w:r>
      <w:r w:rsidRPr="00622EA0">
        <w:t xml:space="preserve"> smartphones. There are several security apps on the Google Play Store which take care of certain security aspects but there isn’t any all-in-one solution which covers the </w:t>
      </w:r>
      <w:r w:rsidR="00AA3F57" w:rsidRPr="00622EA0">
        <w:t>security</w:t>
      </w:r>
      <w:r w:rsidRPr="00622EA0">
        <w:t xml:space="preserve">. This project will analyse the possibility of having one such security package by using secure sensor management and enforcing authentication and access control policies without modifying the ROM or </w:t>
      </w:r>
      <w:r w:rsidR="0030064C" w:rsidRPr="00622EA0">
        <w:t>Android</w:t>
      </w:r>
      <w:r w:rsidRPr="00622EA0">
        <w:t xml:space="preserve"> OS.</w:t>
      </w:r>
    </w:p>
    <w:p w14:paraId="02D731D4" w14:textId="77777777" w:rsidR="00E44A45" w:rsidRPr="00622EA0" w:rsidRDefault="00E44A45" w:rsidP="00622EA0">
      <w:r w:rsidRPr="00622EA0">
        <w:rPr>
          <w:b/>
        </w:rPr>
        <w:t>Prerequisites</w:t>
      </w:r>
      <w:r w:rsidRPr="00622EA0">
        <w:t>:</w:t>
      </w:r>
    </w:p>
    <w:p w14:paraId="149F4831" w14:textId="42342202" w:rsidR="00E44A45" w:rsidRPr="00622EA0" w:rsidRDefault="00E44A45" w:rsidP="0009240D">
      <w:pPr>
        <w:pStyle w:val="ListParagraph"/>
        <w:numPr>
          <w:ilvl w:val="0"/>
          <w:numId w:val="37"/>
        </w:numPr>
      </w:pPr>
      <w:r w:rsidRPr="00622EA0">
        <w:t xml:space="preserve">Good programming skills, particularly </w:t>
      </w:r>
      <w:r w:rsidR="0030064C" w:rsidRPr="00622EA0">
        <w:t>Android</w:t>
      </w:r>
      <w:r w:rsidRPr="00622EA0">
        <w:t xml:space="preserve"> app development, and knowledge of IDEs.</w:t>
      </w:r>
    </w:p>
    <w:p w14:paraId="3DA13FCB" w14:textId="77777777" w:rsidR="00E44A45" w:rsidRPr="00622EA0" w:rsidRDefault="00E44A45" w:rsidP="0009240D">
      <w:pPr>
        <w:pStyle w:val="ListParagraph"/>
        <w:numPr>
          <w:ilvl w:val="0"/>
          <w:numId w:val="37"/>
        </w:numPr>
      </w:pPr>
      <w:r w:rsidRPr="00622EA0">
        <w:t>Being able to autonomously download/compile/install tools from various repositories (e.g., GitHub).</w:t>
      </w:r>
    </w:p>
    <w:p w14:paraId="6E191DDE" w14:textId="77777777" w:rsidR="00E44A45" w:rsidRPr="0009240D" w:rsidRDefault="00E44A45" w:rsidP="00622EA0">
      <w:pPr>
        <w:rPr>
          <w:b/>
        </w:rPr>
      </w:pPr>
      <w:r w:rsidRPr="0009240D">
        <w:rPr>
          <w:b/>
        </w:rPr>
        <w:t>Early Deliverables</w:t>
      </w:r>
    </w:p>
    <w:p w14:paraId="549BC6A8" w14:textId="77777777" w:rsidR="00E44A45" w:rsidRPr="00622EA0" w:rsidRDefault="00E44A45" w:rsidP="0009240D">
      <w:pPr>
        <w:pStyle w:val="ListParagraph"/>
        <w:numPr>
          <w:ilvl w:val="0"/>
          <w:numId w:val="36"/>
        </w:numPr>
      </w:pPr>
      <w:r w:rsidRPr="00622EA0">
        <w:t>A report describing different security apps for integrating into security suite.</w:t>
      </w:r>
    </w:p>
    <w:p w14:paraId="7721025B" w14:textId="77777777" w:rsidR="00E44A45" w:rsidRPr="00622EA0" w:rsidRDefault="00E44A45" w:rsidP="0009240D">
      <w:pPr>
        <w:pStyle w:val="ListParagraph"/>
        <w:numPr>
          <w:ilvl w:val="0"/>
          <w:numId w:val="36"/>
        </w:numPr>
      </w:pPr>
      <w:r w:rsidRPr="00622EA0">
        <w:t>A proof-of-concept implementation of the security suite</w:t>
      </w:r>
    </w:p>
    <w:p w14:paraId="48644968" w14:textId="77777777" w:rsidR="00E44A45" w:rsidRPr="00622EA0" w:rsidRDefault="00E44A45" w:rsidP="0009240D">
      <w:pPr>
        <w:pStyle w:val="ListParagraph"/>
        <w:numPr>
          <w:ilvl w:val="0"/>
          <w:numId w:val="36"/>
        </w:numPr>
      </w:pPr>
      <w:r w:rsidRPr="00622EA0">
        <w:t>Testing the system</w:t>
      </w:r>
    </w:p>
    <w:p w14:paraId="4A60E76F" w14:textId="77777777" w:rsidR="00E44A45" w:rsidRPr="0009240D" w:rsidRDefault="00E44A45" w:rsidP="00622EA0">
      <w:pPr>
        <w:rPr>
          <w:b/>
        </w:rPr>
      </w:pPr>
      <w:r w:rsidRPr="0009240D">
        <w:rPr>
          <w:b/>
        </w:rPr>
        <w:t>Final Deliverables</w:t>
      </w:r>
    </w:p>
    <w:p w14:paraId="029B6033" w14:textId="5B8C8965" w:rsidR="00E44A45" w:rsidRPr="00622EA0" w:rsidRDefault="00E44A45" w:rsidP="0009240D">
      <w:pPr>
        <w:pStyle w:val="ListParagraph"/>
        <w:numPr>
          <w:ilvl w:val="0"/>
          <w:numId w:val="38"/>
        </w:numPr>
      </w:pPr>
      <w:r w:rsidRPr="00622EA0">
        <w:t xml:space="preserve">Design and develop the final security </w:t>
      </w:r>
      <w:r w:rsidR="0097387E" w:rsidRPr="00622EA0">
        <w:t>suite.</w:t>
      </w:r>
    </w:p>
    <w:p w14:paraId="2D43810E" w14:textId="4FFC37AE" w:rsidR="009F6095" w:rsidRDefault="00E44A45" w:rsidP="009F6095">
      <w:pPr>
        <w:pStyle w:val="ListParagraph"/>
        <w:numPr>
          <w:ilvl w:val="0"/>
          <w:numId w:val="38"/>
        </w:numPr>
      </w:pPr>
      <w:r w:rsidRPr="00622EA0">
        <w:t>Complete report which must include a User Manual</w:t>
      </w:r>
    </w:p>
    <w:p w14:paraId="19F0EB93" w14:textId="74018B4A" w:rsidR="003A17B0" w:rsidRDefault="003A17B0" w:rsidP="003A17B0">
      <w:pPr>
        <w:pStyle w:val="Heading2"/>
      </w:pPr>
      <w:r>
        <w:t>Testing Figures</w:t>
      </w:r>
    </w:p>
    <w:p w14:paraId="7A4987C5" w14:textId="77777777" w:rsidR="003A17B0" w:rsidRPr="003A17B0" w:rsidRDefault="003A17B0" w:rsidP="003A17B0">
      <w:pPr>
        <w:rPr>
          <w:lang w:val="en-GB"/>
        </w:rPr>
      </w:pPr>
    </w:p>
    <w:p w14:paraId="362B4EAE" w14:textId="5658785C" w:rsidR="004B5D96" w:rsidRDefault="004B5D96">
      <w:pPr>
        <w:pStyle w:val="Heading2"/>
      </w:pPr>
      <w:bookmarkStart w:id="31" w:name="_Toc120853995"/>
      <w:r>
        <w:t>Project Diary</w:t>
      </w:r>
      <w:bookmarkEnd w:id="31"/>
    </w:p>
    <w:p w14:paraId="2FF9880D" w14:textId="77777777" w:rsidR="00AB1C27" w:rsidRDefault="00AB1C27" w:rsidP="00AB1C27">
      <w:pPr>
        <w:pStyle w:val="Heading3"/>
        <w:numPr>
          <w:ilvl w:val="0"/>
          <w:numId w:val="0"/>
        </w:numPr>
        <w:rPr>
          <w:sz w:val="36"/>
          <w:lang w:eastAsia="en-GB"/>
        </w:rPr>
      </w:pPr>
      <w:r>
        <w:t>05/10/2022</w:t>
      </w:r>
    </w:p>
    <w:p w14:paraId="12E5182B" w14:textId="77777777" w:rsidR="00AB1C27" w:rsidRDefault="00AB1C27" w:rsidP="00AB1C27">
      <w:pPr>
        <w:pStyle w:val="NormalWeb"/>
      </w:pPr>
      <w:r>
        <w:t>Cloned the GitLab Repository and Created my Diary.md and Created my Planning folder and moved relevant files such as my project plan into the folder.</w:t>
      </w:r>
    </w:p>
    <w:p w14:paraId="79DCDAFF" w14:textId="77777777" w:rsidR="00AB1C27" w:rsidRDefault="00AB1C27" w:rsidP="00AB1C27">
      <w:pPr>
        <w:pStyle w:val="Heading3"/>
        <w:numPr>
          <w:ilvl w:val="0"/>
          <w:numId w:val="0"/>
        </w:numPr>
        <w:ind w:left="576" w:hanging="576"/>
      </w:pPr>
      <w:r>
        <w:t>06/10/2022</w:t>
      </w:r>
    </w:p>
    <w:p w14:paraId="28CA5D60" w14:textId="77777777" w:rsidR="00AB1C27" w:rsidRDefault="00AB1C27" w:rsidP="00AB1C27">
      <w:pPr>
        <w:pStyle w:val="NormalWeb"/>
      </w:pPr>
      <w:r>
        <w:t>Completed My Project plan and uploading Submitted version to Repo.</w:t>
      </w:r>
    </w:p>
    <w:p w14:paraId="766D05B6" w14:textId="77777777" w:rsidR="00AB1C27" w:rsidRDefault="00AB1C27" w:rsidP="00AB1C27">
      <w:pPr>
        <w:pStyle w:val="Heading3"/>
        <w:numPr>
          <w:ilvl w:val="0"/>
          <w:numId w:val="0"/>
        </w:numPr>
        <w:ind w:left="576" w:hanging="576"/>
      </w:pPr>
      <w:r>
        <w:lastRenderedPageBreak/>
        <w:t>11/10/2022</w:t>
      </w:r>
    </w:p>
    <w:p w14:paraId="4F810F27" w14:textId="77777777" w:rsidR="00AB1C27" w:rsidRDefault="00AB1C27" w:rsidP="00AB1C27">
      <w:pPr>
        <w:pStyle w:val="NormalWeb"/>
      </w:pPr>
      <w:r>
        <w:t xml:space="preserve">Found a couple of FOSS Anti-Malware for Android that I could potentially use for Malware Detection in my project. Currently (and over the next couple days) comparing the 2 apps to each other to see which one is better suited for my project and whether they both tackle Anti-Malware in different ways and if there is any benefit to implementing to finding a way to implement both into my project. For example, from my understanding, Hypatia focuses more on individual files on the device such as pictures whereas </w:t>
      </w:r>
      <w:proofErr w:type="spellStart"/>
      <w:r>
        <w:t>LibreAV</w:t>
      </w:r>
      <w:proofErr w:type="spellEnd"/>
      <w:r>
        <w:t xml:space="preserve"> focuses more on scanning the actual apps on the device. This means that theoretically, there is a security benefit to implementing both Open-</w:t>
      </w:r>
      <w:proofErr w:type="spellStart"/>
      <w:r>
        <w:t>Soruce</w:t>
      </w:r>
      <w:proofErr w:type="spellEnd"/>
      <w:r>
        <w:t xml:space="preserve"> malware scanners in my Security Suite. Currently am waiting on a response from the </w:t>
      </w:r>
      <w:proofErr w:type="spellStart"/>
      <w:r>
        <w:t>organizors</w:t>
      </w:r>
      <w:proofErr w:type="spellEnd"/>
      <w:r>
        <w:t xml:space="preserve"> as to how to correctly 'fork' the Open-Source Projects from </w:t>
      </w:r>
      <w:proofErr w:type="spellStart"/>
      <w:r>
        <w:t>Github</w:t>
      </w:r>
      <w:proofErr w:type="spellEnd"/>
      <w:r>
        <w:t xml:space="preserve"> to my Gitlab Repository.</w:t>
      </w:r>
    </w:p>
    <w:p w14:paraId="252F24B6" w14:textId="77777777" w:rsidR="00AB1C27" w:rsidRDefault="00AB1C27" w:rsidP="00AB1C27">
      <w:pPr>
        <w:pStyle w:val="Heading3"/>
        <w:numPr>
          <w:ilvl w:val="0"/>
          <w:numId w:val="0"/>
        </w:numPr>
        <w:ind w:left="576" w:hanging="576"/>
      </w:pPr>
      <w:r>
        <w:t>13/10/2022</w:t>
      </w:r>
    </w:p>
    <w:p w14:paraId="1CA00FEB" w14:textId="77777777" w:rsidR="00AB1C27" w:rsidRDefault="00AB1C27" w:rsidP="00AB1C27">
      <w:pPr>
        <w:pStyle w:val="NormalWeb"/>
      </w:pPr>
      <w:r>
        <w:t xml:space="preserve">Have Received guidance on how to </w:t>
      </w:r>
      <w:proofErr w:type="spellStart"/>
      <w:r>
        <w:t>implment</w:t>
      </w:r>
      <w:proofErr w:type="spellEnd"/>
      <w:r>
        <w:t xml:space="preserve"> </w:t>
      </w:r>
      <w:proofErr w:type="gramStart"/>
      <w:r>
        <w:t>Open Source</w:t>
      </w:r>
      <w:proofErr w:type="gramEnd"/>
      <w:r>
        <w:t xml:space="preserve"> Projects from </w:t>
      </w:r>
      <w:proofErr w:type="spellStart"/>
      <w:r>
        <w:t>Github</w:t>
      </w:r>
      <w:proofErr w:type="spellEnd"/>
      <w:r>
        <w:t xml:space="preserve"> into my Gitlab. 'forked' the 2 FOSS Anti-Malware for Android Applications into my </w:t>
      </w:r>
      <w:proofErr w:type="spellStart"/>
      <w:r>
        <w:t>gitlab</w:t>
      </w:r>
      <w:proofErr w:type="spellEnd"/>
      <w:r>
        <w:t xml:space="preserve"> and added them as a submodule of my main project folder. Added my supervisor and the organizers to both submodules to ensure everyone who needs access has access. Now that this has been completed, I am able to start looking through the FOSS apps and understand how they work and how I could adapt them to work in my security suite. </w:t>
      </w:r>
      <w:proofErr w:type="gramStart"/>
      <w:r>
        <w:t>I have now</w:t>
      </w:r>
      <w:proofErr w:type="gramEnd"/>
      <w:r>
        <w:t xml:space="preserve"> setup Android Studio and both apps in Android Studio and am able to run both </w:t>
      </w:r>
      <w:proofErr w:type="spellStart"/>
      <w:r>
        <w:t>sucessfully</w:t>
      </w:r>
      <w:proofErr w:type="spellEnd"/>
      <w:r>
        <w:t xml:space="preserve"> on a virtual android device running latest API of android. Now will go through each version of android to try and decide what is the earliest version of android I can work on whilst keeping everything compatible.</w:t>
      </w:r>
    </w:p>
    <w:p w14:paraId="438F6DE2" w14:textId="0C33876A" w:rsidR="00AB1C27" w:rsidRDefault="00AB1C27" w:rsidP="00AB1C27">
      <w:pPr>
        <w:pStyle w:val="Heading3"/>
        <w:numPr>
          <w:ilvl w:val="0"/>
          <w:numId w:val="0"/>
        </w:numPr>
        <w:ind w:left="576" w:hanging="576"/>
      </w:pPr>
      <w:r>
        <w:t>16/10/2022</w:t>
      </w:r>
    </w:p>
    <w:p w14:paraId="707743D3" w14:textId="77777777" w:rsidR="00AB1C27" w:rsidRDefault="00AB1C27" w:rsidP="00AB1C27">
      <w:pPr>
        <w:pStyle w:val="NormalWeb"/>
      </w:pPr>
      <w:r>
        <w:t xml:space="preserve">Have Tested both FOSS implementations for Malware Detection on multiple </w:t>
      </w:r>
      <w:proofErr w:type="gramStart"/>
      <w:r>
        <w:t>version</w:t>
      </w:r>
      <w:proofErr w:type="gramEnd"/>
      <w:r>
        <w:t xml:space="preserve"> of Android and determined that </w:t>
      </w:r>
      <w:proofErr w:type="spellStart"/>
      <w:r>
        <w:t>LibreAV</w:t>
      </w:r>
      <w:proofErr w:type="spellEnd"/>
      <w:r>
        <w:t xml:space="preserve"> will run on Android 4.1 and above with Hypatia running at Android 5 and above. Using these findings, I will be aiming to use Android 5 for the remainder of my project. This will ensure that I am able to support 98.8% of Android Devices according to Google API Version Distribution Chart. Have also begun going through the code of the FOSS and commenting in order to help me understand the code as </w:t>
      </w:r>
      <w:proofErr w:type="spellStart"/>
      <w:proofErr w:type="gramStart"/>
      <w:r>
        <w:t>their</w:t>
      </w:r>
      <w:proofErr w:type="gramEnd"/>
      <w:r>
        <w:t xml:space="preserve"> are</w:t>
      </w:r>
      <w:proofErr w:type="spellEnd"/>
      <w:r>
        <w:t xml:space="preserve"> no comments in the code. This should be completed in the next couple days at most.</w:t>
      </w:r>
    </w:p>
    <w:p w14:paraId="2A71F5DB" w14:textId="77777777" w:rsidR="00AB1C27" w:rsidRDefault="00AB1C27" w:rsidP="00AB1C27">
      <w:pPr>
        <w:pStyle w:val="Heading3"/>
        <w:numPr>
          <w:ilvl w:val="0"/>
          <w:numId w:val="0"/>
        </w:numPr>
        <w:ind w:left="576" w:hanging="576"/>
      </w:pPr>
      <w:r>
        <w:t>18/10/2022</w:t>
      </w:r>
    </w:p>
    <w:p w14:paraId="70F1A44D" w14:textId="77777777" w:rsidR="00AB1C27" w:rsidRDefault="00AB1C27" w:rsidP="00AB1C27">
      <w:pPr>
        <w:pStyle w:val="NormalWeb"/>
      </w:pPr>
      <w:r>
        <w:t xml:space="preserve">Have finished </w:t>
      </w:r>
      <w:proofErr w:type="spellStart"/>
      <w:r>
        <w:t>Commneting</w:t>
      </w:r>
      <w:proofErr w:type="spellEnd"/>
      <w:r>
        <w:t xml:space="preserve"> both FOSS projects to a point where I can understand and modify </w:t>
      </w:r>
      <w:proofErr w:type="gramStart"/>
      <w:r>
        <w:t>in order for</w:t>
      </w:r>
      <w:proofErr w:type="gramEnd"/>
      <w:r>
        <w:t xml:space="preserve"> them to work within my security Suite. Have also Created UML class diagrams for both which should help with this process. Have now begun thinking about how </w:t>
      </w:r>
      <w:proofErr w:type="spellStart"/>
      <w:r>
        <w:t>i</w:t>
      </w:r>
      <w:proofErr w:type="spellEnd"/>
      <w:r>
        <w:t xml:space="preserve"> am going to implement both together.</w:t>
      </w:r>
    </w:p>
    <w:p w14:paraId="013924B3" w14:textId="77777777" w:rsidR="00AB1C27" w:rsidRDefault="00AB1C27" w:rsidP="00AB1C27">
      <w:pPr>
        <w:pStyle w:val="Heading3"/>
        <w:numPr>
          <w:ilvl w:val="0"/>
          <w:numId w:val="0"/>
        </w:numPr>
        <w:ind w:left="576" w:hanging="576"/>
      </w:pPr>
      <w:r>
        <w:t>19/10/2022</w:t>
      </w:r>
    </w:p>
    <w:p w14:paraId="08418AEC" w14:textId="77777777" w:rsidR="00AB1C27" w:rsidRDefault="00AB1C27" w:rsidP="00AB1C27">
      <w:pPr>
        <w:pStyle w:val="NormalWeb"/>
      </w:pPr>
      <w:r>
        <w:t xml:space="preserve">Have begun (nearly completed) Implementing a Progress Bar into the Hypatia FOSS project. This will allow the user to see the progress of the scan </w:t>
      </w:r>
      <w:proofErr w:type="gramStart"/>
      <w:r>
        <w:t>and also</w:t>
      </w:r>
      <w:proofErr w:type="gramEnd"/>
      <w:r>
        <w:t xml:space="preserve"> allow me to implement a cancel button to stop the scan if the user wishes to do so. I chose to do this as </w:t>
      </w:r>
      <w:r>
        <w:lastRenderedPageBreak/>
        <w:t xml:space="preserve">I </w:t>
      </w:r>
      <w:proofErr w:type="spellStart"/>
      <w:r>
        <w:t>belive</w:t>
      </w:r>
      <w:proofErr w:type="spellEnd"/>
      <w:r>
        <w:t xml:space="preserve"> (for now) that a progress bar would be more effective than the </w:t>
      </w:r>
      <w:proofErr w:type="spellStart"/>
      <w:r>
        <w:t>orignal</w:t>
      </w:r>
      <w:proofErr w:type="spellEnd"/>
      <w:r>
        <w:t xml:space="preserve"> app's implementation of just printing out the logs into a </w:t>
      </w:r>
      <w:proofErr w:type="spellStart"/>
      <w:r>
        <w:t>Textview</w:t>
      </w:r>
      <w:proofErr w:type="spellEnd"/>
      <w:r>
        <w:t xml:space="preserve"> on the screen. Using a progress bar on both will also allow me potentially </w:t>
      </w:r>
      <w:proofErr w:type="gramStart"/>
      <w:r>
        <w:t>merge</w:t>
      </w:r>
      <w:proofErr w:type="gramEnd"/>
      <w:r>
        <w:t xml:space="preserve"> their implementations into one and have a single progress bar for both scans aka Hypatia will run up to 50% on the bar with </w:t>
      </w:r>
      <w:proofErr w:type="spellStart"/>
      <w:r>
        <w:t>LibreAV</w:t>
      </w:r>
      <w:proofErr w:type="spellEnd"/>
      <w:r>
        <w:t xml:space="preserve"> finishing the bar off. This means I can implement both into 1 seamless process for the user. Outside of code, I am still drawing up implementation ideas as to what is the best way to merge them together whilst making everything as cohesive as possible for the user.</w:t>
      </w:r>
    </w:p>
    <w:p w14:paraId="557B336F" w14:textId="77777777" w:rsidR="00AB1C27" w:rsidRDefault="00AB1C27" w:rsidP="00AB1C27">
      <w:pPr>
        <w:pStyle w:val="Heading3"/>
        <w:numPr>
          <w:ilvl w:val="0"/>
          <w:numId w:val="0"/>
        </w:numPr>
        <w:ind w:left="576" w:hanging="576"/>
      </w:pPr>
      <w:r>
        <w:t>20/10/2022</w:t>
      </w:r>
    </w:p>
    <w:p w14:paraId="72711B66" w14:textId="77777777" w:rsidR="00AB1C27" w:rsidRDefault="00AB1C27" w:rsidP="00AB1C27">
      <w:pPr>
        <w:pStyle w:val="NormalWeb"/>
      </w:pPr>
      <w:r>
        <w:t xml:space="preserve">Completed </w:t>
      </w:r>
      <w:proofErr w:type="spellStart"/>
      <w:r>
        <w:t>corretly</w:t>
      </w:r>
      <w:proofErr w:type="spellEnd"/>
      <w:r>
        <w:t xml:space="preserve"> implementing Progress Bar in Hypatia UI. Struggled a little bit as was trying to find where the relevant data I need to track progress was. Over the weekend, will attempt to merge Hypatia and </w:t>
      </w:r>
      <w:proofErr w:type="spellStart"/>
      <w:r>
        <w:t>LibreAV</w:t>
      </w:r>
      <w:proofErr w:type="spellEnd"/>
      <w:r>
        <w:t xml:space="preserve"> together, </w:t>
      </w:r>
      <w:proofErr w:type="gramStart"/>
      <w:r>
        <w:t>However</w:t>
      </w:r>
      <w:proofErr w:type="gramEnd"/>
      <w:r>
        <w:t xml:space="preserve"> if proven difficult in time allocated, shall focus on getting 1 app to work as a proof of concept with a unified UI in order to save time.</w:t>
      </w:r>
    </w:p>
    <w:p w14:paraId="78351A21" w14:textId="77777777" w:rsidR="00AB1C27" w:rsidRDefault="00AB1C27" w:rsidP="00AB1C27">
      <w:pPr>
        <w:pStyle w:val="Heading3"/>
        <w:numPr>
          <w:ilvl w:val="0"/>
          <w:numId w:val="0"/>
        </w:numPr>
        <w:ind w:left="576" w:hanging="576"/>
      </w:pPr>
      <w:r>
        <w:t>22/10/2022</w:t>
      </w:r>
    </w:p>
    <w:p w14:paraId="28384A6B" w14:textId="77777777" w:rsidR="00AB1C27" w:rsidRDefault="00AB1C27" w:rsidP="00AB1C27">
      <w:pPr>
        <w:pStyle w:val="NormalWeb"/>
      </w:pPr>
      <w:r>
        <w:t xml:space="preserve">Decided to start over in implementing both apps into 1 app as my previous plan was taking too long. So now </w:t>
      </w:r>
      <w:proofErr w:type="spellStart"/>
      <w:r>
        <w:t>i</w:t>
      </w:r>
      <w:proofErr w:type="spellEnd"/>
      <w:r>
        <w:t xml:space="preserve"> have started my new implementation where I am making progress. Have also begun thinking about overall UI Design.</w:t>
      </w:r>
    </w:p>
    <w:p w14:paraId="128BAA0A" w14:textId="77777777" w:rsidR="00AB1C27" w:rsidRDefault="00AB1C27" w:rsidP="00AB1C27">
      <w:pPr>
        <w:pStyle w:val="Heading3"/>
        <w:numPr>
          <w:ilvl w:val="0"/>
          <w:numId w:val="0"/>
        </w:numPr>
        <w:ind w:left="576" w:hanging="576"/>
      </w:pPr>
      <w:r>
        <w:t>24/10/2022</w:t>
      </w:r>
    </w:p>
    <w:p w14:paraId="1306F9D5" w14:textId="77777777" w:rsidR="00AB1C27" w:rsidRDefault="00AB1C27" w:rsidP="00AB1C27">
      <w:pPr>
        <w:pStyle w:val="NormalWeb"/>
      </w:pPr>
      <w:r>
        <w:t xml:space="preserve">Have created a UI page that is able to start the activities of another 'app package' and have implemented Hypatia. However, am yet to implement </w:t>
      </w:r>
      <w:proofErr w:type="spellStart"/>
      <w:r>
        <w:t>LibreAV</w:t>
      </w:r>
      <w:proofErr w:type="spellEnd"/>
      <w:r>
        <w:t xml:space="preserve"> however this should be completed by tommorow as I have streamlined the process and now know exactly what I am doing. Once </w:t>
      </w:r>
      <w:proofErr w:type="spellStart"/>
      <w:r>
        <w:t>LibreAV</w:t>
      </w:r>
      <w:proofErr w:type="spellEnd"/>
      <w:r>
        <w:t xml:space="preserve"> is implemented, I will focus slightly more on the UI looking a bit more </w:t>
      </w:r>
      <w:proofErr w:type="spellStart"/>
      <w:r>
        <w:t>conisistent</w:t>
      </w:r>
      <w:proofErr w:type="spellEnd"/>
      <w:r>
        <w:t xml:space="preserve"> and more user friendly before Wednesday. Have also begun looking into </w:t>
      </w:r>
      <w:proofErr w:type="gramStart"/>
      <w:r>
        <w:t>open source</w:t>
      </w:r>
      <w:proofErr w:type="gramEnd"/>
      <w:r>
        <w:t xml:space="preserve"> implementations of an app that is able to modify app permissions. I understand that more likely </w:t>
      </w:r>
      <w:proofErr w:type="spellStart"/>
      <w:r>
        <w:t>that</w:t>
      </w:r>
      <w:proofErr w:type="spellEnd"/>
      <w:r>
        <w:t xml:space="preserve"> not, I would need to make my security suite an admin on the device it is running on for this. I know how I can retrieve a list of all apps and then a list of each permission on each app. Just </w:t>
      </w:r>
      <w:proofErr w:type="gramStart"/>
      <w:r>
        <w:t>have to</w:t>
      </w:r>
      <w:proofErr w:type="gramEnd"/>
      <w:r>
        <w:t xml:space="preserve"> look into how I can change permission without having to send the user to the Android Settings page of that app. This shouldn't take too </w:t>
      </w:r>
      <w:proofErr w:type="gramStart"/>
      <w:r>
        <w:t>long</w:t>
      </w:r>
      <w:proofErr w:type="gramEnd"/>
      <w:r>
        <w:t xml:space="preserve"> and I am hoping I can quickly get back on track with my project timeline within the next week or so.</w:t>
      </w:r>
    </w:p>
    <w:p w14:paraId="0DAB1CB3" w14:textId="77777777" w:rsidR="00AB1C27" w:rsidRDefault="00AB1C27" w:rsidP="00AB1C27">
      <w:pPr>
        <w:pStyle w:val="Heading3"/>
        <w:numPr>
          <w:ilvl w:val="0"/>
          <w:numId w:val="0"/>
        </w:numPr>
        <w:ind w:left="576" w:hanging="576"/>
      </w:pPr>
      <w:r>
        <w:t>26/10/2022</w:t>
      </w:r>
    </w:p>
    <w:p w14:paraId="7878BAF8" w14:textId="77777777" w:rsidR="00AB1C27" w:rsidRDefault="00AB1C27" w:rsidP="00AB1C27">
      <w:pPr>
        <w:pStyle w:val="NormalWeb"/>
      </w:pPr>
      <w:r>
        <w:t xml:space="preserve">Completed Merging </w:t>
      </w:r>
      <w:proofErr w:type="spellStart"/>
      <w:r>
        <w:t>LibreAV</w:t>
      </w:r>
      <w:proofErr w:type="spellEnd"/>
      <w:r>
        <w:t xml:space="preserve"> classes and resource files with Hypatia </w:t>
      </w:r>
      <w:proofErr w:type="gramStart"/>
      <w:r>
        <w:t>in order to</w:t>
      </w:r>
      <w:proofErr w:type="gramEnd"/>
      <w:r>
        <w:t xml:space="preserve"> get both </w:t>
      </w:r>
      <w:proofErr w:type="spellStart"/>
      <w:r>
        <w:t>implementatios</w:t>
      </w:r>
      <w:proofErr w:type="spellEnd"/>
      <w:r>
        <w:t xml:space="preserve"> to work in 1 app rather than have 2 </w:t>
      </w:r>
      <w:proofErr w:type="spellStart"/>
      <w:r>
        <w:t>seperate</w:t>
      </w:r>
      <w:proofErr w:type="spellEnd"/>
      <w:r>
        <w:t xml:space="preserve"> apps. Have run into an error using this app however where </w:t>
      </w:r>
      <w:proofErr w:type="spellStart"/>
      <w:r>
        <w:t>LibreAV</w:t>
      </w:r>
      <w:proofErr w:type="spellEnd"/>
      <w:r>
        <w:t xml:space="preserve"> is only showing the splash screen then crashing. I have a potential fix for this problem though which I will be trying tommorow. The UI currently consists of 2 buttons in the centre of the screen, 1 for </w:t>
      </w:r>
      <w:proofErr w:type="spellStart"/>
      <w:r>
        <w:t>hypatia</w:t>
      </w:r>
      <w:proofErr w:type="spellEnd"/>
      <w:r>
        <w:t xml:space="preserve"> and 1 for </w:t>
      </w:r>
      <w:proofErr w:type="spellStart"/>
      <w:r>
        <w:t>libreAv</w:t>
      </w:r>
      <w:proofErr w:type="spellEnd"/>
      <w:r>
        <w:t xml:space="preserve"> and the user decides which one to run. I have not yet implemented a back button in Hypatia/</w:t>
      </w:r>
      <w:proofErr w:type="spellStart"/>
      <w:r>
        <w:t>libreAV</w:t>
      </w:r>
      <w:proofErr w:type="spellEnd"/>
      <w:r>
        <w:t xml:space="preserve"> meaning user needs to restart app to change scanner. I am looking to add this soon however is not a priority due to it only being a proof of Concept. As the Malware Detection aspect is most likely to be a big part of my interim presentation, I will be </w:t>
      </w:r>
      <w:r>
        <w:lastRenderedPageBreak/>
        <w:t>working on refining its UI throughout the rest of the weeks however this is not a priority until closer to the interim presentation.</w:t>
      </w:r>
    </w:p>
    <w:p w14:paraId="4AA9A1EC" w14:textId="77777777" w:rsidR="00AB1C27" w:rsidRDefault="00AB1C27" w:rsidP="00AB1C27">
      <w:pPr>
        <w:pStyle w:val="Heading3"/>
        <w:numPr>
          <w:ilvl w:val="0"/>
          <w:numId w:val="0"/>
        </w:numPr>
        <w:ind w:left="576" w:hanging="576"/>
      </w:pPr>
      <w:r>
        <w:t>27/10/2022</w:t>
      </w:r>
    </w:p>
    <w:p w14:paraId="68B5AEE0" w14:textId="77777777" w:rsidR="00AB1C27" w:rsidRDefault="00AB1C27" w:rsidP="00AB1C27">
      <w:pPr>
        <w:pStyle w:val="NormalWeb"/>
      </w:pPr>
      <w:r>
        <w:t xml:space="preserve">Have resolved issue where </w:t>
      </w:r>
      <w:proofErr w:type="spellStart"/>
      <w:r>
        <w:t>LibreAV</w:t>
      </w:r>
      <w:proofErr w:type="spellEnd"/>
      <w:r>
        <w:t xml:space="preserve"> would crash after showing the splash screen. So now both Implementations are working </w:t>
      </w:r>
      <w:proofErr w:type="spellStart"/>
      <w:r>
        <w:t>succesfully</w:t>
      </w:r>
      <w:proofErr w:type="spellEnd"/>
      <w:r>
        <w:t xml:space="preserve"> in 1 app.</w:t>
      </w:r>
    </w:p>
    <w:p w14:paraId="1D02C6E8" w14:textId="77777777" w:rsidR="00AB1C27" w:rsidRDefault="00AB1C27" w:rsidP="00AB1C27">
      <w:pPr>
        <w:pStyle w:val="Heading3"/>
        <w:numPr>
          <w:ilvl w:val="0"/>
          <w:numId w:val="0"/>
        </w:numPr>
        <w:ind w:left="576" w:hanging="576"/>
      </w:pPr>
      <w:r>
        <w:t>28/10/2022</w:t>
      </w:r>
    </w:p>
    <w:p w14:paraId="0E956B9B" w14:textId="77777777" w:rsidR="00AB1C27" w:rsidRDefault="00AB1C27" w:rsidP="00AB1C27">
      <w:pPr>
        <w:pStyle w:val="NormalWeb"/>
      </w:pPr>
      <w:r>
        <w:t xml:space="preserve">Modified the UI of Hypatia slightly to be more consistent with </w:t>
      </w:r>
      <w:proofErr w:type="spellStart"/>
      <w:r>
        <w:t>LibreAV</w:t>
      </w:r>
      <w:proofErr w:type="spellEnd"/>
      <w:r>
        <w:t xml:space="preserve"> and the main menu. Have also removed the Splash screen for </w:t>
      </w:r>
      <w:proofErr w:type="spellStart"/>
      <w:r>
        <w:t>LibreAV</w:t>
      </w:r>
      <w:proofErr w:type="spellEnd"/>
      <w:r>
        <w:t xml:space="preserve"> which has made the app feel faster. I am in a position where </w:t>
      </w:r>
      <w:proofErr w:type="spellStart"/>
      <w:r>
        <w:t>i</w:t>
      </w:r>
      <w:proofErr w:type="spellEnd"/>
      <w:r>
        <w:t xml:space="preserve"> can declare this proof of concept complete and will be shifting almost my full attention to creating my proof-of-concept app for Viewing and Modifying App Permissions. This shouldn't be too difficult as </w:t>
      </w:r>
      <w:proofErr w:type="spellStart"/>
      <w:r>
        <w:t>LibreAV</w:t>
      </w:r>
      <w:proofErr w:type="spellEnd"/>
      <w:r>
        <w:t xml:space="preserve"> already gives me the foundation of this feature as it is able to </w:t>
      </w:r>
      <w:proofErr w:type="spellStart"/>
      <w:r>
        <w:t>seach</w:t>
      </w:r>
      <w:proofErr w:type="spellEnd"/>
      <w:r>
        <w:t xml:space="preserve"> apps and retrieve all their permissions meaning that viewing permissions is pretty much complete. Just need to think of implementation that will allow user to edit permissions potentially having to make the app as </w:t>
      </w:r>
      <w:proofErr w:type="spellStart"/>
      <w:proofErr w:type="gramStart"/>
      <w:r>
        <w:t>a</w:t>
      </w:r>
      <w:proofErr w:type="spellEnd"/>
      <w:proofErr w:type="gramEnd"/>
      <w:r>
        <w:t xml:space="preserve"> administrator. I am hoping to make progress on this over the </w:t>
      </w:r>
      <w:proofErr w:type="spellStart"/>
      <w:r>
        <w:t>weeekend</w:t>
      </w:r>
      <w:proofErr w:type="spellEnd"/>
      <w:r>
        <w:t xml:space="preserve"> and be able to start my Active Sensor Usage POC early next week as well as make progress on my interim report as well as my early deliverable.</w:t>
      </w:r>
    </w:p>
    <w:p w14:paraId="154DCB10" w14:textId="77777777" w:rsidR="00AB1C27" w:rsidRDefault="00AB1C27" w:rsidP="00AB1C27">
      <w:pPr>
        <w:pStyle w:val="Heading3"/>
        <w:numPr>
          <w:ilvl w:val="0"/>
          <w:numId w:val="0"/>
        </w:numPr>
        <w:ind w:left="576" w:hanging="576"/>
      </w:pPr>
      <w:r>
        <w:t>29/10/2022</w:t>
      </w:r>
    </w:p>
    <w:p w14:paraId="6473EFAA" w14:textId="77777777" w:rsidR="00AB1C27" w:rsidRDefault="00AB1C27" w:rsidP="00AB1C27">
      <w:pPr>
        <w:pStyle w:val="NormalWeb"/>
      </w:pPr>
      <w:r>
        <w:t xml:space="preserve">After some Preliminary Research for Viewing and Modifying App Permissions, I'm slowly edging to the conclusion that an app that can modify app permissions may not be possible without the user having a rooted device or using ABD. Which may make this avenue I would need to simplify or drop. I am considering still pursuing a simplified version of this concept where the app will allow the user to view their permissions as well as group apps by permissions and if the user would like to change any permissions, the app could potentially redirect them to the built-in Android App Settings page where they can change the permissions from Settings which will have the ability to do this. I still feel like this could potentially add value to the user as they will be able to see the permissions for all their apps rather than click on one at a time. </w:t>
      </w:r>
      <w:proofErr w:type="gramStart"/>
      <w:r>
        <w:t>However</w:t>
      </w:r>
      <w:proofErr w:type="gramEnd"/>
      <w:r>
        <w:t xml:space="preserve"> as these permission lists can be very long, I would need to think long and hard about the most effective UI/Filtering System.</w:t>
      </w:r>
    </w:p>
    <w:p w14:paraId="4EBE3834" w14:textId="77777777" w:rsidR="00AB1C27" w:rsidRDefault="00AB1C27" w:rsidP="00AB1C27">
      <w:pPr>
        <w:pStyle w:val="Heading3"/>
        <w:numPr>
          <w:ilvl w:val="0"/>
          <w:numId w:val="0"/>
        </w:numPr>
        <w:ind w:left="576" w:hanging="576"/>
      </w:pPr>
      <w:r>
        <w:t>31/10/2022</w:t>
      </w:r>
    </w:p>
    <w:p w14:paraId="727F0EDC" w14:textId="77777777" w:rsidR="00AB1C27" w:rsidRDefault="00AB1C27" w:rsidP="00AB1C27">
      <w:pPr>
        <w:pStyle w:val="NormalWeb"/>
      </w:pPr>
      <w:r>
        <w:t xml:space="preserve">Completed the UI for the </w:t>
      </w:r>
      <w:proofErr w:type="spellStart"/>
      <w:r>
        <w:t>PermissionsPOC</w:t>
      </w:r>
      <w:proofErr w:type="spellEnd"/>
      <w:r>
        <w:t xml:space="preserve"> App. Was a bit more complex than expected as need to make a card for each app that is clickable. I achieved this by using a card view with each card having a picture of the app Icon and some information about the app such as the name and package name. Have also nearly completed the 1st couple sections of my Interim Report (Timescale, Abstract, Aims &amp; Objectives). I believe I will </w:t>
      </w:r>
      <w:proofErr w:type="spellStart"/>
      <w:r>
        <w:t>neeed</w:t>
      </w:r>
      <w:proofErr w:type="spellEnd"/>
      <w:r>
        <w:t xml:space="preserve"> to clarify a new up to date timeline for 2nd term to reflect the slightly slow </w:t>
      </w:r>
      <w:proofErr w:type="spellStart"/>
      <w:r>
        <w:t>progres</w:t>
      </w:r>
      <w:proofErr w:type="spellEnd"/>
      <w:r>
        <w:t xml:space="preserve"> I have been making. </w:t>
      </w:r>
      <w:proofErr w:type="gramStart"/>
      <w:r>
        <w:t xml:space="preserve">That being said, </w:t>
      </w:r>
      <w:proofErr w:type="spellStart"/>
      <w:r>
        <w:t>i</w:t>
      </w:r>
      <w:proofErr w:type="spellEnd"/>
      <w:proofErr w:type="gramEnd"/>
      <w:r>
        <w:t xml:space="preserve"> am still on track to catch up, </w:t>
      </w:r>
      <w:proofErr w:type="spellStart"/>
      <w:r>
        <w:t>i</w:t>
      </w:r>
      <w:proofErr w:type="spellEnd"/>
      <w:r>
        <w:t xml:space="preserve"> just feel like I need to be slightly more generous with my timescale of each task now that I have a better view of how long each task will roughly take.</w:t>
      </w:r>
    </w:p>
    <w:p w14:paraId="0F6A0450" w14:textId="77777777" w:rsidR="00AB1C27" w:rsidRDefault="00AB1C27" w:rsidP="00AB1C27">
      <w:pPr>
        <w:pStyle w:val="Heading3"/>
        <w:numPr>
          <w:ilvl w:val="0"/>
          <w:numId w:val="0"/>
        </w:numPr>
      </w:pPr>
      <w:r>
        <w:lastRenderedPageBreak/>
        <w:t>03/11/2022</w:t>
      </w:r>
    </w:p>
    <w:p w14:paraId="7134243C" w14:textId="77777777" w:rsidR="00AB1C27" w:rsidRDefault="00AB1C27" w:rsidP="00AB1C27">
      <w:pPr>
        <w:pStyle w:val="NormalWeb"/>
      </w:pPr>
      <w:r>
        <w:t xml:space="preserve">The Backend for the </w:t>
      </w:r>
      <w:proofErr w:type="spellStart"/>
      <w:r>
        <w:t>PermissionsPOC</w:t>
      </w:r>
      <w:proofErr w:type="spellEnd"/>
      <w:r>
        <w:t xml:space="preserve"> app is taking a bit longer than expected. I have finished implementing all the necessary java code to make the views work as well as any adapters needed for the data regarding the apps. Just need to make it all work together. Really Hoping I can get this POC done by the end of tommorow at the latest as it is taking longer than expected. After the completion of this POC, I will instantly start creating my App Access Control POC which will lock certain apps until the user authenticates themselves. Hoping this would be done as well by early week at the latest. I am continuing to work on my Interim Report and just about to finish Section 1 and 2 and move on to writing my report about which features I could implement in my Security Suite.</w:t>
      </w:r>
    </w:p>
    <w:p w14:paraId="785F1452" w14:textId="77777777" w:rsidR="00AB1C27" w:rsidRDefault="00AB1C27" w:rsidP="00AB1C27">
      <w:pPr>
        <w:pStyle w:val="Heading3"/>
        <w:numPr>
          <w:ilvl w:val="0"/>
          <w:numId w:val="0"/>
        </w:numPr>
        <w:ind w:left="576" w:hanging="576"/>
      </w:pPr>
      <w:r>
        <w:t>06/11/2022</w:t>
      </w:r>
    </w:p>
    <w:p w14:paraId="729B77CF" w14:textId="77777777" w:rsidR="00AB1C27" w:rsidRDefault="00AB1C27" w:rsidP="00AB1C27">
      <w:pPr>
        <w:pStyle w:val="NormalWeb"/>
      </w:pPr>
      <w:r>
        <w:t xml:space="preserve">Have finally completed my Proof of Concept for App Permissions. This POC has taken a little longer than expected and will consider reorganising my timeline in order to provide myself more time per Proof </w:t>
      </w:r>
      <w:proofErr w:type="gramStart"/>
      <w:r>
        <w:t>Of</w:t>
      </w:r>
      <w:proofErr w:type="gramEnd"/>
      <w:r>
        <w:t xml:space="preserve"> Concept. </w:t>
      </w:r>
      <w:proofErr w:type="gramStart"/>
      <w:r>
        <w:t>However</w:t>
      </w:r>
      <w:proofErr w:type="gramEnd"/>
      <w:r>
        <w:t xml:space="preserve"> I have learnt a lot about </w:t>
      </w:r>
      <w:proofErr w:type="spellStart"/>
      <w:r>
        <w:t>ANdroid</w:t>
      </w:r>
      <w:proofErr w:type="spellEnd"/>
      <w:r>
        <w:t xml:space="preserve"> development which </w:t>
      </w:r>
      <w:proofErr w:type="spellStart"/>
      <w:r>
        <w:t>i</w:t>
      </w:r>
      <w:proofErr w:type="spellEnd"/>
      <w:r>
        <w:t xml:space="preserve"> </w:t>
      </w:r>
      <w:proofErr w:type="spellStart"/>
      <w:r>
        <w:t>didnt</w:t>
      </w:r>
      <w:proofErr w:type="spellEnd"/>
      <w:r>
        <w:t xml:space="preserve"> know and am hoping this new found knowledge will speed up development. Will attempt to complete the App Access Control POC as quick as possible (Thursday at the latest) and then I can switch my focus to the report, </w:t>
      </w:r>
      <w:proofErr w:type="gramStart"/>
      <w:r>
        <w:t>demo</w:t>
      </w:r>
      <w:proofErr w:type="gramEnd"/>
      <w:r>
        <w:t xml:space="preserve"> and presentation. Depending on how quick </w:t>
      </w:r>
      <w:proofErr w:type="spellStart"/>
      <w:r>
        <w:t>i</w:t>
      </w:r>
      <w:proofErr w:type="spellEnd"/>
      <w:r>
        <w:t xml:space="preserve"> can get my 3rd POC complete. I may attempt to complete a POC for file Encryption on </w:t>
      </w:r>
      <w:proofErr w:type="gramStart"/>
      <w:r>
        <w:t>Android</w:t>
      </w:r>
      <w:proofErr w:type="gramEnd"/>
      <w:r>
        <w:t xml:space="preserve"> but this is not confirmed. Have also bookmarked a few </w:t>
      </w:r>
      <w:proofErr w:type="gramStart"/>
      <w:r>
        <w:t>open source</w:t>
      </w:r>
      <w:proofErr w:type="gramEnd"/>
      <w:r>
        <w:t xml:space="preserve"> git hub projects that relate to app access control. The App Access control will most probably work by showing a </w:t>
      </w:r>
      <w:proofErr w:type="spellStart"/>
      <w:r>
        <w:t>lockscreen</w:t>
      </w:r>
      <w:proofErr w:type="spellEnd"/>
      <w:r>
        <w:t xml:space="preserve"> to the user on the applications they choose to require verification.</w:t>
      </w:r>
    </w:p>
    <w:p w14:paraId="5150414D" w14:textId="77777777" w:rsidR="00AB1C27" w:rsidRDefault="00AB1C27" w:rsidP="00AB1C27">
      <w:pPr>
        <w:pStyle w:val="Heading3"/>
        <w:numPr>
          <w:ilvl w:val="0"/>
          <w:numId w:val="0"/>
        </w:numPr>
        <w:ind w:left="576" w:hanging="576"/>
      </w:pPr>
      <w:r>
        <w:t>07/11/2022</w:t>
      </w:r>
    </w:p>
    <w:p w14:paraId="0EE5FF9E" w14:textId="77777777" w:rsidR="00AB1C27" w:rsidRDefault="00AB1C27" w:rsidP="00AB1C27">
      <w:pPr>
        <w:pStyle w:val="NormalWeb"/>
      </w:pPr>
      <w:r>
        <w:t xml:space="preserve">Realised a mistake when sorting out my Resource files for my App Permissions </w:t>
      </w:r>
      <w:proofErr w:type="gramStart"/>
      <w:r>
        <w:t>in order to</w:t>
      </w:r>
      <w:proofErr w:type="gramEnd"/>
      <w:r>
        <w:t xml:space="preserve"> allow the app to work on Android 5 Devices. Have researched into ways I could implement App Access Control. As there is no direct way to listen to when an app open or closes so, from what </w:t>
      </w:r>
      <w:proofErr w:type="spellStart"/>
      <w:r>
        <w:t>i</w:t>
      </w:r>
      <w:proofErr w:type="spellEnd"/>
      <w:r>
        <w:t xml:space="preserve"> can tell, is to use a Usage Stats Manager to get the app that is at the top of the launcher which is most likely to be the app that the user has just opened.</w:t>
      </w:r>
    </w:p>
    <w:p w14:paraId="288BFF4E" w14:textId="77777777" w:rsidR="00AB1C27" w:rsidRDefault="00AB1C27" w:rsidP="00AB1C27">
      <w:pPr>
        <w:pStyle w:val="Heading3"/>
        <w:numPr>
          <w:ilvl w:val="0"/>
          <w:numId w:val="0"/>
        </w:numPr>
        <w:ind w:left="576" w:hanging="576"/>
      </w:pPr>
      <w:r>
        <w:t>16/11/2022</w:t>
      </w:r>
    </w:p>
    <w:p w14:paraId="1DCE21F0" w14:textId="77777777" w:rsidR="00AB1C27" w:rsidRDefault="00AB1C27" w:rsidP="00AB1C27">
      <w:pPr>
        <w:pStyle w:val="NormalWeb"/>
      </w:pPr>
      <w:r>
        <w:t xml:space="preserve">Have begun writing my background theory (which features I could implement in my Security Suite) and have made good progress on this report. Have </w:t>
      </w:r>
      <w:proofErr w:type="gramStart"/>
      <w:r>
        <w:t>looked into</w:t>
      </w:r>
      <w:proofErr w:type="gramEnd"/>
      <w:r>
        <w:t xml:space="preserve"> possible implementations and have begun programming my POC for App lock. This will most likely be my final POC of this term as I focus more on my report and my Demo and Presentation.</w:t>
      </w:r>
    </w:p>
    <w:p w14:paraId="07F8BC6C" w14:textId="77777777" w:rsidR="00AB1C27" w:rsidRDefault="00AB1C27" w:rsidP="00AB1C27">
      <w:pPr>
        <w:pStyle w:val="Heading3"/>
        <w:numPr>
          <w:ilvl w:val="0"/>
          <w:numId w:val="0"/>
        </w:numPr>
        <w:ind w:left="576" w:hanging="576"/>
      </w:pPr>
      <w:r>
        <w:t>17/11/2022</w:t>
      </w:r>
    </w:p>
    <w:p w14:paraId="6C61329B" w14:textId="77777777" w:rsidR="00AB1C27" w:rsidRDefault="00AB1C27" w:rsidP="00AB1C27">
      <w:pPr>
        <w:pStyle w:val="NormalWeb"/>
      </w:pPr>
      <w:r>
        <w:t xml:space="preserve">Made progress on my 3rd Proof of Concept, is taking a longer than expected as I </w:t>
      </w:r>
      <w:proofErr w:type="spellStart"/>
      <w:r>
        <w:t>didnt</w:t>
      </w:r>
      <w:proofErr w:type="spellEnd"/>
      <w:r>
        <w:t xml:space="preserve"> anticipate how different usage stats worked between different versions of android. I am now considering looking at using an </w:t>
      </w:r>
      <w:proofErr w:type="gramStart"/>
      <w:r>
        <w:t>Open Source</w:t>
      </w:r>
      <w:proofErr w:type="gramEnd"/>
      <w:r>
        <w:t xml:space="preserve"> project to </w:t>
      </w:r>
      <w:proofErr w:type="spellStart"/>
      <w:r>
        <w:t>fulfill</w:t>
      </w:r>
      <w:proofErr w:type="spellEnd"/>
      <w:r>
        <w:t xml:space="preserve"> my app access control.</w:t>
      </w:r>
    </w:p>
    <w:p w14:paraId="67DF4710" w14:textId="77777777" w:rsidR="00AB1C27" w:rsidRDefault="00AB1C27" w:rsidP="00AB1C27">
      <w:pPr>
        <w:pStyle w:val="Heading3"/>
        <w:numPr>
          <w:ilvl w:val="0"/>
          <w:numId w:val="0"/>
        </w:numPr>
        <w:ind w:left="576" w:hanging="576"/>
      </w:pPr>
      <w:r>
        <w:lastRenderedPageBreak/>
        <w:t>18/11/2022</w:t>
      </w:r>
    </w:p>
    <w:p w14:paraId="7BB61A3C" w14:textId="77777777" w:rsidR="00AB1C27" w:rsidRDefault="00AB1C27" w:rsidP="00AB1C27">
      <w:pPr>
        <w:pStyle w:val="NormalWeb"/>
      </w:pPr>
      <w:r>
        <w:t xml:space="preserve">I have found potential candidates that I could use for app </w:t>
      </w:r>
      <w:proofErr w:type="spellStart"/>
      <w:r>
        <w:t>acccess</w:t>
      </w:r>
      <w:proofErr w:type="spellEnd"/>
      <w:r>
        <w:t xml:space="preserve"> control from </w:t>
      </w:r>
      <w:proofErr w:type="spellStart"/>
      <w:r>
        <w:t>github</w:t>
      </w:r>
      <w:proofErr w:type="spellEnd"/>
      <w:r>
        <w:t xml:space="preserve"> and just going through their feature set and evaluating their suitability as well as ensuring there are no licensing issues with the rest of my project.</w:t>
      </w:r>
    </w:p>
    <w:p w14:paraId="14195F71" w14:textId="77777777" w:rsidR="00AB1C27" w:rsidRDefault="00AB1C27" w:rsidP="00AB1C27">
      <w:pPr>
        <w:pStyle w:val="Heading3"/>
        <w:numPr>
          <w:ilvl w:val="0"/>
          <w:numId w:val="0"/>
        </w:numPr>
        <w:ind w:left="576" w:hanging="576"/>
      </w:pPr>
      <w:r>
        <w:t>19/11/2022</w:t>
      </w:r>
    </w:p>
    <w:p w14:paraId="2C6F3E67" w14:textId="77777777" w:rsidR="00AB1C27" w:rsidRDefault="00AB1C27" w:rsidP="00AB1C27">
      <w:pPr>
        <w:pStyle w:val="NormalWeb"/>
      </w:pPr>
      <w:r>
        <w:t xml:space="preserve">Have settled on an </w:t>
      </w:r>
      <w:proofErr w:type="gramStart"/>
      <w:r>
        <w:t>Open Source</w:t>
      </w:r>
      <w:proofErr w:type="gramEnd"/>
      <w:r>
        <w:t xml:space="preserve"> Implementation of App access control that I will be using as part of my Proof of Concepts.</w:t>
      </w:r>
    </w:p>
    <w:p w14:paraId="42B9D2C7" w14:textId="77777777" w:rsidR="00AB1C27" w:rsidRDefault="00AB1C27" w:rsidP="00AB1C27">
      <w:pPr>
        <w:pStyle w:val="Heading3"/>
        <w:numPr>
          <w:ilvl w:val="0"/>
          <w:numId w:val="0"/>
        </w:numPr>
        <w:ind w:left="576" w:hanging="576"/>
      </w:pPr>
      <w:r>
        <w:t>20/11/2022</w:t>
      </w:r>
    </w:p>
    <w:p w14:paraId="6DD80291" w14:textId="77777777" w:rsidR="00AB1C27" w:rsidRDefault="00AB1C27" w:rsidP="00AB1C27">
      <w:pPr>
        <w:pStyle w:val="NormalWeb"/>
      </w:pPr>
      <w:r>
        <w:t xml:space="preserve">Completed my early </w:t>
      </w:r>
      <w:proofErr w:type="spellStart"/>
      <w:r>
        <w:t>delvierable</w:t>
      </w:r>
      <w:proofErr w:type="spellEnd"/>
      <w:r>
        <w:t xml:space="preserve"> report for my interim report and have begun looking for an open-source implementation/ way I could implement an app that alerts the user when any service on their device is using mic or camera (Active Sensor Usage). Have multiple section of my report left to write and am trying to get as much completed before draft look with my supervisor.</w:t>
      </w:r>
    </w:p>
    <w:p w14:paraId="12E7728F" w14:textId="77777777" w:rsidR="00AB1C27" w:rsidRDefault="00AB1C27" w:rsidP="00AB1C27">
      <w:pPr>
        <w:pStyle w:val="Heading3"/>
        <w:numPr>
          <w:ilvl w:val="0"/>
          <w:numId w:val="0"/>
        </w:numPr>
        <w:ind w:left="576" w:hanging="576"/>
      </w:pPr>
      <w:r>
        <w:t>21/11/2022</w:t>
      </w:r>
    </w:p>
    <w:p w14:paraId="5422916B" w14:textId="77777777" w:rsidR="00AB1C27" w:rsidRDefault="00AB1C27" w:rsidP="00AB1C27">
      <w:pPr>
        <w:pStyle w:val="NormalWeb"/>
      </w:pPr>
      <w:r>
        <w:t xml:space="preserve">Made more progress on my FYP interim report. Have begun and completed around half of my 2nd Section (Technical Achievements). Have questions about the report which I shall ask to my supervisor in Our meeting on Wednesday. Will get the demo of the Permission manager ready </w:t>
      </w:r>
      <w:proofErr w:type="gramStart"/>
      <w:r>
        <w:t>in order to</w:t>
      </w:r>
      <w:proofErr w:type="gramEnd"/>
      <w:r>
        <w:t xml:space="preserve"> show my supervisor in the same meeting.</w:t>
      </w:r>
    </w:p>
    <w:p w14:paraId="4D319BEC" w14:textId="77777777" w:rsidR="00AB1C27" w:rsidRDefault="00AB1C27" w:rsidP="00AB1C27">
      <w:pPr>
        <w:pStyle w:val="Heading3"/>
        <w:numPr>
          <w:ilvl w:val="0"/>
          <w:numId w:val="0"/>
        </w:numPr>
        <w:ind w:left="576" w:hanging="576"/>
      </w:pPr>
      <w:r>
        <w:t>22/11/2022 - 25/11/2022</w:t>
      </w:r>
    </w:p>
    <w:p w14:paraId="033795B7" w14:textId="77777777" w:rsidR="00AB1C27" w:rsidRDefault="00AB1C27" w:rsidP="00AB1C27">
      <w:pPr>
        <w:pStyle w:val="NormalWeb"/>
      </w:pPr>
      <w:r>
        <w:t>Continued work on Final Year Report</w:t>
      </w:r>
    </w:p>
    <w:p w14:paraId="06772CF4" w14:textId="77777777" w:rsidR="00AB1C27" w:rsidRDefault="00AB1C27" w:rsidP="00AB1C27">
      <w:pPr>
        <w:pStyle w:val="Heading3"/>
        <w:numPr>
          <w:ilvl w:val="0"/>
          <w:numId w:val="0"/>
        </w:numPr>
        <w:ind w:left="576" w:hanging="576"/>
      </w:pPr>
      <w:r>
        <w:t>28/11/2022</w:t>
      </w:r>
    </w:p>
    <w:p w14:paraId="25044B36" w14:textId="77777777" w:rsidR="00AB1C27" w:rsidRDefault="00AB1C27" w:rsidP="00AB1C27">
      <w:pPr>
        <w:pStyle w:val="NormalWeb"/>
      </w:pPr>
      <w:r>
        <w:t xml:space="preserve">Begun New project on Android Studio to merge all of Proof </w:t>
      </w:r>
      <w:proofErr w:type="gramStart"/>
      <w:r>
        <w:t>Of</w:t>
      </w:r>
      <w:proofErr w:type="gramEnd"/>
      <w:r>
        <w:t xml:space="preserve"> Concept's together. Hoping I can get all merged by </w:t>
      </w:r>
      <w:proofErr w:type="spellStart"/>
      <w:r>
        <w:t>wednesday</w:t>
      </w:r>
      <w:proofErr w:type="spellEnd"/>
      <w:r>
        <w:t xml:space="preserve"> where I can record demo video on Thursday ready for submission. Continued work on Final Year Project</w:t>
      </w:r>
    </w:p>
    <w:p w14:paraId="30C6146D" w14:textId="77777777" w:rsidR="00AB1C27" w:rsidRDefault="00AB1C27" w:rsidP="00AB1C27">
      <w:pPr>
        <w:pStyle w:val="Heading3"/>
        <w:numPr>
          <w:ilvl w:val="0"/>
          <w:numId w:val="0"/>
        </w:numPr>
        <w:ind w:left="576" w:hanging="576"/>
      </w:pPr>
      <w:r>
        <w:t>29/11/2022</w:t>
      </w:r>
    </w:p>
    <w:p w14:paraId="3A0A5E92" w14:textId="77777777" w:rsidR="00AB1C27" w:rsidRDefault="00AB1C27" w:rsidP="00AB1C27">
      <w:pPr>
        <w:pStyle w:val="NormalWeb"/>
      </w:pPr>
      <w:r>
        <w:t>Continued work on Final Year Report</w:t>
      </w:r>
    </w:p>
    <w:p w14:paraId="3ADAD561" w14:textId="77777777" w:rsidR="00AB1C27" w:rsidRDefault="00AB1C27" w:rsidP="00AB1C27">
      <w:pPr>
        <w:pStyle w:val="Heading3"/>
        <w:numPr>
          <w:ilvl w:val="0"/>
          <w:numId w:val="0"/>
        </w:numPr>
        <w:ind w:left="576" w:hanging="576"/>
      </w:pPr>
      <w:r>
        <w:t>01/12/2022</w:t>
      </w:r>
    </w:p>
    <w:p w14:paraId="7838AD39" w14:textId="5D1BD449" w:rsidR="00AB1C27" w:rsidRDefault="00AB1C27" w:rsidP="00AB1C27">
      <w:pPr>
        <w:pStyle w:val="NormalWeb"/>
      </w:pPr>
      <w:r>
        <w:t xml:space="preserve">Completed </w:t>
      </w:r>
      <w:proofErr w:type="spellStart"/>
      <w:r>
        <w:t>majorirty</w:t>
      </w:r>
      <w:proofErr w:type="spellEnd"/>
      <w:r>
        <w:t xml:space="preserve"> of Proof </w:t>
      </w:r>
      <w:proofErr w:type="gramStart"/>
      <w:r>
        <w:t>Of</w:t>
      </w:r>
      <w:proofErr w:type="gramEnd"/>
      <w:r>
        <w:t xml:space="preserve"> Concept merging and completed report and demo video.</w:t>
      </w:r>
    </w:p>
    <w:p w14:paraId="66DD8A97" w14:textId="77777777" w:rsidR="00435223" w:rsidRDefault="00435223" w:rsidP="00435223">
      <w:pPr>
        <w:pStyle w:val="Heading3"/>
        <w:numPr>
          <w:ilvl w:val="0"/>
          <w:numId w:val="0"/>
        </w:numPr>
        <w:ind w:left="720" w:hanging="720"/>
      </w:pPr>
      <w:r>
        <w:lastRenderedPageBreak/>
        <w:t>22/12/2022</w:t>
      </w:r>
    </w:p>
    <w:p w14:paraId="0586D87E" w14:textId="62042A54" w:rsidR="00435223" w:rsidRDefault="00435223" w:rsidP="00435223">
      <w:pPr>
        <w:pStyle w:val="NormalWeb"/>
      </w:pPr>
      <w:r>
        <w:t xml:space="preserve">Realised that I forgot to </w:t>
      </w:r>
      <w:proofErr w:type="gramStart"/>
      <w:r>
        <w:t>actually push</w:t>
      </w:r>
      <w:proofErr w:type="gramEnd"/>
      <w:r>
        <w:t xml:space="preserve"> my Interim Submission and </w:t>
      </w:r>
      <w:proofErr w:type="spellStart"/>
      <w:r>
        <w:t>AppLockPOC</w:t>
      </w:r>
      <w:proofErr w:type="spellEnd"/>
      <w:r>
        <w:t xml:space="preserve"> to the Gitlab so have done that. Over the past few </w:t>
      </w:r>
      <w:proofErr w:type="gramStart"/>
      <w:r>
        <w:t>days</w:t>
      </w:r>
      <w:proofErr w:type="gramEnd"/>
      <w:r>
        <w:t xml:space="preserve"> I have been looking into potentially using Google Flutter in order to create my UI to see if this would make the creation process any quicker and make the UI look more seamless and clean.</w:t>
      </w:r>
    </w:p>
    <w:p w14:paraId="212C138C" w14:textId="77777777" w:rsidR="00435223" w:rsidRDefault="00435223" w:rsidP="00435223">
      <w:pPr>
        <w:pStyle w:val="Heading3"/>
        <w:numPr>
          <w:ilvl w:val="0"/>
          <w:numId w:val="0"/>
        </w:numPr>
        <w:ind w:left="720" w:hanging="720"/>
      </w:pPr>
      <w:r>
        <w:t>09/01/2023</w:t>
      </w:r>
    </w:p>
    <w:p w14:paraId="390DF2F1" w14:textId="16619122" w:rsidR="00435223" w:rsidRDefault="00435223" w:rsidP="00435223">
      <w:pPr>
        <w:pStyle w:val="NormalWeb"/>
      </w:pPr>
      <w:r>
        <w:t xml:space="preserve">Have continued to learn Google Flutter since last entry. Have now Gotten </w:t>
      </w:r>
      <w:proofErr w:type="spellStart"/>
      <w:r>
        <w:t>Maxlock</w:t>
      </w:r>
      <w:proofErr w:type="spellEnd"/>
      <w:r>
        <w:t xml:space="preserve"> to a state where it can be merged with the rest of the modules without causing any issues. Also modified </w:t>
      </w:r>
      <w:proofErr w:type="spellStart"/>
      <w:r>
        <w:t>MaxLock</w:t>
      </w:r>
      <w:proofErr w:type="spellEnd"/>
      <w:r>
        <w:t xml:space="preserve"> in order to allow it to be compatible with Android 5 and up instead of android 6.1 and above. Will Finish Merging modules into 1 app tommorow and then full focus on UI.</w:t>
      </w:r>
    </w:p>
    <w:p w14:paraId="672DCEE1" w14:textId="77777777" w:rsidR="00435223" w:rsidRDefault="00435223" w:rsidP="00435223">
      <w:pPr>
        <w:pStyle w:val="Heading3"/>
        <w:numPr>
          <w:ilvl w:val="0"/>
          <w:numId w:val="0"/>
        </w:numPr>
        <w:ind w:left="720" w:hanging="720"/>
      </w:pPr>
      <w:r>
        <w:t>10/01/2023</w:t>
      </w:r>
    </w:p>
    <w:p w14:paraId="6FED2D65" w14:textId="720174AE" w:rsidR="00435223" w:rsidRDefault="00435223" w:rsidP="00435223">
      <w:pPr>
        <w:pStyle w:val="NormalWeb"/>
      </w:pPr>
      <w:r>
        <w:t xml:space="preserve">Have successfully merged all modules into 1 app with a basic menu to navigate between them. Have tested this with Android versions ranging from Android 5 to 13. Am going to add </w:t>
      </w:r>
      <w:proofErr w:type="spellStart"/>
      <w:r>
        <w:t>OnBackPressed</w:t>
      </w:r>
      <w:proofErr w:type="spellEnd"/>
      <w:r>
        <w:t xml:space="preserve"> functions before merging branch just to make navigating back to the main menu possible as well as change colours back to the intended colours rather than red. Still considering whether to commit to Flutter or not and am hoping to make decision by end of the week. I would only use Flutter for the main menu however it might be easier to use standard Android UI methods in order to keep everything consistent.</w:t>
      </w:r>
    </w:p>
    <w:p w14:paraId="78F36078" w14:textId="77777777" w:rsidR="00435223" w:rsidRDefault="00435223" w:rsidP="00435223">
      <w:pPr>
        <w:pStyle w:val="Heading3"/>
        <w:numPr>
          <w:ilvl w:val="0"/>
          <w:numId w:val="0"/>
        </w:numPr>
        <w:ind w:left="720" w:hanging="720"/>
      </w:pPr>
      <w:r>
        <w:t>12/01/2023</w:t>
      </w:r>
    </w:p>
    <w:p w14:paraId="4FAB60A3" w14:textId="3DB07D14" w:rsidR="00435223" w:rsidRDefault="00435223" w:rsidP="00435223">
      <w:pPr>
        <w:pStyle w:val="NormalWeb"/>
      </w:pPr>
      <w:r>
        <w:t>Have fixed bug where pressing backspace from any of the home pages of each module to allow it to work.</w:t>
      </w:r>
    </w:p>
    <w:p w14:paraId="7CA72E9E" w14:textId="77777777" w:rsidR="00435223" w:rsidRDefault="00435223" w:rsidP="00435223">
      <w:pPr>
        <w:pStyle w:val="Heading3"/>
        <w:numPr>
          <w:ilvl w:val="0"/>
          <w:numId w:val="0"/>
        </w:numPr>
        <w:ind w:left="720" w:hanging="720"/>
      </w:pPr>
      <w:r>
        <w:t>14/01/2023</w:t>
      </w:r>
    </w:p>
    <w:p w14:paraId="082153E7" w14:textId="2DCC08B3" w:rsidR="00435223" w:rsidRDefault="00435223" w:rsidP="00435223">
      <w:pPr>
        <w:pStyle w:val="NormalWeb"/>
      </w:pPr>
      <w:r>
        <w:t>Been researching into how I can implement a way for the user to pick which folders they want Hypatia to scan rather than have Hypatia scan all the files on the device which takes a lot of time and battery power on the device which is an issue I ran into when testing Hypatia on my own personal device full of files rather than on the relatively empty emulator.</w:t>
      </w:r>
    </w:p>
    <w:p w14:paraId="019C733A" w14:textId="77777777" w:rsidR="00435223" w:rsidRDefault="00435223" w:rsidP="00435223">
      <w:pPr>
        <w:pStyle w:val="Heading3"/>
        <w:numPr>
          <w:ilvl w:val="0"/>
          <w:numId w:val="0"/>
        </w:numPr>
        <w:ind w:left="720" w:hanging="720"/>
      </w:pPr>
      <w:r>
        <w:t>15/01/2023</w:t>
      </w:r>
    </w:p>
    <w:p w14:paraId="31F21AB9" w14:textId="0A5B4381" w:rsidR="00435223" w:rsidRDefault="00435223" w:rsidP="00435223">
      <w:pPr>
        <w:pStyle w:val="NormalWeb"/>
      </w:pPr>
      <w:r>
        <w:t xml:space="preserve">Debugging Hypatia in order to find out where I could modify which folders for the scanner to include in </w:t>
      </w:r>
      <w:proofErr w:type="spellStart"/>
      <w:proofErr w:type="gramStart"/>
      <w:r>
        <w:t>it's</w:t>
      </w:r>
      <w:proofErr w:type="spellEnd"/>
      <w:proofErr w:type="gramEnd"/>
      <w:r>
        <w:t xml:space="preserve"> scope. This is determined in </w:t>
      </w:r>
      <w:proofErr w:type="spellStart"/>
      <w:r>
        <w:t>it's</w:t>
      </w:r>
      <w:proofErr w:type="spellEnd"/>
      <w:r>
        <w:t xml:space="preserve"> main Activity where I can modify it to select specific folders. Still researching into how a user can select folders to scan but until then considering changing scope to include specific folders most likely to store downloaded files from the browser such as the Downloads and Documents Folder.</w:t>
      </w:r>
    </w:p>
    <w:p w14:paraId="2FF7EB0C" w14:textId="77777777" w:rsidR="00435223" w:rsidRDefault="00435223" w:rsidP="00435223">
      <w:pPr>
        <w:pStyle w:val="Heading3"/>
        <w:numPr>
          <w:ilvl w:val="0"/>
          <w:numId w:val="0"/>
        </w:numPr>
        <w:ind w:left="720" w:hanging="720"/>
      </w:pPr>
      <w:r>
        <w:lastRenderedPageBreak/>
        <w:t xml:space="preserve">17/01/2023 </w:t>
      </w:r>
      <w:proofErr w:type="gramStart"/>
      <w:r>
        <w:t>-  22</w:t>
      </w:r>
      <w:proofErr w:type="gramEnd"/>
      <w:r>
        <w:t>/01/2023</w:t>
      </w:r>
    </w:p>
    <w:p w14:paraId="21CCD73D" w14:textId="6A39633C" w:rsidR="00435223" w:rsidRDefault="00435223" w:rsidP="00435223">
      <w:pPr>
        <w:pStyle w:val="NormalWeb"/>
      </w:pPr>
      <w:r>
        <w:t xml:space="preserve">Researched into various methods and libraries I could use </w:t>
      </w:r>
      <w:proofErr w:type="gramStart"/>
      <w:r>
        <w:t>in order to</w:t>
      </w:r>
      <w:proofErr w:type="gramEnd"/>
      <w:r>
        <w:t xml:space="preserve"> allow the user to select specific folders to scan on Hypatia.</w:t>
      </w:r>
    </w:p>
    <w:p w14:paraId="4A69FE79" w14:textId="77777777" w:rsidR="00435223" w:rsidRDefault="00435223" w:rsidP="00435223">
      <w:pPr>
        <w:pStyle w:val="Heading3"/>
        <w:numPr>
          <w:ilvl w:val="0"/>
          <w:numId w:val="0"/>
        </w:numPr>
        <w:ind w:left="720" w:hanging="720"/>
      </w:pPr>
      <w:r>
        <w:t>25/01/2023 - 29/01/2023</w:t>
      </w:r>
    </w:p>
    <w:p w14:paraId="4138C094" w14:textId="6E2856E3" w:rsidR="00435223" w:rsidRDefault="00435223" w:rsidP="00435223">
      <w:pPr>
        <w:pStyle w:val="NormalWeb"/>
      </w:pPr>
      <w:r>
        <w:t xml:space="preserve">Created Proof </w:t>
      </w:r>
      <w:proofErr w:type="gramStart"/>
      <w:r>
        <w:t>Of</w:t>
      </w:r>
      <w:proofErr w:type="gramEnd"/>
      <w:r>
        <w:t xml:space="preserve"> </w:t>
      </w:r>
      <w:proofErr w:type="spellStart"/>
      <w:r>
        <w:t>Concept's</w:t>
      </w:r>
      <w:proofErr w:type="spellEnd"/>
      <w:r>
        <w:t xml:space="preserve"> of </w:t>
      </w:r>
      <w:proofErr w:type="spellStart"/>
      <w:r>
        <w:t>verious</w:t>
      </w:r>
      <w:proofErr w:type="spellEnd"/>
      <w:r>
        <w:t xml:space="preserve"> selectors but was unable to figure out how to pass a list of folders back to app. Then realised that I was trying to over engineer the solution and could just create a simple alert dialog with a list of User Folders (Documents, Downloads...) within the app and simplify the process significantly and avoid the need for a new library.</w:t>
      </w:r>
    </w:p>
    <w:p w14:paraId="3940D0D2" w14:textId="77777777" w:rsidR="00435223" w:rsidRDefault="00435223" w:rsidP="00435223">
      <w:pPr>
        <w:pStyle w:val="Heading3"/>
        <w:numPr>
          <w:ilvl w:val="0"/>
          <w:numId w:val="0"/>
        </w:numPr>
        <w:ind w:left="720" w:hanging="720"/>
      </w:pPr>
      <w:r>
        <w:t>30/01/2023</w:t>
      </w:r>
    </w:p>
    <w:p w14:paraId="0C889521" w14:textId="7FD91C65" w:rsidR="00435223" w:rsidRDefault="00435223" w:rsidP="00435223">
      <w:pPr>
        <w:pStyle w:val="NormalWeb"/>
      </w:pPr>
      <w:r>
        <w:t>Completed Implementation of the above and Merged Branch into Main.</w:t>
      </w:r>
    </w:p>
    <w:p w14:paraId="6ECDC291" w14:textId="77777777" w:rsidR="00435223" w:rsidRDefault="00435223" w:rsidP="00435223">
      <w:pPr>
        <w:pStyle w:val="Heading3"/>
        <w:numPr>
          <w:ilvl w:val="0"/>
          <w:numId w:val="0"/>
        </w:numPr>
        <w:ind w:left="720" w:hanging="720"/>
      </w:pPr>
      <w:r>
        <w:t>31/01/2023 - 02/02/2023</w:t>
      </w:r>
    </w:p>
    <w:p w14:paraId="4066B925" w14:textId="167D5AAE" w:rsidR="00435223" w:rsidRDefault="00435223" w:rsidP="00435223">
      <w:pPr>
        <w:pStyle w:val="NormalWeb"/>
      </w:pPr>
      <w:r>
        <w:t xml:space="preserve">Realised that my Permission manager scanner needed to be optimized as pressing the button on the main menu can lead to the app to crash due to the scanner not being able to finish in time. I have moved when the scanner starts to as soon as the app is </w:t>
      </w:r>
      <w:proofErr w:type="gramStart"/>
      <w:r>
        <w:t>ran</w:t>
      </w:r>
      <w:proofErr w:type="gramEnd"/>
      <w:r>
        <w:t xml:space="preserve"> on the device which has reduced the delay between the user interacting to the list being shown.</w:t>
      </w:r>
    </w:p>
    <w:p w14:paraId="3FD9891F" w14:textId="77777777" w:rsidR="00435223" w:rsidRDefault="00435223" w:rsidP="00435223">
      <w:pPr>
        <w:pStyle w:val="Heading3"/>
        <w:numPr>
          <w:ilvl w:val="0"/>
          <w:numId w:val="0"/>
        </w:numPr>
        <w:ind w:left="720" w:hanging="720"/>
      </w:pPr>
      <w:r>
        <w:t>03/02/2023</w:t>
      </w:r>
    </w:p>
    <w:p w14:paraId="7D511E71" w14:textId="13AF162E" w:rsidR="00435223" w:rsidRDefault="00435223" w:rsidP="00435223">
      <w:pPr>
        <w:pStyle w:val="NormalWeb"/>
      </w:pPr>
      <w:r>
        <w:t xml:space="preserve">Have begun working on the UI for the app and making the app look clean. Will start with the Permission Manager as it is currently easiest to modify </w:t>
      </w:r>
      <w:proofErr w:type="gramStart"/>
      <w:r>
        <w:t>in order to</w:t>
      </w:r>
      <w:proofErr w:type="gramEnd"/>
      <w:r>
        <w:t xml:space="preserve"> create a base theme. Have also begun using Figma which will with implementing Google's Material 3 design language.</w:t>
      </w:r>
    </w:p>
    <w:p w14:paraId="2C09C093" w14:textId="77777777" w:rsidR="00435223" w:rsidRDefault="00435223" w:rsidP="00435223">
      <w:pPr>
        <w:pStyle w:val="Heading3"/>
        <w:numPr>
          <w:ilvl w:val="0"/>
          <w:numId w:val="0"/>
        </w:numPr>
        <w:ind w:left="720" w:hanging="720"/>
      </w:pPr>
      <w:r>
        <w:t>05/02/2023</w:t>
      </w:r>
    </w:p>
    <w:p w14:paraId="2895AFF5" w14:textId="5EEC1214" w:rsidR="00435223" w:rsidRDefault="00435223" w:rsidP="00435223">
      <w:pPr>
        <w:pStyle w:val="NormalWeb"/>
      </w:pPr>
      <w:r>
        <w:t xml:space="preserve">Have realised that using Figma would </w:t>
      </w:r>
      <w:proofErr w:type="gramStart"/>
      <w:r>
        <w:t>of</w:t>
      </w:r>
      <w:proofErr w:type="gramEnd"/>
      <w:r>
        <w:t xml:space="preserve"> slowed down my development so have limited use to jus organising components rather than implementing Figma into Android Studio.</w:t>
      </w:r>
    </w:p>
    <w:p w14:paraId="118C1FCD" w14:textId="77777777" w:rsidR="00435223" w:rsidRDefault="00435223" w:rsidP="00435223">
      <w:pPr>
        <w:pStyle w:val="Heading3"/>
        <w:numPr>
          <w:ilvl w:val="0"/>
          <w:numId w:val="0"/>
        </w:numPr>
        <w:ind w:left="720" w:hanging="720"/>
      </w:pPr>
      <w:r>
        <w:t>07/02/2023</w:t>
      </w:r>
    </w:p>
    <w:p w14:paraId="47ACAE20" w14:textId="77777777" w:rsidR="00435223" w:rsidRDefault="00435223" w:rsidP="00435223">
      <w:pPr>
        <w:pStyle w:val="NormalWeb"/>
      </w:pPr>
      <w:r>
        <w:t xml:space="preserve">Created and added Toolbar to all aspects of the Permission Viewer to improve design. Redesigned the List page in order to make the list of apps look nicer and more understandable to look </w:t>
      </w:r>
      <w:proofErr w:type="gramStart"/>
      <w:r>
        <w:t>out</w:t>
      </w:r>
      <w:proofErr w:type="gramEnd"/>
    </w:p>
    <w:p w14:paraId="22D9C3DF" w14:textId="77777777" w:rsidR="00435223" w:rsidRDefault="00435223" w:rsidP="00435223">
      <w:pPr>
        <w:pStyle w:val="Heading3"/>
        <w:numPr>
          <w:ilvl w:val="0"/>
          <w:numId w:val="0"/>
        </w:numPr>
        <w:ind w:left="720" w:hanging="720"/>
      </w:pPr>
      <w:r>
        <w:t>08/02/2023</w:t>
      </w:r>
    </w:p>
    <w:p w14:paraId="75A9A706" w14:textId="6BE6B379" w:rsidR="00435223" w:rsidRDefault="00435223" w:rsidP="00435223">
      <w:pPr>
        <w:pStyle w:val="NormalWeb"/>
      </w:pPr>
      <w:r>
        <w:t>Added a Back arrow to allow user to go back to main menu. Redesigned the App Details to make it easier to read for the user. Added a refresh button to the toolbar which allows the user to update their list of apps.</w:t>
      </w:r>
    </w:p>
    <w:p w14:paraId="08798001" w14:textId="77777777" w:rsidR="00435223" w:rsidRDefault="00435223" w:rsidP="00435223">
      <w:pPr>
        <w:pStyle w:val="Heading3"/>
        <w:numPr>
          <w:ilvl w:val="0"/>
          <w:numId w:val="0"/>
        </w:numPr>
        <w:ind w:left="720" w:hanging="720"/>
      </w:pPr>
      <w:r>
        <w:lastRenderedPageBreak/>
        <w:t>09/02/2023</w:t>
      </w:r>
    </w:p>
    <w:p w14:paraId="2FEDF60F" w14:textId="5B768DBC" w:rsidR="00435223" w:rsidRDefault="00435223" w:rsidP="00435223">
      <w:pPr>
        <w:pStyle w:val="NormalWeb"/>
      </w:pPr>
      <w:r>
        <w:t xml:space="preserve">Completed Branch for turning </w:t>
      </w:r>
      <w:proofErr w:type="spellStart"/>
      <w:r>
        <w:t>Permsision</w:t>
      </w:r>
      <w:proofErr w:type="spellEnd"/>
      <w:r>
        <w:t xml:space="preserve"> Viewer into Material UI. Have begun the same process on </w:t>
      </w:r>
      <w:proofErr w:type="spellStart"/>
      <w:proofErr w:type="gramStart"/>
      <w:r>
        <w:t>LibreAV</w:t>
      </w:r>
      <w:proofErr w:type="spellEnd"/>
      <w:proofErr w:type="gramEnd"/>
    </w:p>
    <w:p w14:paraId="57055D5D" w14:textId="77777777" w:rsidR="00435223" w:rsidRDefault="00435223" w:rsidP="00435223">
      <w:pPr>
        <w:pStyle w:val="Heading3"/>
        <w:numPr>
          <w:ilvl w:val="0"/>
          <w:numId w:val="0"/>
        </w:numPr>
        <w:ind w:left="720" w:hanging="720"/>
      </w:pPr>
      <w:r>
        <w:t>10/02/2023 - 11/02/2023</w:t>
      </w:r>
    </w:p>
    <w:p w14:paraId="193BB9CF" w14:textId="4AD4215E" w:rsidR="00435223" w:rsidRDefault="00435223" w:rsidP="00435223">
      <w:pPr>
        <w:pStyle w:val="NormalWeb"/>
      </w:pPr>
      <w:r>
        <w:t xml:space="preserve">Completed </w:t>
      </w:r>
      <w:proofErr w:type="spellStart"/>
      <w:r>
        <w:t>desgining</w:t>
      </w:r>
      <w:proofErr w:type="spellEnd"/>
      <w:r>
        <w:t xml:space="preserve"> new </w:t>
      </w:r>
      <w:proofErr w:type="spellStart"/>
      <w:r>
        <w:t>LibreAV</w:t>
      </w:r>
      <w:proofErr w:type="spellEnd"/>
      <w:r>
        <w:t xml:space="preserve"> and begun implementing design into the app. Updated the Result List </w:t>
      </w:r>
      <w:proofErr w:type="gramStart"/>
      <w:r>
        <w:t>in order to</w:t>
      </w:r>
      <w:proofErr w:type="gramEnd"/>
      <w:r>
        <w:t xml:space="preserve"> match new design and be more material.</w:t>
      </w:r>
    </w:p>
    <w:p w14:paraId="2353F9E4" w14:textId="77777777" w:rsidR="00435223" w:rsidRDefault="00435223" w:rsidP="00435223">
      <w:pPr>
        <w:pStyle w:val="Heading3"/>
        <w:numPr>
          <w:ilvl w:val="0"/>
          <w:numId w:val="0"/>
        </w:numPr>
        <w:ind w:left="720" w:hanging="720"/>
      </w:pPr>
      <w:r>
        <w:t>12/02/2023</w:t>
      </w:r>
    </w:p>
    <w:p w14:paraId="751B4EE2" w14:textId="7C9942BB" w:rsidR="00435223" w:rsidRDefault="00435223" w:rsidP="00435223">
      <w:pPr>
        <w:pStyle w:val="NormalWeb"/>
      </w:pPr>
      <w:r>
        <w:t xml:space="preserve">Begun Modifying Toolbar </w:t>
      </w:r>
      <w:proofErr w:type="gramStart"/>
      <w:r>
        <w:t>in order to</w:t>
      </w:r>
      <w:proofErr w:type="gramEnd"/>
      <w:r>
        <w:t xml:space="preserve"> be more in line with rest of app and have modified Result list more to make Safety Classifications more obvious.</w:t>
      </w:r>
    </w:p>
    <w:p w14:paraId="33AE1908" w14:textId="77777777" w:rsidR="00435223" w:rsidRDefault="00435223" w:rsidP="00435223">
      <w:pPr>
        <w:pStyle w:val="Heading3"/>
        <w:numPr>
          <w:ilvl w:val="0"/>
          <w:numId w:val="0"/>
        </w:numPr>
        <w:ind w:left="720" w:hanging="720"/>
      </w:pPr>
      <w:r>
        <w:t>13/02/2023</w:t>
      </w:r>
    </w:p>
    <w:p w14:paraId="737F9134" w14:textId="4FECD373" w:rsidR="00435223" w:rsidRDefault="00435223" w:rsidP="00435223">
      <w:pPr>
        <w:pStyle w:val="NormalWeb"/>
      </w:pPr>
      <w:r>
        <w:t>Completed Result list and Toolbar and have also modified the scan progress bar to match Google's material design Guidelines and look more consistent with the rest of the app.</w:t>
      </w:r>
    </w:p>
    <w:p w14:paraId="7FF27A43" w14:textId="77777777" w:rsidR="00435223" w:rsidRDefault="00435223" w:rsidP="00435223">
      <w:pPr>
        <w:pStyle w:val="Heading3"/>
        <w:numPr>
          <w:ilvl w:val="0"/>
          <w:numId w:val="0"/>
        </w:numPr>
        <w:ind w:left="720" w:hanging="720"/>
      </w:pPr>
      <w:r>
        <w:t>14/02/2023 - 17/02/2023</w:t>
      </w:r>
    </w:p>
    <w:p w14:paraId="5DC08E9F" w14:textId="0892A752" w:rsidR="00435223" w:rsidRDefault="00435223" w:rsidP="00435223">
      <w:pPr>
        <w:pStyle w:val="NormalWeb"/>
      </w:pPr>
      <w:r>
        <w:t>Completed the UI for the App Scanner module of my security suite. Have begun working on the file scanner UI which will take a lot of work.</w:t>
      </w:r>
    </w:p>
    <w:p w14:paraId="3F2C49D2" w14:textId="77777777" w:rsidR="00435223" w:rsidRDefault="00435223" w:rsidP="00435223">
      <w:pPr>
        <w:pStyle w:val="Heading3"/>
        <w:numPr>
          <w:ilvl w:val="0"/>
          <w:numId w:val="0"/>
        </w:numPr>
        <w:ind w:left="720" w:hanging="720"/>
      </w:pPr>
      <w:r>
        <w:t>18/02/2023/ - 22/02/2023</w:t>
      </w:r>
    </w:p>
    <w:p w14:paraId="5038A7B6" w14:textId="6A957DCB" w:rsidR="00435223" w:rsidRDefault="00435223" w:rsidP="00435223">
      <w:pPr>
        <w:pStyle w:val="NormalWeb"/>
      </w:pPr>
      <w:r>
        <w:t>Created progress bar that links up with scanner to show user the progress of the scanner and completed the majority of the file scanner's UI.</w:t>
      </w:r>
    </w:p>
    <w:p w14:paraId="2886DE70" w14:textId="77777777" w:rsidR="00435223" w:rsidRDefault="00435223" w:rsidP="00435223">
      <w:pPr>
        <w:pStyle w:val="Heading3"/>
        <w:numPr>
          <w:ilvl w:val="0"/>
          <w:numId w:val="0"/>
        </w:numPr>
      </w:pPr>
      <w:r>
        <w:t>05/03/2023 - 07/03/2023</w:t>
      </w:r>
    </w:p>
    <w:p w14:paraId="60CF53CF" w14:textId="78FFE111" w:rsidR="00435223" w:rsidRDefault="00435223" w:rsidP="00435223">
      <w:pPr>
        <w:pStyle w:val="NormalWeb"/>
      </w:pPr>
      <w:r>
        <w:t>Begun Working on my main menu layout by adding a widget to show user storage stats.</w:t>
      </w:r>
    </w:p>
    <w:p w14:paraId="0CCF0F1C" w14:textId="77777777" w:rsidR="00435223" w:rsidRDefault="00435223" w:rsidP="00435223">
      <w:pPr>
        <w:pStyle w:val="Heading3"/>
        <w:numPr>
          <w:ilvl w:val="0"/>
          <w:numId w:val="0"/>
        </w:numPr>
        <w:ind w:left="720" w:hanging="720"/>
      </w:pPr>
      <w:r>
        <w:t>08/03/2023</w:t>
      </w:r>
    </w:p>
    <w:p w14:paraId="0E93B980" w14:textId="0A57CDB8" w:rsidR="00435223" w:rsidRDefault="00435223" w:rsidP="00435223">
      <w:pPr>
        <w:pStyle w:val="NormalWeb"/>
      </w:pPr>
      <w:r>
        <w:t xml:space="preserve">Implemented Storage stats and outputting total/used/free space. Made buttons bigger in Main Menu to use more of the </w:t>
      </w:r>
      <w:proofErr w:type="spellStart"/>
      <w:proofErr w:type="gramStart"/>
      <w:r>
        <w:t>screen.Scan</w:t>
      </w:r>
      <w:proofErr w:type="spellEnd"/>
      <w:proofErr w:type="gramEnd"/>
      <w:r>
        <w:t xml:space="preserve"> Apps button now shows the last time the scan was executed. Set up toolbar for Main Menu.</w:t>
      </w:r>
    </w:p>
    <w:p w14:paraId="5440127B" w14:textId="77777777" w:rsidR="00435223" w:rsidRDefault="00435223" w:rsidP="00435223">
      <w:pPr>
        <w:pStyle w:val="Heading3"/>
        <w:numPr>
          <w:ilvl w:val="0"/>
          <w:numId w:val="0"/>
        </w:numPr>
      </w:pPr>
      <w:r>
        <w:t>10/03/2023</w:t>
      </w:r>
    </w:p>
    <w:p w14:paraId="7B2257B8" w14:textId="6BAF1BB7" w:rsidR="00435223" w:rsidRDefault="00435223" w:rsidP="00435223">
      <w:pPr>
        <w:pStyle w:val="NormalWeb"/>
      </w:pPr>
      <w:r>
        <w:t xml:space="preserve">Have begun focusing on my Final Report and adding/planning any headings that May of been missing since Interim. Have also started reviewing my interim report to find which sections that need to be updated/rewritten. Have begun looking into and </w:t>
      </w:r>
      <w:proofErr w:type="spellStart"/>
      <w:r>
        <w:t>implmenting</w:t>
      </w:r>
      <w:proofErr w:type="spellEnd"/>
      <w:r>
        <w:t xml:space="preserve"> Espresso Testing for my android app.</w:t>
      </w:r>
    </w:p>
    <w:p w14:paraId="6F8C3250" w14:textId="77777777" w:rsidR="00435223" w:rsidRDefault="00435223" w:rsidP="00435223">
      <w:pPr>
        <w:pStyle w:val="Heading3"/>
        <w:numPr>
          <w:ilvl w:val="0"/>
          <w:numId w:val="0"/>
        </w:numPr>
        <w:ind w:left="720" w:hanging="720"/>
      </w:pPr>
      <w:r>
        <w:lastRenderedPageBreak/>
        <w:t>11/03/2023</w:t>
      </w:r>
    </w:p>
    <w:p w14:paraId="0D852424" w14:textId="37C738B0" w:rsidR="00435223" w:rsidRDefault="00435223" w:rsidP="00435223">
      <w:pPr>
        <w:pStyle w:val="NormalWeb"/>
      </w:pPr>
      <w:r>
        <w:t xml:space="preserve">For a reason unknown to me, Espresso Testing seems to break my entire app and cause it to fail whilst compiling due to mismatch of </w:t>
      </w:r>
      <w:proofErr w:type="spellStart"/>
      <w:r>
        <w:t>kotlin</w:t>
      </w:r>
      <w:proofErr w:type="spellEnd"/>
      <w:r>
        <w:t xml:space="preserve"> versions. I have been unable to find a solution to this issue both using my own knowledge and online so have resorted to manual testing of my app. I have however used Firebase Test lab </w:t>
      </w:r>
      <w:proofErr w:type="gramStart"/>
      <w:r>
        <w:t>in order to</w:t>
      </w:r>
      <w:proofErr w:type="gramEnd"/>
      <w:r>
        <w:t xml:space="preserve"> test whether the app runs correctly on a number of Android OS versions ranging from API 21-33.</w:t>
      </w:r>
    </w:p>
    <w:p w14:paraId="47C83D56" w14:textId="77777777" w:rsidR="00435223" w:rsidRDefault="00435223" w:rsidP="00435223">
      <w:pPr>
        <w:pStyle w:val="Heading3"/>
        <w:numPr>
          <w:ilvl w:val="0"/>
          <w:numId w:val="0"/>
        </w:numPr>
        <w:ind w:left="720" w:hanging="720"/>
      </w:pPr>
      <w:r>
        <w:t>12/03/2023 - 15/03/2023</w:t>
      </w:r>
    </w:p>
    <w:p w14:paraId="0FABDF25" w14:textId="67E5F849" w:rsidR="00435223" w:rsidRDefault="00435223" w:rsidP="00435223">
      <w:pPr>
        <w:pStyle w:val="NormalWeb"/>
      </w:pPr>
      <w:r>
        <w:t>Have been fully focusing on my report.</w:t>
      </w:r>
    </w:p>
    <w:p w14:paraId="640A701F" w14:textId="77777777" w:rsidR="00435223" w:rsidRDefault="00435223" w:rsidP="00AB1C27">
      <w:pPr>
        <w:pStyle w:val="NormalWeb"/>
      </w:pPr>
    </w:p>
    <w:p w14:paraId="4C3D178F" w14:textId="27B5F2EA" w:rsidR="00256BC9" w:rsidRPr="004B5D96" w:rsidRDefault="00256BC9" w:rsidP="004B5D96">
      <w:pPr>
        <w:rPr>
          <w:lang w:val="en-GB"/>
        </w:rPr>
      </w:pPr>
    </w:p>
    <w:sectPr w:rsidR="00256BC9" w:rsidRPr="004B5D96" w:rsidSect="00930F13">
      <w:pgSz w:w="11907" w:h="16839" w:code="9"/>
      <w:pgMar w:top="1418" w:right="1418" w:bottom="1134" w:left="1701" w:header="567"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187C53" w14:textId="77777777" w:rsidR="00B133BB" w:rsidRDefault="00B133BB" w:rsidP="00E9271E">
      <w:r>
        <w:separator/>
      </w:r>
    </w:p>
  </w:endnote>
  <w:endnote w:type="continuationSeparator" w:id="0">
    <w:p w14:paraId="5564E745" w14:textId="77777777" w:rsidR="00B133BB" w:rsidRDefault="00B133BB" w:rsidP="00E9271E">
      <w:r>
        <w:continuationSeparator/>
      </w:r>
    </w:p>
  </w:endnote>
  <w:endnote w:type="continuationNotice" w:id="1">
    <w:p w14:paraId="478064F4" w14:textId="77777777" w:rsidR="00B133BB" w:rsidRDefault="00B133BB" w:rsidP="00E927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43B85" w14:textId="05C086FC" w:rsidR="00BF60F2" w:rsidRPr="00E9271E" w:rsidRDefault="00BF60F2"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DE5055">
      <w:rPr>
        <w:rFonts w:ascii="Calibri" w:hAnsi="Calibri" w:cs="Calibri"/>
        <w:noProof/>
        <w:sz w:val="22"/>
        <w:lang w:val="en-GB"/>
      </w:rPr>
      <w:t>1</w:t>
    </w:r>
    <w:r w:rsidRPr="00E9271E">
      <w:rPr>
        <w:rFonts w:ascii="Calibri" w:hAnsi="Calibri" w:cs="Calibri"/>
        <w:sz w:val="22"/>
        <w:lang w:val="en-GB"/>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132EC" w14:textId="0B10D523" w:rsidR="003A7952" w:rsidRPr="00E9271E" w:rsidRDefault="00643AF5" w:rsidP="00E9271E">
    <w:pPr>
      <w:pStyle w:val="Footer"/>
      <w:jc w:val="center"/>
      <w:rPr>
        <w:rFonts w:ascii="Calibri" w:hAnsi="Calibri" w:cs="Calibri"/>
        <w:sz w:val="22"/>
        <w:lang w:val="en-GB"/>
      </w:rPr>
    </w:pPr>
    <w:r w:rsidRPr="00E9271E">
      <w:rPr>
        <w:rFonts w:ascii="Calibri" w:hAnsi="Calibri" w:cs="Calibri"/>
        <w:sz w:val="22"/>
        <w:lang w:val="en-GB"/>
      </w:rPr>
      <w:fldChar w:fldCharType="begin"/>
    </w:r>
    <w:r w:rsidRPr="00E9271E">
      <w:rPr>
        <w:rFonts w:ascii="Calibri" w:hAnsi="Calibri" w:cs="Calibri"/>
        <w:sz w:val="22"/>
        <w:lang w:val="en-GB"/>
      </w:rPr>
      <w:instrText xml:space="preserve"> PAGE  \* Arabic  \* MERGEFORMAT </w:instrText>
    </w:r>
    <w:r w:rsidRPr="00E9271E">
      <w:rPr>
        <w:rFonts w:ascii="Calibri" w:hAnsi="Calibri" w:cs="Calibri"/>
        <w:sz w:val="22"/>
        <w:lang w:val="en-GB"/>
      </w:rPr>
      <w:fldChar w:fldCharType="separate"/>
    </w:r>
    <w:r w:rsidR="006F19E1">
      <w:rPr>
        <w:rFonts w:ascii="Calibri" w:hAnsi="Calibri" w:cs="Calibri"/>
        <w:noProof/>
        <w:sz w:val="22"/>
        <w:lang w:val="en-GB"/>
      </w:rPr>
      <w:t>2</w:t>
    </w:r>
    <w:r w:rsidRPr="00E9271E">
      <w:rPr>
        <w:rFonts w:ascii="Calibri" w:hAnsi="Calibri" w:cs="Calibri"/>
        <w:sz w:val="22"/>
        <w:lang w:val="en-GB"/>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C37D90" w14:textId="77777777" w:rsidR="00B133BB" w:rsidRDefault="00B133BB" w:rsidP="00E9271E">
      <w:r>
        <w:separator/>
      </w:r>
    </w:p>
  </w:footnote>
  <w:footnote w:type="continuationSeparator" w:id="0">
    <w:p w14:paraId="27C2E3F0" w14:textId="77777777" w:rsidR="00B133BB" w:rsidRDefault="00B133BB" w:rsidP="00E9271E">
      <w:r>
        <w:continuationSeparator/>
      </w:r>
    </w:p>
  </w:footnote>
  <w:footnote w:type="continuationNotice" w:id="1">
    <w:p w14:paraId="2D0718C8" w14:textId="77777777" w:rsidR="00B133BB" w:rsidRDefault="00B133BB" w:rsidP="00E927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AEAC65" w14:textId="77777777" w:rsidR="002D011C" w:rsidRPr="00E9271E" w:rsidRDefault="002D011C" w:rsidP="00E9271E">
    <w:pPr>
      <w:pStyle w:val="Header"/>
      <w:jc w:val="center"/>
      <w:rPr>
        <w:sz w:val="20"/>
        <w:szCs w:val="20"/>
      </w:rPr>
    </w:pPr>
  </w:p>
  <w:p w14:paraId="5D1853D0" w14:textId="5C461F5D" w:rsidR="002D011C" w:rsidRPr="00E9271E" w:rsidRDefault="00BF55C4" w:rsidP="00E9271E">
    <w:pPr>
      <w:pStyle w:val="Header"/>
      <w:jc w:val="center"/>
      <w:rPr>
        <w:sz w:val="20"/>
        <w:szCs w:val="20"/>
      </w:rPr>
    </w:pPr>
    <w:r w:rsidRPr="00E9271E">
      <w:rPr>
        <w:sz w:val="20"/>
        <w:szCs w:val="20"/>
      </w:rPr>
      <w:t>Abd El</w:t>
    </w:r>
    <w:r w:rsidR="00810AF5">
      <w:rPr>
        <w:sz w:val="20"/>
        <w:szCs w:val="20"/>
      </w:rPr>
      <w:t>-</w:t>
    </w:r>
    <w:r w:rsidRPr="00E9271E">
      <w:rPr>
        <w:sz w:val="20"/>
        <w:szCs w:val="20"/>
      </w:rPr>
      <w:t>Rahman Mohamed</w:t>
    </w:r>
    <w:r w:rsidR="002D011C" w:rsidRPr="00E9271E">
      <w:rPr>
        <w:sz w:val="20"/>
        <w:szCs w:val="20"/>
      </w:rPr>
      <w:t xml:space="preserve">, </w:t>
    </w:r>
    <w:r w:rsidRPr="00E9271E">
      <w:rPr>
        <w:sz w:val="20"/>
        <w:szCs w:val="20"/>
      </w:rPr>
      <w:t>2022</w:t>
    </w:r>
  </w:p>
  <w:p w14:paraId="2B8B77AF" w14:textId="77777777" w:rsidR="00BF55C4" w:rsidRPr="00E9271E" w:rsidRDefault="00BF55C4" w:rsidP="00E9271E">
    <w:pPr>
      <w:pStyle w:val="Header"/>
      <w:jc w:val="center"/>
      <w:rPr>
        <w:sz w:val="20"/>
        <w:szCs w:val="2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183CBD" w14:textId="77777777" w:rsidR="00BF60F2" w:rsidRDefault="00BF60F2" w:rsidP="00423A3F">
    <w:pPr>
      <w:pStyle w:val="HeaderText"/>
    </w:pPr>
    <w:r>
      <w:t>Develop a Security Suite for Android Based Smartphones</w:t>
    </w:r>
    <w:r w:rsidRPr="002D011C">
      <w:tab/>
    </w:r>
    <w:r>
      <w:t>Abd ElRahman Mohamed</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B8E93C" w14:textId="41F5C40D" w:rsidR="0061702D" w:rsidRDefault="00521583" w:rsidP="00423A3F">
    <w:pPr>
      <w:pStyle w:val="HeaderText"/>
    </w:pPr>
    <w:r>
      <w:t>Develop a Security Suite for Android</w:t>
    </w:r>
    <w:r w:rsidR="009E37D1">
      <w:t xml:space="preserve"> Based</w:t>
    </w:r>
    <w:r>
      <w:t xml:space="preserve"> Smartphones</w:t>
    </w:r>
    <w:r w:rsidR="0061702D" w:rsidRPr="002D011C">
      <w:tab/>
    </w:r>
    <w:r w:rsidR="009E37D1">
      <w:t>Abd ElRahman Mohame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465AC"/>
    <w:multiLevelType w:val="hybridMultilevel"/>
    <w:tmpl w:val="425C2E5E"/>
    <w:lvl w:ilvl="0" w:tplc="8B22F87C">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066467AA"/>
    <w:multiLevelType w:val="hybridMultilevel"/>
    <w:tmpl w:val="02F4B64E"/>
    <w:lvl w:ilvl="0" w:tplc="B28E64E2">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A796D4B"/>
    <w:multiLevelType w:val="hybridMultilevel"/>
    <w:tmpl w:val="19F64CB8"/>
    <w:lvl w:ilvl="0" w:tplc="9CFE344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F86294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DB4195"/>
    <w:multiLevelType w:val="multilevel"/>
    <w:tmpl w:val="4B28BF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45F"/>
    <w:multiLevelType w:val="multilevel"/>
    <w:tmpl w:val="09C2A5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0A0EBF"/>
    <w:multiLevelType w:val="hybridMultilevel"/>
    <w:tmpl w:val="DA6A9D10"/>
    <w:lvl w:ilvl="0" w:tplc="03A8BC36">
      <w:start w:val="1"/>
      <w:numFmt w:val="decimal"/>
      <w:pStyle w:val="Numbered"/>
      <w:lvlText w:val="%1."/>
      <w:lvlJc w:val="left"/>
      <w:pPr>
        <w:tabs>
          <w:tab w:val="num" w:pos="720"/>
        </w:tabs>
        <w:ind w:left="720" w:hanging="360"/>
      </w:pPr>
      <w:rPr>
        <w:rFonts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CC73BE7"/>
    <w:multiLevelType w:val="multilevel"/>
    <w:tmpl w:val="238C39F0"/>
    <w:lvl w:ilvl="0">
      <w:start w:val="1"/>
      <w:numFmt w:val="decimal"/>
      <w:lvlText w:val="%1."/>
      <w:lvlJc w:val="left"/>
      <w:pPr>
        <w:tabs>
          <w:tab w:val="num" w:pos="360"/>
        </w:tabs>
        <w:ind w:left="360" w:hanging="360"/>
      </w:pPr>
      <w:rPr>
        <w:rFonts w:hint="default"/>
      </w:rPr>
    </w:lvl>
    <w:lvl w:ilvl="1">
      <w:start w:val="3"/>
      <w:numFmt w:val="decimal"/>
      <w:lvlText w:val="%2"/>
      <w:lvlJc w:val="left"/>
      <w:pPr>
        <w:tabs>
          <w:tab w:val="num" w:pos="720"/>
        </w:tabs>
        <w:ind w:left="720" w:hanging="360"/>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15:restartNumberingAfterBreak="0">
    <w:nsid w:val="1D2967D6"/>
    <w:multiLevelType w:val="hybridMultilevel"/>
    <w:tmpl w:val="EE30346A"/>
    <w:lvl w:ilvl="0" w:tplc="335474D0">
      <w:start w:val="4"/>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1ECC321F"/>
    <w:multiLevelType w:val="hybridMultilevel"/>
    <w:tmpl w:val="AD1CAEE0"/>
    <w:lvl w:ilvl="0" w:tplc="04090011">
      <w:start w:val="1"/>
      <w:numFmt w:val="decimal"/>
      <w:lvlText w:val="%1)"/>
      <w:lvlJc w:val="left"/>
      <w:pPr>
        <w:tabs>
          <w:tab w:val="num" w:pos="720"/>
        </w:tabs>
        <w:ind w:left="720" w:hanging="360"/>
      </w:p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FBE7123"/>
    <w:multiLevelType w:val="hybridMultilevel"/>
    <w:tmpl w:val="0E843262"/>
    <w:lvl w:ilvl="0" w:tplc="459E3E3C">
      <w:start w:val="1"/>
      <w:numFmt w:val="decimal"/>
      <w:pStyle w:val="Figure"/>
      <w:lvlText w:val="Figure %1."/>
      <w:lvlJc w:val="center"/>
      <w:pPr>
        <w:tabs>
          <w:tab w:val="num" w:pos="1008"/>
        </w:tabs>
        <w:ind w:left="0" w:firstLine="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00648C8"/>
    <w:multiLevelType w:val="hybridMultilevel"/>
    <w:tmpl w:val="B8541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32574C2"/>
    <w:multiLevelType w:val="hybridMultilevel"/>
    <w:tmpl w:val="F6687D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3D7389D"/>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6E4038"/>
    <w:multiLevelType w:val="multilevel"/>
    <w:tmpl w:val="EC4246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CD65526"/>
    <w:multiLevelType w:val="hybridMultilevel"/>
    <w:tmpl w:val="A13A97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640039B"/>
    <w:multiLevelType w:val="hybridMultilevel"/>
    <w:tmpl w:val="092C2A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84A283E"/>
    <w:multiLevelType w:val="hybridMultilevel"/>
    <w:tmpl w:val="0E9CB3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CB14B7"/>
    <w:multiLevelType w:val="hybridMultilevel"/>
    <w:tmpl w:val="708AF6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B532102"/>
    <w:multiLevelType w:val="multilevel"/>
    <w:tmpl w:val="07F21262"/>
    <w:lvl w:ilvl="0">
      <w:start w:val="1"/>
      <w:numFmt w:val="decimal"/>
      <w:pStyle w:val="Heading1"/>
      <w:lvlText w:val="%1. "/>
      <w:lvlJc w:val="left"/>
      <w:pPr>
        <w:ind w:left="432" w:hanging="432"/>
      </w:pPr>
      <w:rPr>
        <w:rFonts w:hint="default"/>
      </w:rPr>
    </w:lvl>
    <w:lvl w:ilvl="1">
      <w:start w:val="1"/>
      <w:numFmt w:val="decimal"/>
      <w:pStyle w:val="Heading2"/>
      <w:lvlText w:val="%1.%2 "/>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0" w15:restartNumberingAfterBreak="0">
    <w:nsid w:val="4108176C"/>
    <w:multiLevelType w:val="hybridMultilevel"/>
    <w:tmpl w:val="28C47340"/>
    <w:lvl w:ilvl="0" w:tplc="CC98958E">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350191F"/>
    <w:multiLevelType w:val="multilevel"/>
    <w:tmpl w:val="C58E5D94"/>
    <w:lvl w:ilvl="0">
      <w:start w:val="1"/>
      <w:numFmt w:val="decimal"/>
      <w:lvlText w:val="%1"/>
      <w:lvlJc w:val="left"/>
      <w:pPr>
        <w:tabs>
          <w:tab w:val="num" w:pos="540"/>
        </w:tabs>
        <w:ind w:left="540" w:hanging="540"/>
      </w:pPr>
      <w:rPr>
        <w:rFonts w:hint="default"/>
      </w:rPr>
    </w:lvl>
    <w:lvl w:ilvl="1">
      <w:start w:val="2"/>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22" w15:restartNumberingAfterBreak="0">
    <w:nsid w:val="47A414F8"/>
    <w:multiLevelType w:val="hybridMultilevel"/>
    <w:tmpl w:val="6958D1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D1F652D"/>
    <w:multiLevelType w:val="hybridMultilevel"/>
    <w:tmpl w:val="5E1A5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0047D38"/>
    <w:multiLevelType w:val="hybridMultilevel"/>
    <w:tmpl w:val="142E71CA"/>
    <w:lvl w:ilvl="0" w:tplc="F544C5A2">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514C1C2C"/>
    <w:multiLevelType w:val="hybridMultilevel"/>
    <w:tmpl w:val="DB02646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6" w15:restartNumberingAfterBreak="0">
    <w:nsid w:val="543666B0"/>
    <w:multiLevelType w:val="hybridMultilevel"/>
    <w:tmpl w:val="20C8DA82"/>
    <w:lvl w:ilvl="0" w:tplc="69D0ABD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59CB04E0"/>
    <w:multiLevelType w:val="multilevel"/>
    <w:tmpl w:val="6ADA87E0"/>
    <w:lvl w:ilvl="0">
      <w:start w:val="1"/>
      <w:numFmt w:val="decimal"/>
      <w:lvlText w:val="%1. "/>
      <w:lvlJc w:val="left"/>
      <w:pPr>
        <w:ind w:left="360" w:hanging="360"/>
      </w:pPr>
      <w:rPr>
        <w:rFonts w:ascii="Calibri" w:hAnsi="Calibri" w:hint="default"/>
        <w:b/>
        <w:i w:val="0"/>
        <w:sz w:val="44"/>
      </w:rPr>
    </w:lvl>
    <w:lvl w:ilvl="1">
      <w:start w:val="1"/>
      <w:numFmt w:val="decimal"/>
      <w:lvlText w:val="%1.%2 "/>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5A84552C"/>
    <w:multiLevelType w:val="hybridMultilevel"/>
    <w:tmpl w:val="03F63738"/>
    <w:lvl w:ilvl="0" w:tplc="96A6EEC0">
      <w:start w:val="2"/>
      <w:numFmt w:val="decimal"/>
      <w:lvlText w:val="%1"/>
      <w:lvlJc w:val="left"/>
      <w:pPr>
        <w:tabs>
          <w:tab w:val="num" w:pos="900"/>
        </w:tabs>
        <w:ind w:left="900" w:hanging="5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662D0685"/>
    <w:multiLevelType w:val="hybridMultilevel"/>
    <w:tmpl w:val="AAB435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BEA4C4D"/>
    <w:multiLevelType w:val="hybridMultilevel"/>
    <w:tmpl w:val="A2C6189E"/>
    <w:lvl w:ilvl="0" w:tplc="ED12920A">
      <w:start w:val="1"/>
      <w:numFmt w:val="bullet"/>
      <w:pStyle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6CE7238F"/>
    <w:multiLevelType w:val="hybridMultilevel"/>
    <w:tmpl w:val="D45EBB36"/>
    <w:lvl w:ilvl="0" w:tplc="8B4AFDC2">
      <w:start w:val="3"/>
      <w:numFmt w:val="decimal"/>
      <w:lvlText w:val="Figure %1."/>
      <w:lvlJc w:val="left"/>
      <w:pPr>
        <w:tabs>
          <w:tab w:val="num" w:pos="1420"/>
        </w:tabs>
        <w:ind w:left="0" w:firstLine="34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2" w15:restartNumberingAfterBreak="0">
    <w:nsid w:val="6E0A4970"/>
    <w:multiLevelType w:val="hybridMultilevel"/>
    <w:tmpl w:val="C886675A"/>
    <w:lvl w:ilvl="0" w:tplc="8C82E39E">
      <w:start w:val="4"/>
      <w:numFmt w:val="decimal"/>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3" w15:restartNumberingAfterBreak="0">
    <w:nsid w:val="71407D2B"/>
    <w:multiLevelType w:val="multilevel"/>
    <w:tmpl w:val="6B9E1B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21A12E0"/>
    <w:multiLevelType w:val="hybridMultilevel"/>
    <w:tmpl w:val="AD1CAEE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766960AA"/>
    <w:multiLevelType w:val="multilevel"/>
    <w:tmpl w:val="470E548A"/>
    <w:lvl w:ilvl="0">
      <w:start w:val="1"/>
      <w:numFmt w:val="decimal"/>
      <w:lvlText w:val="%1"/>
      <w:lvlJc w:val="left"/>
      <w:pPr>
        <w:tabs>
          <w:tab w:val="num" w:pos="540"/>
        </w:tabs>
        <w:ind w:left="540" w:hanging="540"/>
      </w:pPr>
      <w:rPr>
        <w:rFonts w:hint="default"/>
      </w:rPr>
    </w:lvl>
    <w:lvl w:ilvl="1">
      <w:start w:val="1"/>
      <w:numFmt w:val="decimal"/>
      <w:lvlText w:val="%1.%2"/>
      <w:lvlJc w:val="left"/>
      <w:pPr>
        <w:tabs>
          <w:tab w:val="num" w:pos="540"/>
        </w:tabs>
        <w:ind w:left="540" w:hanging="54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36" w15:restartNumberingAfterBreak="0">
    <w:nsid w:val="76A72FC3"/>
    <w:multiLevelType w:val="hybridMultilevel"/>
    <w:tmpl w:val="2F02C6FA"/>
    <w:lvl w:ilvl="0" w:tplc="F2AC3EFC">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77AD767D"/>
    <w:multiLevelType w:val="hybridMultilevel"/>
    <w:tmpl w:val="F690A18A"/>
    <w:lvl w:ilvl="0" w:tplc="59D25280">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A457183"/>
    <w:multiLevelType w:val="multilevel"/>
    <w:tmpl w:val="FFFFFFFF"/>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D9C0DE0"/>
    <w:multiLevelType w:val="multilevel"/>
    <w:tmpl w:val="550AB64A"/>
    <w:lvl w:ilvl="0">
      <w:start w:val="1"/>
      <w:numFmt w:val="bullet"/>
      <w:lvlText w:val=""/>
      <w:lvlJc w:val="left"/>
      <w:pPr>
        <w:tabs>
          <w:tab w:val="num" w:pos="720"/>
        </w:tabs>
        <w:ind w:left="720" w:hanging="360"/>
      </w:pPr>
      <w:rPr>
        <w:rFonts w:ascii="Symbol" w:hAnsi="Symbol" w:hint="default"/>
        <w:sz w:val="20"/>
      </w:rPr>
    </w:lvl>
    <w:lvl w:ilvl="1">
      <w:start w:val="7"/>
      <w:numFmt w:val="decimal"/>
      <w:lvlText w:val="%2."/>
      <w:lvlJc w:val="left"/>
      <w:pPr>
        <w:ind w:left="36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29806865">
    <w:abstractNumId w:val="35"/>
  </w:num>
  <w:num w:numId="2" w16cid:durableId="524490064">
    <w:abstractNumId w:val="21"/>
  </w:num>
  <w:num w:numId="3" w16cid:durableId="2078895800">
    <w:abstractNumId w:val="34"/>
  </w:num>
  <w:num w:numId="4" w16cid:durableId="971062110">
    <w:abstractNumId w:val="9"/>
  </w:num>
  <w:num w:numId="5" w16cid:durableId="1967197474">
    <w:abstractNumId w:val="36"/>
  </w:num>
  <w:num w:numId="6" w16cid:durableId="1862626723">
    <w:abstractNumId w:val="7"/>
  </w:num>
  <w:num w:numId="7" w16cid:durableId="773745459">
    <w:abstractNumId w:val="0"/>
  </w:num>
  <w:num w:numId="8" w16cid:durableId="1382092945">
    <w:abstractNumId w:val="8"/>
  </w:num>
  <w:num w:numId="9" w16cid:durableId="1494957284">
    <w:abstractNumId w:val="2"/>
  </w:num>
  <w:num w:numId="10" w16cid:durableId="1972706724">
    <w:abstractNumId w:val="28"/>
  </w:num>
  <w:num w:numId="11" w16cid:durableId="1753967015">
    <w:abstractNumId w:val="32"/>
  </w:num>
  <w:num w:numId="12" w16cid:durableId="781917857">
    <w:abstractNumId w:val="27"/>
  </w:num>
  <w:num w:numId="13" w16cid:durableId="1514104076">
    <w:abstractNumId w:val="1"/>
  </w:num>
  <w:num w:numId="14" w16cid:durableId="558977591">
    <w:abstractNumId w:val="30"/>
  </w:num>
  <w:num w:numId="15" w16cid:durableId="1340423061">
    <w:abstractNumId w:val="6"/>
  </w:num>
  <w:num w:numId="16" w16cid:durableId="1297226022">
    <w:abstractNumId w:val="31"/>
  </w:num>
  <w:num w:numId="17" w16cid:durableId="669479801">
    <w:abstractNumId w:val="10"/>
  </w:num>
  <w:num w:numId="18" w16cid:durableId="323242546">
    <w:abstractNumId w:val="17"/>
  </w:num>
  <w:num w:numId="19" w16cid:durableId="846558519">
    <w:abstractNumId w:val="26"/>
  </w:num>
  <w:num w:numId="20" w16cid:durableId="233049312">
    <w:abstractNumId w:val="39"/>
  </w:num>
  <w:num w:numId="21" w16cid:durableId="239144702">
    <w:abstractNumId w:val="13"/>
  </w:num>
  <w:num w:numId="22" w16cid:durableId="1218248790">
    <w:abstractNumId w:val="38"/>
  </w:num>
  <w:num w:numId="23" w16cid:durableId="864908775">
    <w:abstractNumId w:val="25"/>
  </w:num>
  <w:num w:numId="24" w16cid:durableId="1364751201">
    <w:abstractNumId w:val="18"/>
  </w:num>
  <w:num w:numId="25" w16cid:durableId="131290260">
    <w:abstractNumId w:val="22"/>
  </w:num>
  <w:num w:numId="26" w16cid:durableId="673649891">
    <w:abstractNumId w:val="14"/>
  </w:num>
  <w:num w:numId="27" w16cid:durableId="1815876216">
    <w:abstractNumId w:val="27"/>
  </w:num>
  <w:num w:numId="28" w16cid:durableId="878203474">
    <w:abstractNumId w:val="20"/>
  </w:num>
  <w:num w:numId="29" w16cid:durableId="138041621">
    <w:abstractNumId w:val="37"/>
  </w:num>
  <w:num w:numId="30" w16cid:durableId="1172836235">
    <w:abstractNumId w:val="24"/>
  </w:num>
  <w:num w:numId="31" w16cid:durableId="1013413731">
    <w:abstractNumId w:val="3"/>
  </w:num>
  <w:num w:numId="32" w16cid:durableId="125903376">
    <w:abstractNumId w:val="19"/>
  </w:num>
  <w:num w:numId="33" w16cid:durableId="1351908685">
    <w:abstractNumId w:val="5"/>
  </w:num>
  <w:num w:numId="34" w16cid:durableId="697969313">
    <w:abstractNumId w:val="33"/>
  </w:num>
  <w:num w:numId="35" w16cid:durableId="1801803511">
    <w:abstractNumId w:val="4"/>
  </w:num>
  <w:num w:numId="36" w16cid:durableId="941769023">
    <w:abstractNumId w:val="11"/>
  </w:num>
  <w:num w:numId="37" w16cid:durableId="1184637764">
    <w:abstractNumId w:val="16"/>
  </w:num>
  <w:num w:numId="38" w16cid:durableId="1184977352">
    <w:abstractNumId w:val="29"/>
  </w:num>
  <w:num w:numId="39" w16cid:durableId="1405178713">
    <w:abstractNumId w:val="12"/>
  </w:num>
  <w:num w:numId="40" w16cid:durableId="209997353">
    <w:abstractNumId w:val="23"/>
  </w:num>
  <w:num w:numId="41" w16cid:durableId="126569708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Pref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ez9z0t29drs8ewv0opf0adfadaftessdef&quot;&gt;Final Year Project&lt;record-ids&gt;&lt;item&gt;2&lt;/item&gt;&lt;item&gt;3&lt;/item&gt;&lt;item&gt;5&lt;/item&gt;&lt;item&gt;14&lt;/item&gt;&lt;item&gt;16&lt;/item&gt;&lt;item&gt;17&lt;/item&gt;&lt;item&gt;18&lt;/item&gt;&lt;item&gt;19&lt;/item&gt;&lt;item&gt;20&lt;/item&gt;&lt;item&gt;21&lt;/item&gt;&lt;item&gt;22&lt;/item&gt;&lt;item&gt;23&lt;/item&gt;&lt;item&gt;24&lt;/item&gt;&lt;item&gt;25&lt;/item&gt;&lt;item&gt;26&lt;/item&gt;&lt;item&gt;27&lt;/item&gt;&lt;item&gt;28&lt;/item&gt;&lt;item&gt;30&lt;/item&gt;&lt;item&gt;31&lt;/item&gt;&lt;item&gt;32&lt;/item&gt;&lt;item&gt;33&lt;/item&gt;&lt;item&gt;34&lt;/item&gt;&lt;item&gt;35&lt;/item&gt;&lt;item&gt;36&lt;/item&gt;&lt;item&gt;39&lt;/item&gt;&lt;item&gt;41&lt;/item&gt;&lt;item&gt;42&lt;/item&gt;&lt;item&gt;43&lt;/item&gt;&lt;item&gt;44&lt;/item&gt;&lt;item&gt;45&lt;/item&gt;&lt;item&gt;132&lt;/item&gt;&lt;item&gt;133&lt;/item&gt;&lt;item&gt;134&lt;/item&gt;&lt;item&gt;137&lt;/item&gt;&lt;item&gt;138&lt;/item&gt;&lt;item&gt;139&lt;/item&gt;&lt;item&gt;140&lt;/item&gt;&lt;item&gt;141&lt;/item&gt;&lt;/record-ids&gt;&lt;/item&gt;&lt;/Libraries&gt;"/>
  </w:docVars>
  <w:rsids>
    <w:rsidRoot w:val="00DB3B86"/>
    <w:rsid w:val="0000042F"/>
    <w:rsid w:val="00000970"/>
    <w:rsid w:val="00001986"/>
    <w:rsid w:val="00001FB9"/>
    <w:rsid w:val="00002013"/>
    <w:rsid w:val="00002101"/>
    <w:rsid w:val="00002721"/>
    <w:rsid w:val="0000484A"/>
    <w:rsid w:val="00010FEE"/>
    <w:rsid w:val="000114A0"/>
    <w:rsid w:val="00011BA5"/>
    <w:rsid w:val="00014CFE"/>
    <w:rsid w:val="00015C71"/>
    <w:rsid w:val="00016870"/>
    <w:rsid w:val="0001721A"/>
    <w:rsid w:val="00021068"/>
    <w:rsid w:val="000214B7"/>
    <w:rsid w:val="00021847"/>
    <w:rsid w:val="0002646F"/>
    <w:rsid w:val="0002770C"/>
    <w:rsid w:val="000308DA"/>
    <w:rsid w:val="00030CE5"/>
    <w:rsid w:val="00031B90"/>
    <w:rsid w:val="000323B6"/>
    <w:rsid w:val="00032B61"/>
    <w:rsid w:val="00032D66"/>
    <w:rsid w:val="00034DA4"/>
    <w:rsid w:val="000351C0"/>
    <w:rsid w:val="00037B67"/>
    <w:rsid w:val="00041571"/>
    <w:rsid w:val="00041DC1"/>
    <w:rsid w:val="000426B7"/>
    <w:rsid w:val="000441E2"/>
    <w:rsid w:val="00044C22"/>
    <w:rsid w:val="00045CBB"/>
    <w:rsid w:val="000469F6"/>
    <w:rsid w:val="00047E02"/>
    <w:rsid w:val="00054947"/>
    <w:rsid w:val="00055218"/>
    <w:rsid w:val="0005651C"/>
    <w:rsid w:val="0006241F"/>
    <w:rsid w:val="000631A1"/>
    <w:rsid w:val="00064AF6"/>
    <w:rsid w:val="00064FFD"/>
    <w:rsid w:val="00065360"/>
    <w:rsid w:val="00067D24"/>
    <w:rsid w:val="000704AC"/>
    <w:rsid w:val="00070791"/>
    <w:rsid w:val="00070C27"/>
    <w:rsid w:val="00071A0B"/>
    <w:rsid w:val="00071B09"/>
    <w:rsid w:val="000736B7"/>
    <w:rsid w:val="000740D0"/>
    <w:rsid w:val="0007669B"/>
    <w:rsid w:val="00077E31"/>
    <w:rsid w:val="0008110D"/>
    <w:rsid w:val="00081C07"/>
    <w:rsid w:val="00084E64"/>
    <w:rsid w:val="000859F6"/>
    <w:rsid w:val="00085A2A"/>
    <w:rsid w:val="000861E4"/>
    <w:rsid w:val="00086545"/>
    <w:rsid w:val="0008673C"/>
    <w:rsid w:val="00087322"/>
    <w:rsid w:val="00087890"/>
    <w:rsid w:val="00090CE1"/>
    <w:rsid w:val="0009135A"/>
    <w:rsid w:val="00091C31"/>
    <w:rsid w:val="0009240D"/>
    <w:rsid w:val="00093A90"/>
    <w:rsid w:val="000941ED"/>
    <w:rsid w:val="0009420C"/>
    <w:rsid w:val="000A08FD"/>
    <w:rsid w:val="000A0F96"/>
    <w:rsid w:val="000A1E9E"/>
    <w:rsid w:val="000A25FE"/>
    <w:rsid w:val="000A43BC"/>
    <w:rsid w:val="000A4B06"/>
    <w:rsid w:val="000A5F09"/>
    <w:rsid w:val="000A7925"/>
    <w:rsid w:val="000B10C3"/>
    <w:rsid w:val="000B1E71"/>
    <w:rsid w:val="000B2239"/>
    <w:rsid w:val="000B2426"/>
    <w:rsid w:val="000B2511"/>
    <w:rsid w:val="000B34D6"/>
    <w:rsid w:val="000B3587"/>
    <w:rsid w:val="000B3B4D"/>
    <w:rsid w:val="000B5B4D"/>
    <w:rsid w:val="000B6085"/>
    <w:rsid w:val="000B7940"/>
    <w:rsid w:val="000C1A06"/>
    <w:rsid w:val="000C2FAF"/>
    <w:rsid w:val="000C36C4"/>
    <w:rsid w:val="000C58F3"/>
    <w:rsid w:val="000C7CB3"/>
    <w:rsid w:val="000D0A0A"/>
    <w:rsid w:val="000D2F10"/>
    <w:rsid w:val="000E08E9"/>
    <w:rsid w:val="000E2387"/>
    <w:rsid w:val="000E2E1D"/>
    <w:rsid w:val="000E2F4C"/>
    <w:rsid w:val="000E30F2"/>
    <w:rsid w:val="000E6E0E"/>
    <w:rsid w:val="000F0273"/>
    <w:rsid w:val="000F08CC"/>
    <w:rsid w:val="000F0ADA"/>
    <w:rsid w:val="000F3417"/>
    <w:rsid w:val="000F3589"/>
    <w:rsid w:val="000F3FDA"/>
    <w:rsid w:val="000F4023"/>
    <w:rsid w:val="000F40C8"/>
    <w:rsid w:val="000F4CA4"/>
    <w:rsid w:val="000F5C1C"/>
    <w:rsid w:val="000F61DF"/>
    <w:rsid w:val="000F78CD"/>
    <w:rsid w:val="000F7A71"/>
    <w:rsid w:val="0010025A"/>
    <w:rsid w:val="00101C3A"/>
    <w:rsid w:val="00102782"/>
    <w:rsid w:val="00102A89"/>
    <w:rsid w:val="001057D6"/>
    <w:rsid w:val="001060B4"/>
    <w:rsid w:val="00107172"/>
    <w:rsid w:val="00107776"/>
    <w:rsid w:val="00110B4C"/>
    <w:rsid w:val="001143FD"/>
    <w:rsid w:val="00114465"/>
    <w:rsid w:val="00115770"/>
    <w:rsid w:val="00115CBD"/>
    <w:rsid w:val="00116385"/>
    <w:rsid w:val="0012135F"/>
    <w:rsid w:val="00122330"/>
    <w:rsid w:val="001223B0"/>
    <w:rsid w:val="00123F85"/>
    <w:rsid w:val="0012488B"/>
    <w:rsid w:val="00124FB2"/>
    <w:rsid w:val="001252F1"/>
    <w:rsid w:val="00125732"/>
    <w:rsid w:val="00126AED"/>
    <w:rsid w:val="0012765C"/>
    <w:rsid w:val="00127F20"/>
    <w:rsid w:val="0013014A"/>
    <w:rsid w:val="0013181C"/>
    <w:rsid w:val="00131A57"/>
    <w:rsid w:val="00135908"/>
    <w:rsid w:val="001375DD"/>
    <w:rsid w:val="00140268"/>
    <w:rsid w:val="001411DA"/>
    <w:rsid w:val="001418C9"/>
    <w:rsid w:val="001422E1"/>
    <w:rsid w:val="00143733"/>
    <w:rsid w:val="00145E26"/>
    <w:rsid w:val="0014729A"/>
    <w:rsid w:val="00150D8E"/>
    <w:rsid w:val="00156FA5"/>
    <w:rsid w:val="001610CA"/>
    <w:rsid w:val="001613E0"/>
    <w:rsid w:val="00161F46"/>
    <w:rsid w:val="00163279"/>
    <w:rsid w:val="001642B5"/>
    <w:rsid w:val="0016588D"/>
    <w:rsid w:val="001709E4"/>
    <w:rsid w:val="00170C34"/>
    <w:rsid w:val="0017258E"/>
    <w:rsid w:val="001728EA"/>
    <w:rsid w:val="00175B41"/>
    <w:rsid w:val="00175D22"/>
    <w:rsid w:val="00177B1D"/>
    <w:rsid w:val="00177C2D"/>
    <w:rsid w:val="001806F9"/>
    <w:rsid w:val="00180787"/>
    <w:rsid w:val="00180B32"/>
    <w:rsid w:val="0018281D"/>
    <w:rsid w:val="00182A0F"/>
    <w:rsid w:val="001838A4"/>
    <w:rsid w:val="001838E4"/>
    <w:rsid w:val="00186598"/>
    <w:rsid w:val="00187541"/>
    <w:rsid w:val="001878E4"/>
    <w:rsid w:val="00190983"/>
    <w:rsid w:val="0019162A"/>
    <w:rsid w:val="00193410"/>
    <w:rsid w:val="001950E2"/>
    <w:rsid w:val="0019543A"/>
    <w:rsid w:val="001964C8"/>
    <w:rsid w:val="001976CA"/>
    <w:rsid w:val="00197E57"/>
    <w:rsid w:val="001A250F"/>
    <w:rsid w:val="001A3CD2"/>
    <w:rsid w:val="001A42F2"/>
    <w:rsid w:val="001A7BF7"/>
    <w:rsid w:val="001B0302"/>
    <w:rsid w:val="001B0686"/>
    <w:rsid w:val="001B24E7"/>
    <w:rsid w:val="001B3F3A"/>
    <w:rsid w:val="001B73BD"/>
    <w:rsid w:val="001B7771"/>
    <w:rsid w:val="001B7DBB"/>
    <w:rsid w:val="001C01AB"/>
    <w:rsid w:val="001C115C"/>
    <w:rsid w:val="001C1DA7"/>
    <w:rsid w:val="001C283F"/>
    <w:rsid w:val="001C2D73"/>
    <w:rsid w:val="001C3343"/>
    <w:rsid w:val="001C344D"/>
    <w:rsid w:val="001C3961"/>
    <w:rsid w:val="001C43ED"/>
    <w:rsid w:val="001C5D69"/>
    <w:rsid w:val="001D4B7B"/>
    <w:rsid w:val="001D5A4B"/>
    <w:rsid w:val="001D7A2B"/>
    <w:rsid w:val="001D7D29"/>
    <w:rsid w:val="001E0458"/>
    <w:rsid w:val="001E063F"/>
    <w:rsid w:val="001E095F"/>
    <w:rsid w:val="001E0C77"/>
    <w:rsid w:val="001E2D6D"/>
    <w:rsid w:val="001E546B"/>
    <w:rsid w:val="001E73DE"/>
    <w:rsid w:val="001F01C0"/>
    <w:rsid w:val="001F0D8C"/>
    <w:rsid w:val="001F1BBA"/>
    <w:rsid w:val="001F23BA"/>
    <w:rsid w:val="001F2715"/>
    <w:rsid w:val="001F35E4"/>
    <w:rsid w:val="001F4073"/>
    <w:rsid w:val="001F47C4"/>
    <w:rsid w:val="001F4DD5"/>
    <w:rsid w:val="001F60FE"/>
    <w:rsid w:val="001F65DB"/>
    <w:rsid w:val="001F7602"/>
    <w:rsid w:val="001F76F3"/>
    <w:rsid w:val="002005A0"/>
    <w:rsid w:val="00200C01"/>
    <w:rsid w:val="002018A5"/>
    <w:rsid w:val="00202CBB"/>
    <w:rsid w:val="00203B14"/>
    <w:rsid w:val="00203EC5"/>
    <w:rsid w:val="00204B76"/>
    <w:rsid w:val="00204DB4"/>
    <w:rsid w:val="0020608B"/>
    <w:rsid w:val="002067C6"/>
    <w:rsid w:val="002067F7"/>
    <w:rsid w:val="002075D0"/>
    <w:rsid w:val="002143E1"/>
    <w:rsid w:val="00215C67"/>
    <w:rsid w:val="00216B16"/>
    <w:rsid w:val="00216D4E"/>
    <w:rsid w:val="00216D72"/>
    <w:rsid w:val="00216E53"/>
    <w:rsid w:val="00217121"/>
    <w:rsid w:val="0021715E"/>
    <w:rsid w:val="002212DC"/>
    <w:rsid w:val="00221680"/>
    <w:rsid w:val="00221992"/>
    <w:rsid w:val="00223E6C"/>
    <w:rsid w:val="00224DBC"/>
    <w:rsid w:val="0022580E"/>
    <w:rsid w:val="00225974"/>
    <w:rsid w:val="00225DBF"/>
    <w:rsid w:val="0022755C"/>
    <w:rsid w:val="00227B40"/>
    <w:rsid w:val="00227ECE"/>
    <w:rsid w:val="00230505"/>
    <w:rsid w:val="00230A6C"/>
    <w:rsid w:val="00230D0E"/>
    <w:rsid w:val="002335FD"/>
    <w:rsid w:val="0023383B"/>
    <w:rsid w:val="00233897"/>
    <w:rsid w:val="00233C09"/>
    <w:rsid w:val="00235A2E"/>
    <w:rsid w:val="00235E57"/>
    <w:rsid w:val="002360A4"/>
    <w:rsid w:val="002374E0"/>
    <w:rsid w:val="00237BEF"/>
    <w:rsid w:val="0024139C"/>
    <w:rsid w:val="002445EF"/>
    <w:rsid w:val="002454FC"/>
    <w:rsid w:val="0024583B"/>
    <w:rsid w:val="00245EB3"/>
    <w:rsid w:val="00246A9D"/>
    <w:rsid w:val="0024769B"/>
    <w:rsid w:val="00247C39"/>
    <w:rsid w:val="00250580"/>
    <w:rsid w:val="00252177"/>
    <w:rsid w:val="002524D6"/>
    <w:rsid w:val="002530AF"/>
    <w:rsid w:val="002567FA"/>
    <w:rsid w:val="00256BC9"/>
    <w:rsid w:val="00257074"/>
    <w:rsid w:val="00261C71"/>
    <w:rsid w:val="00262B97"/>
    <w:rsid w:val="00263D3E"/>
    <w:rsid w:val="002640AC"/>
    <w:rsid w:val="0026499E"/>
    <w:rsid w:val="00265627"/>
    <w:rsid w:val="00265D1F"/>
    <w:rsid w:val="00271EC6"/>
    <w:rsid w:val="00272013"/>
    <w:rsid w:val="00272B71"/>
    <w:rsid w:val="002732A1"/>
    <w:rsid w:val="002733B9"/>
    <w:rsid w:val="002736DD"/>
    <w:rsid w:val="002740FB"/>
    <w:rsid w:val="002754B3"/>
    <w:rsid w:val="00275B3F"/>
    <w:rsid w:val="00275F57"/>
    <w:rsid w:val="00280A11"/>
    <w:rsid w:val="00282D56"/>
    <w:rsid w:val="00283FE1"/>
    <w:rsid w:val="002845C6"/>
    <w:rsid w:val="00285F99"/>
    <w:rsid w:val="002877AA"/>
    <w:rsid w:val="00287ECA"/>
    <w:rsid w:val="00290D9B"/>
    <w:rsid w:val="00291157"/>
    <w:rsid w:val="002928C9"/>
    <w:rsid w:val="0029358E"/>
    <w:rsid w:val="0029434A"/>
    <w:rsid w:val="002A049D"/>
    <w:rsid w:val="002A180A"/>
    <w:rsid w:val="002A361B"/>
    <w:rsid w:val="002A376B"/>
    <w:rsid w:val="002A37B6"/>
    <w:rsid w:val="002A687B"/>
    <w:rsid w:val="002A6D12"/>
    <w:rsid w:val="002B0475"/>
    <w:rsid w:val="002B2169"/>
    <w:rsid w:val="002B2DB7"/>
    <w:rsid w:val="002B4E90"/>
    <w:rsid w:val="002B52B4"/>
    <w:rsid w:val="002B617C"/>
    <w:rsid w:val="002B7391"/>
    <w:rsid w:val="002B781C"/>
    <w:rsid w:val="002C07FF"/>
    <w:rsid w:val="002C28BA"/>
    <w:rsid w:val="002C2A04"/>
    <w:rsid w:val="002C410E"/>
    <w:rsid w:val="002C483C"/>
    <w:rsid w:val="002C4B39"/>
    <w:rsid w:val="002C548D"/>
    <w:rsid w:val="002C5948"/>
    <w:rsid w:val="002C6BE8"/>
    <w:rsid w:val="002C7646"/>
    <w:rsid w:val="002C76F7"/>
    <w:rsid w:val="002C7CF7"/>
    <w:rsid w:val="002D011C"/>
    <w:rsid w:val="002D18F9"/>
    <w:rsid w:val="002D1DF1"/>
    <w:rsid w:val="002D340A"/>
    <w:rsid w:val="002E0B6F"/>
    <w:rsid w:val="002E1445"/>
    <w:rsid w:val="002E412B"/>
    <w:rsid w:val="002E4951"/>
    <w:rsid w:val="002E7088"/>
    <w:rsid w:val="002E7ABC"/>
    <w:rsid w:val="002F0393"/>
    <w:rsid w:val="002F10A4"/>
    <w:rsid w:val="002F1B52"/>
    <w:rsid w:val="002F1CF7"/>
    <w:rsid w:val="002F31DA"/>
    <w:rsid w:val="002F45B3"/>
    <w:rsid w:val="002F49EE"/>
    <w:rsid w:val="002F4C64"/>
    <w:rsid w:val="002F5169"/>
    <w:rsid w:val="002F5331"/>
    <w:rsid w:val="002F5BF6"/>
    <w:rsid w:val="002F5FBE"/>
    <w:rsid w:val="002F6BC1"/>
    <w:rsid w:val="002F6CD4"/>
    <w:rsid w:val="002F7608"/>
    <w:rsid w:val="002F7DCE"/>
    <w:rsid w:val="0030064C"/>
    <w:rsid w:val="0030169B"/>
    <w:rsid w:val="00302283"/>
    <w:rsid w:val="00303B09"/>
    <w:rsid w:val="00303B64"/>
    <w:rsid w:val="00306D70"/>
    <w:rsid w:val="00306DA5"/>
    <w:rsid w:val="00307A73"/>
    <w:rsid w:val="00310628"/>
    <w:rsid w:val="00311022"/>
    <w:rsid w:val="00314937"/>
    <w:rsid w:val="00314EB2"/>
    <w:rsid w:val="003161FE"/>
    <w:rsid w:val="0031631B"/>
    <w:rsid w:val="0031646D"/>
    <w:rsid w:val="00316799"/>
    <w:rsid w:val="003177BB"/>
    <w:rsid w:val="003205F0"/>
    <w:rsid w:val="00323FD0"/>
    <w:rsid w:val="003246EA"/>
    <w:rsid w:val="00324BE2"/>
    <w:rsid w:val="0032558E"/>
    <w:rsid w:val="00326043"/>
    <w:rsid w:val="003265F9"/>
    <w:rsid w:val="00326CCC"/>
    <w:rsid w:val="003307C2"/>
    <w:rsid w:val="0033214B"/>
    <w:rsid w:val="00332D9E"/>
    <w:rsid w:val="003334E8"/>
    <w:rsid w:val="0033365D"/>
    <w:rsid w:val="00333897"/>
    <w:rsid w:val="00335E85"/>
    <w:rsid w:val="00335F4B"/>
    <w:rsid w:val="0033750F"/>
    <w:rsid w:val="00337956"/>
    <w:rsid w:val="0034065C"/>
    <w:rsid w:val="00340A2D"/>
    <w:rsid w:val="00341436"/>
    <w:rsid w:val="0034379E"/>
    <w:rsid w:val="003460A5"/>
    <w:rsid w:val="00346DB4"/>
    <w:rsid w:val="00346FA7"/>
    <w:rsid w:val="0035105C"/>
    <w:rsid w:val="00360C57"/>
    <w:rsid w:val="00361B17"/>
    <w:rsid w:val="00361CAB"/>
    <w:rsid w:val="00361EB0"/>
    <w:rsid w:val="00361FE7"/>
    <w:rsid w:val="0036218A"/>
    <w:rsid w:val="00362F75"/>
    <w:rsid w:val="00364FCD"/>
    <w:rsid w:val="00365054"/>
    <w:rsid w:val="0036586E"/>
    <w:rsid w:val="00365E90"/>
    <w:rsid w:val="0036705A"/>
    <w:rsid w:val="00367219"/>
    <w:rsid w:val="00370F56"/>
    <w:rsid w:val="0037229D"/>
    <w:rsid w:val="003725D4"/>
    <w:rsid w:val="00372DC7"/>
    <w:rsid w:val="00376042"/>
    <w:rsid w:val="0037693E"/>
    <w:rsid w:val="0037725E"/>
    <w:rsid w:val="00377326"/>
    <w:rsid w:val="0037796C"/>
    <w:rsid w:val="00380877"/>
    <w:rsid w:val="00380B66"/>
    <w:rsid w:val="00382698"/>
    <w:rsid w:val="00383730"/>
    <w:rsid w:val="00384926"/>
    <w:rsid w:val="00386016"/>
    <w:rsid w:val="00387310"/>
    <w:rsid w:val="00390AEE"/>
    <w:rsid w:val="00390C50"/>
    <w:rsid w:val="003918E9"/>
    <w:rsid w:val="003922EF"/>
    <w:rsid w:val="00392FB4"/>
    <w:rsid w:val="00393375"/>
    <w:rsid w:val="00393800"/>
    <w:rsid w:val="0039387F"/>
    <w:rsid w:val="00394CF4"/>
    <w:rsid w:val="003A17B0"/>
    <w:rsid w:val="003A1F10"/>
    <w:rsid w:val="003A2DC9"/>
    <w:rsid w:val="003A375A"/>
    <w:rsid w:val="003A60CD"/>
    <w:rsid w:val="003A7952"/>
    <w:rsid w:val="003B0191"/>
    <w:rsid w:val="003B14B1"/>
    <w:rsid w:val="003B49BC"/>
    <w:rsid w:val="003B701D"/>
    <w:rsid w:val="003B7AF0"/>
    <w:rsid w:val="003B7AFC"/>
    <w:rsid w:val="003C179E"/>
    <w:rsid w:val="003C2F9A"/>
    <w:rsid w:val="003C3AB1"/>
    <w:rsid w:val="003C4BEF"/>
    <w:rsid w:val="003C4E82"/>
    <w:rsid w:val="003C4F61"/>
    <w:rsid w:val="003C544C"/>
    <w:rsid w:val="003C548C"/>
    <w:rsid w:val="003C54A3"/>
    <w:rsid w:val="003C69CC"/>
    <w:rsid w:val="003C6A6D"/>
    <w:rsid w:val="003C6DEC"/>
    <w:rsid w:val="003C6EE7"/>
    <w:rsid w:val="003D1C9E"/>
    <w:rsid w:val="003D24D5"/>
    <w:rsid w:val="003D4F2A"/>
    <w:rsid w:val="003D5E23"/>
    <w:rsid w:val="003D75C4"/>
    <w:rsid w:val="003E0D22"/>
    <w:rsid w:val="003E1E05"/>
    <w:rsid w:val="003E1ED2"/>
    <w:rsid w:val="003E333B"/>
    <w:rsid w:val="003E4185"/>
    <w:rsid w:val="003E6316"/>
    <w:rsid w:val="003E6CC2"/>
    <w:rsid w:val="003F3E88"/>
    <w:rsid w:val="003F4585"/>
    <w:rsid w:val="003F4ACB"/>
    <w:rsid w:val="0040036D"/>
    <w:rsid w:val="004008D4"/>
    <w:rsid w:val="00402790"/>
    <w:rsid w:val="00402D21"/>
    <w:rsid w:val="00402DBE"/>
    <w:rsid w:val="0040561D"/>
    <w:rsid w:val="00405FAD"/>
    <w:rsid w:val="004060E6"/>
    <w:rsid w:val="004061C6"/>
    <w:rsid w:val="00406A40"/>
    <w:rsid w:val="00412A90"/>
    <w:rsid w:val="0041334D"/>
    <w:rsid w:val="0041371C"/>
    <w:rsid w:val="00414DD8"/>
    <w:rsid w:val="004170ED"/>
    <w:rsid w:val="00417346"/>
    <w:rsid w:val="00420205"/>
    <w:rsid w:val="00420718"/>
    <w:rsid w:val="00421E1A"/>
    <w:rsid w:val="00421ECF"/>
    <w:rsid w:val="00423615"/>
    <w:rsid w:val="00423A3F"/>
    <w:rsid w:val="00423B4F"/>
    <w:rsid w:val="00424D92"/>
    <w:rsid w:val="00424EB2"/>
    <w:rsid w:val="00426599"/>
    <w:rsid w:val="00430F36"/>
    <w:rsid w:val="00431BFC"/>
    <w:rsid w:val="00431C25"/>
    <w:rsid w:val="004321F0"/>
    <w:rsid w:val="00434BFB"/>
    <w:rsid w:val="00434F56"/>
    <w:rsid w:val="00435223"/>
    <w:rsid w:val="0044089F"/>
    <w:rsid w:val="00440AA8"/>
    <w:rsid w:val="0044138F"/>
    <w:rsid w:val="00441D4F"/>
    <w:rsid w:val="00441D5B"/>
    <w:rsid w:val="00442FD6"/>
    <w:rsid w:val="0044325D"/>
    <w:rsid w:val="004437D9"/>
    <w:rsid w:val="00444AE8"/>
    <w:rsid w:val="00445B70"/>
    <w:rsid w:val="004466AA"/>
    <w:rsid w:val="0045200D"/>
    <w:rsid w:val="00452774"/>
    <w:rsid w:val="00453D48"/>
    <w:rsid w:val="0045593A"/>
    <w:rsid w:val="00455CBA"/>
    <w:rsid w:val="00455EFC"/>
    <w:rsid w:val="00456396"/>
    <w:rsid w:val="00461677"/>
    <w:rsid w:val="004622FA"/>
    <w:rsid w:val="00462522"/>
    <w:rsid w:val="00462D2C"/>
    <w:rsid w:val="004646E8"/>
    <w:rsid w:val="00465254"/>
    <w:rsid w:val="0047136B"/>
    <w:rsid w:val="00471CCC"/>
    <w:rsid w:val="00472254"/>
    <w:rsid w:val="00472A47"/>
    <w:rsid w:val="0047425A"/>
    <w:rsid w:val="00475F97"/>
    <w:rsid w:val="00476BF5"/>
    <w:rsid w:val="004775EE"/>
    <w:rsid w:val="00477B62"/>
    <w:rsid w:val="00477B91"/>
    <w:rsid w:val="00477BB4"/>
    <w:rsid w:val="00481C51"/>
    <w:rsid w:val="00481FE1"/>
    <w:rsid w:val="0048351F"/>
    <w:rsid w:val="004840D7"/>
    <w:rsid w:val="00486361"/>
    <w:rsid w:val="00486E0C"/>
    <w:rsid w:val="00487175"/>
    <w:rsid w:val="00492000"/>
    <w:rsid w:val="0049409C"/>
    <w:rsid w:val="0049465A"/>
    <w:rsid w:val="00494FBB"/>
    <w:rsid w:val="0049609C"/>
    <w:rsid w:val="0049768D"/>
    <w:rsid w:val="00497AAC"/>
    <w:rsid w:val="004A1552"/>
    <w:rsid w:val="004A34A2"/>
    <w:rsid w:val="004A4242"/>
    <w:rsid w:val="004A4B8A"/>
    <w:rsid w:val="004A4B8E"/>
    <w:rsid w:val="004A57C7"/>
    <w:rsid w:val="004A6F10"/>
    <w:rsid w:val="004B07C0"/>
    <w:rsid w:val="004B16B7"/>
    <w:rsid w:val="004B1854"/>
    <w:rsid w:val="004B2758"/>
    <w:rsid w:val="004B393C"/>
    <w:rsid w:val="004B4F1D"/>
    <w:rsid w:val="004B501B"/>
    <w:rsid w:val="004B5D96"/>
    <w:rsid w:val="004B62D2"/>
    <w:rsid w:val="004B675B"/>
    <w:rsid w:val="004C053E"/>
    <w:rsid w:val="004C2F06"/>
    <w:rsid w:val="004C3443"/>
    <w:rsid w:val="004C4634"/>
    <w:rsid w:val="004D0572"/>
    <w:rsid w:val="004D0CAD"/>
    <w:rsid w:val="004D1845"/>
    <w:rsid w:val="004D18E2"/>
    <w:rsid w:val="004D3499"/>
    <w:rsid w:val="004D4382"/>
    <w:rsid w:val="004D4EE8"/>
    <w:rsid w:val="004D6115"/>
    <w:rsid w:val="004D78E2"/>
    <w:rsid w:val="004E00D4"/>
    <w:rsid w:val="004E108F"/>
    <w:rsid w:val="004E290E"/>
    <w:rsid w:val="004E4012"/>
    <w:rsid w:val="004E4148"/>
    <w:rsid w:val="004E58F3"/>
    <w:rsid w:val="004E5CBB"/>
    <w:rsid w:val="004E62FE"/>
    <w:rsid w:val="004F19FC"/>
    <w:rsid w:val="004F1CDF"/>
    <w:rsid w:val="004F34AE"/>
    <w:rsid w:val="004F38D6"/>
    <w:rsid w:val="004F4711"/>
    <w:rsid w:val="004F7986"/>
    <w:rsid w:val="00501589"/>
    <w:rsid w:val="00503F4E"/>
    <w:rsid w:val="0050449E"/>
    <w:rsid w:val="00504CE0"/>
    <w:rsid w:val="0050563E"/>
    <w:rsid w:val="005066B3"/>
    <w:rsid w:val="00506DB6"/>
    <w:rsid w:val="00507E8A"/>
    <w:rsid w:val="00510287"/>
    <w:rsid w:val="00510613"/>
    <w:rsid w:val="0051168B"/>
    <w:rsid w:val="0051175E"/>
    <w:rsid w:val="00513E7D"/>
    <w:rsid w:val="005145CA"/>
    <w:rsid w:val="005158A3"/>
    <w:rsid w:val="00515A06"/>
    <w:rsid w:val="0051605C"/>
    <w:rsid w:val="00517AFD"/>
    <w:rsid w:val="0052014C"/>
    <w:rsid w:val="00521180"/>
    <w:rsid w:val="00521583"/>
    <w:rsid w:val="00521D85"/>
    <w:rsid w:val="00522808"/>
    <w:rsid w:val="00522861"/>
    <w:rsid w:val="00523EC0"/>
    <w:rsid w:val="00524A3F"/>
    <w:rsid w:val="00524B3F"/>
    <w:rsid w:val="00524DE7"/>
    <w:rsid w:val="005264D5"/>
    <w:rsid w:val="00527112"/>
    <w:rsid w:val="005316C9"/>
    <w:rsid w:val="005319E5"/>
    <w:rsid w:val="00535968"/>
    <w:rsid w:val="00535F4B"/>
    <w:rsid w:val="0053639D"/>
    <w:rsid w:val="0053772C"/>
    <w:rsid w:val="005411E8"/>
    <w:rsid w:val="005420E2"/>
    <w:rsid w:val="00543584"/>
    <w:rsid w:val="00544A69"/>
    <w:rsid w:val="00545060"/>
    <w:rsid w:val="0055491E"/>
    <w:rsid w:val="00555197"/>
    <w:rsid w:val="00555306"/>
    <w:rsid w:val="00556098"/>
    <w:rsid w:val="00556673"/>
    <w:rsid w:val="00556A09"/>
    <w:rsid w:val="00560490"/>
    <w:rsid w:val="00563181"/>
    <w:rsid w:val="0056431C"/>
    <w:rsid w:val="005721C7"/>
    <w:rsid w:val="0057237D"/>
    <w:rsid w:val="00573516"/>
    <w:rsid w:val="00574180"/>
    <w:rsid w:val="0057419C"/>
    <w:rsid w:val="00574749"/>
    <w:rsid w:val="00575EB3"/>
    <w:rsid w:val="0057630B"/>
    <w:rsid w:val="00576BC9"/>
    <w:rsid w:val="005779C7"/>
    <w:rsid w:val="00581226"/>
    <w:rsid w:val="00582D91"/>
    <w:rsid w:val="00584AAB"/>
    <w:rsid w:val="00584CA5"/>
    <w:rsid w:val="00587DB4"/>
    <w:rsid w:val="00590B62"/>
    <w:rsid w:val="0059130B"/>
    <w:rsid w:val="0059173F"/>
    <w:rsid w:val="005938EC"/>
    <w:rsid w:val="00593FA2"/>
    <w:rsid w:val="00594B5A"/>
    <w:rsid w:val="00594DC1"/>
    <w:rsid w:val="00595E2E"/>
    <w:rsid w:val="00597F88"/>
    <w:rsid w:val="005A26C6"/>
    <w:rsid w:val="005A3EE7"/>
    <w:rsid w:val="005A3F34"/>
    <w:rsid w:val="005A47B3"/>
    <w:rsid w:val="005A6683"/>
    <w:rsid w:val="005A7682"/>
    <w:rsid w:val="005B0504"/>
    <w:rsid w:val="005B2300"/>
    <w:rsid w:val="005B41C2"/>
    <w:rsid w:val="005B56CA"/>
    <w:rsid w:val="005B5B76"/>
    <w:rsid w:val="005B7AFA"/>
    <w:rsid w:val="005C1956"/>
    <w:rsid w:val="005C2237"/>
    <w:rsid w:val="005C313B"/>
    <w:rsid w:val="005C4D92"/>
    <w:rsid w:val="005C4EE2"/>
    <w:rsid w:val="005C5DAF"/>
    <w:rsid w:val="005C64F0"/>
    <w:rsid w:val="005D1398"/>
    <w:rsid w:val="005D1B93"/>
    <w:rsid w:val="005D5B03"/>
    <w:rsid w:val="005D76C0"/>
    <w:rsid w:val="005E00BD"/>
    <w:rsid w:val="005E062C"/>
    <w:rsid w:val="005E0704"/>
    <w:rsid w:val="005E10D2"/>
    <w:rsid w:val="005E4940"/>
    <w:rsid w:val="005E5CF2"/>
    <w:rsid w:val="005E5FAB"/>
    <w:rsid w:val="005E5FDA"/>
    <w:rsid w:val="005E679B"/>
    <w:rsid w:val="005E6F69"/>
    <w:rsid w:val="005F0856"/>
    <w:rsid w:val="005F0A6B"/>
    <w:rsid w:val="005F1CF0"/>
    <w:rsid w:val="005F1E2B"/>
    <w:rsid w:val="005F1F0E"/>
    <w:rsid w:val="005F4E95"/>
    <w:rsid w:val="005F6123"/>
    <w:rsid w:val="005F6D05"/>
    <w:rsid w:val="005F7401"/>
    <w:rsid w:val="00600244"/>
    <w:rsid w:val="0060088A"/>
    <w:rsid w:val="00601616"/>
    <w:rsid w:val="00602BD6"/>
    <w:rsid w:val="00602C1B"/>
    <w:rsid w:val="00602E92"/>
    <w:rsid w:val="006032CD"/>
    <w:rsid w:val="00603C89"/>
    <w:rsid w:val="00604EC3"/>
    <w:rsid w:val="00606F7C"/>
    <w:rsid w:val="00607CA9"/>
    <w:rsid w:val="0061082E"/>
    <w:rsid w:val="006132BB"/>
    <w:rsid w:val="00613F22"/>
    <w:rsid w:val="0061702D"/>
    <w:rsid w:val="0061741A"/>
    <w:rsid w:val="006176D4"/>
    <w:rsid w:val="00622BAF"/>
    <w:rsid w:val="00622CF0"/>
    <w:rsid w:val="00622EA0"/>
    <w:rsid w:val="00624A17"/>
    <w:rsid w:val="00625409"/>
    <w:rsid w:val="00625800"/>
    <w:rsid w:val="00632D27"/>
    <w:rsid w:val="00633115"/>
    <w:rsid w:val="006334AD"/>
    <w:rsid w:val="00633B5E"/>
    <w:rsid w:val="00633CB1"/>
    <w:rsid w:val="006342D5"/>
    <w:rsid w:val="006351D8"/>
    <w:rsid w:val="0063723B"/>
    <w:rsid w:val="00637F32"/>
    <w:rsid w:val="006404E9"/>
    <w:rsid w:val="00642963"/>
    <w:rsid w:val="0064297D"/>
    <w:rsid w:val="00643AF5"/>
    <w:rsid w:val="00643B0A"/>
    <w:rsid w:val="00644887"/>
    <w:rsid w:val="00644B9C"/>
    <w:rsid w:val="006454E5"/>
    <w:rsid w:val="00645E07"/>
    <w:rsid w:val="00645F3D"/>
    <w:rsid w:val="00646A29"/>
    <w:rsid w:val="00647A9C"/>
    <w:rsid w:val="00651CE0"/>
    <w:rsid w:val="00652FB6"/>
    <w:rsid w:val="00654046"/>
    <w:rsid w:val="00654ACC"/>
    <w:rsid w:val="00655CB8"/>
    <w:rsid w:val="00656D0C"/>
    <w:rsid w:val="00656F64"/>
    <w:rsid w:val="00657114"/>
    <w:rsid w:val="006573D8"/>
    <w:rsid w:val="00657E5F"/>
    <w:rsid w:val="00663C17"/>
    <w:rsid w:val="00663D93"/>
    <w:rsid w:val="00665814"/>
    <w:rsid w:val="00665942"/>
    <w:rsid w:val="00666135"/>
    <w:rsid w:val="00671C3A"/>
    <w:rsid w:val="0067261F"/>
    <w:rsid w:val="006729FE"/>
    <w:rsid w:val="00672B2A"/>
    <w:rsid w:val="00672F77"/>
    <w:rsid w:val="006736ED"/>
    <w:rsid w:val="006746A9"/>
    <w:rsid w:val="00674F26"/>
    <w:rsid w:val="006764B7"/>
    <w:rsid w:val="006765A2"/>
    <w:rsid w:val="006765B1"/>
    <w:rsid w:val="006766FA"/>
    <w:rsid w:val="00681957"/>
    <w:rsid w:val="00683670"/>
    <w:rsid w:val="00683CAA"/>
    <w:rsid w:val="00684DE2"/>
    <w:rsid w:val="0068509E"/>
    <w:rsid w:val="00686B04"/>
    <w:rsid w:val="00687E3D"/>
    <w:rsid w:val="00695BEF"/>
    <w:rsid w:val="006A0831"/>
    <w:rsid w:val="006A3E4F"/>
    <w:rsid w:val="006A54CE"/>
    <w:rsid w:val="006A5B2C"/>
    <w:rsid w:val="006A62A2"/>
    <w:rsid w:val="006A7FCB"/>
    <w:rsid w:val="006B01B6"/>
    <w:rsid w:val="006B184D"/>
    <w:rsid w:val="006B307B"/>
    <w:rsid w:val="006B3E27"/>
    <w:rsid w:val="006B3E49"/>
    <w:rsid w:val="006B5A91"/>
    <w:rsid w:val="006B6593"/>
    <w:rsid w:val="006C3390"/>
    <w:rsid w:val="006C5727"/>
    <w:rsid w:val="006C592F"/>
    <w:rsid w:val="006C5CD1"/>
    <w:rsid w:val="006C6F7C"/>
    <w:rsid w:val="006D06BE"/>
    <w:rsid w:val="006D17F9"/>
    <w:rsid w:val="006D244E"/>
    <w:rsid w:val="006D3DE1"/>
    <w:rsid w:val="006D41B3"/>
    <w:rsid w:val="006D479F"/>
    <w:rsid w:val="006D5189"/>
    <w:rsid w:val="006D5DBA"/>
    <w:rsid w:val="006D7482"/>
    <w:rsid w:val="006E209F"/>
    <w:rsid w:val="006E2336"/>
    <w:rsid w:val="006E2432"/>
    <w:rsid w:val="006E2EA4"/>
    <w:rsid w:val="006E3DBA"/>
    <w:rsid w:val="006E5EE6"/>
    <w:rsid w:val="006E6AD0"/>
    <w:rsid w:val="006E7468"/>
    <w:rsid w:val="006E7EB4"/>
    <w:rsid w:val="006F19E1"/>
    <w:rsid w:val="006F4566"/>
    <w:rsid w:val="006F4C02"/>
    <w:rsid w:val="006F609B"/>
    <w:rsid w:val="006F76DE"/>
    <w:rsid w:val="006F794E"/>
    <w:rsid w:val="006F7C3A"/>
    <w:rsid w:val="00704B18"/>
    <w:rsid w:val="00706224"/>
    <w:rsid w:val="0070690E"/>
    <w:rsid w:val="00707BCD"/>
    <w:rsid w:val="00710715"/>
    <w:rsid w:val="00710803"/>
    <w:rsid w:val="00711553"/>
    <w:rsid w:val="00715D83"/>
    <w:rsid w:val="00716E33"/>
    <w:rsid w:val="00717505"/>
    <w:rsid w:val="00720236"/>
    <w:rsid w:val="007224D0"/>
    <w:rsid w:val="007232DF"/>
    <w:rsid w:val="0072599F"/>
    <w:rsid w:val="00725FAE"/>
    <w:rsid w:val="00726E70"/>
    <w:rsid w:val="00727BD4"/>
    <w:rsid w:val="007304AE"/>
    <w:rsid w:val="007327A4"/>
    <w:rsid w:val="007327C2"/>
    <w:rsid w:val="0073567B"/>
    <w:rsid w:val="0073609A"/>
    <w:rsid w:val="007366F1"/>
    <w:rsid w:val="007372BE"/>
    <w:rsid w:val="00741430"/>
    <w:rsid w:val="00742986"/>
    <w:rsid w:val="0074352D"/>
    <w:rsid w:val="00744CA0"/>
    <w:rsid w:val="00745196"/>
    <w:rsid w:val="007454FD"/>
    <w:rsid w:val="007456FF"/>
    <w:rsid w:val="007470C4"/>
    <w:rsid w:val="007473D0"/>
    <w:rsid w:val="00747755"/>
    <w:rsid w:val="00747C52"/>
    <w:rsid w:val="007506DC"/>
    <w:rsid w:val="00750AB9"/>
    <w:rsid w:val="00753B84"/>
    <w:rsid w:val="00754197"/>
    <w:rsid w:val="00757A61"/>
    <w:rsid w:val="00760321"/>
    <w:rsid w:val="00760A5E"/>
    <w:rsid w:val="00762361"/>
    <w:rsid w:val="0076434C"/>
    <w:rsid w:val="0076505E"/>
    <w:rsid w:val="00766C98"/>
    <w:rsid w:val="00770891"/>
    <w:rsid w:val="00772963"/>
    <w:rsid w:val="00773499"/>
    <w:rsid w:val="007745E9"/>
    <w:rsid w:val="0077506D"/>
    <w:rsid w:val="00775B91"/>
    <w:rsid w:val="00775D15"/>
    <w:rsid w:val="0077783B"/>
    <w:rsid w:val="00777B38"/>
    <w:rsid w:val="00780247"/>
    <w:rsid w:val="00781433"/>
    <w:rsid w:val="007814CF"/>
    <w:rsid w:val="0078211A"/>
    <w:rsid w:val="007835AA"/>
    <w:rsid w:val="00783777"/>
    <w:rsid w:val="00784ADF"/>
    <w:rsid w:val="0078572C"/>
    <w:rsid w:val="00787AB1"/>
    <w:rsid w:val="00790BD2"/>
    <w:rsid w:val="00792046"/>
    <w:rsid w:val="007929E2"/>
    <w:rsid w:val="00792EFC"/>
    <w:rsid w:val="00793646"/>
    <w:rsid w:val="007944D7"/>
    <w:rsid w:val="0079477C"/>
    <w:rsid w:val="00797B59"/>
    <w:rsid w:val="007A16EE"/>
    <w:rsid w:val="007A1D50"/>
    <w:rsid w:val="007A2B68"/>
    <w:rsid w:val="007A2DCB"/>
    <w:rsid w:val="007A3BDE"/>
    <w:rsid w:val="007A5BCF"/>
    <w:rsid w:val="007A6429"/>
    <w:rsid w:val="007A65D5"/>
    <w:rsid w:val="007B2437"/>
    <w:rsid w:val="007B3913"/>
    <w:rsid w:val="007B5CFF"/>
    <w:rsid w:val="007B6660"/>
    <w:rsid w:val="007B680F"/>
    <w:rsid w:val="007B70E1"/>
    <w:rsid w:val="007C094F"/>
    <w:rsid w:val="007C0E24"/>
    <w:rsid w:val="007C52B5"/>
    <w:rsid w:val="007C61AA"/>
    <w:rsid w:val="007C6B75"/>
    <w:rsid w:val="007C74C4"/>
    <w:rsid w:val="007C7C9C"/>
    <w:rsid w:val="007D25F5"/>
    <w:rsid w:val="007D354B"/>
    <w:rsid w:val="007D4AAC"/>
    <w:rsid w:val="007E1AE9"/>
    <w:rsid w:val="007E2CE3"/>
    <w:rsid w:val="007E31C7"/>
    <w:rsid w:val="007E3691"/>
    <w:rsid w:val="007E39D3"/>
    <w:rsid w:val="007E65CD"/>
    <w:rsid w:val="007E6A09"/>
    <w:rsid w:val="007E7721"/>
    <w:rsid w:val="007E7A76"/>
    <w:rsid w:val="007E7B72"/>
    <w:rsid w:val="007F001B"/>
    <w:rsid w:val="007F0D30"/>
    <w:rsid w:val="007F0F38"/>
    <w:rsid w:val="007F1E06"/>
    <w:rsid w:val="007F29EA"/>
    <w:rsid w:val="007F5BA0"/>
    <w:rsid w:val="007F7661"/>
    <w:rsid w:val="007F772E"/>
    <w:rsid w:val="00800ACC"/>
    <w:rsid w:val="0080203C"/>
    <w:rsid w:val="00802256"/>
    <w:rsid w:val="00802A01"/>
    <w:rsid w:val="00804465"/>
    <w:rsid w:val="0080454A"/>
    <w:rsid w:val="00805BD4"/>
    <w:rsid w:val="0080698C"/>
    <w:rsid w:val="008078C5"/>
    <w:rsid w:val="00807DAA"/>
    <w:rsid w:val="008102AA"/>
    <w:rsid w:val="00810AF5"/>
    <w:rsid w:val="00810DF5"/>
    <w:rsid w:val="00811C18"/>
    <w:rsid w:val="00812D7A"/>
    <w:rsid w:val="00813E48"/>
    <w:rsid w:val="00814EE7"/>
    <w:rsid w:val="00817402"/>
    <w:rsid w:val="0081745C"/>
    <w:rsid w:val="00817A7C"/>
    <w:rsid w:val="00817E26"/>
    <w:rsid w:val="0082059D"/>
    <w:rsid w:val="00821C25"/>
    <w:rsid w:val="008226C9"/>
    <w:rsid w:val="00822C7D"/>
    <w:rsid w:val="0082596E"/>
    <w:rsid w:val="00830612"/>
    <w:rsid w:val="00831829"/>
    <w:rsid w:val="00831B89"/>
    <w:rsid w:val="008321CA"/>
    <w:rsid w:val="008353F9"/>
    <w:rsid w:val="008360D1"/>
    <w:rsid w:val="00840672"/>
    <w:rsid w:val="00840B55"/>
    <w:rsid w:val="00841341"/>
    <w:rsid w:val="008416DC"/>
    <w:rsid w:val="008420FE"/>
    <w:rsid w:val="008432E2"/>
    <w:rsid w:val="00843B61"/>
    <w:rsid w:val="00843E14"/>
    <w:rsid w:val="008446C9"/>
    <w:rsid w:val="00845C3B"/>
    <w:rsid w:val="00845D2A"/>
    <w:rsid w:val="008502F8"/>
    <w:rsid w:val="008503A8"/>
    <w:rsid w:val="00852693"/>
    <w:rsid w:val="00853336"/>
    <w:rsid w:val="00854022"/>
    <w:rsid w:val="008546EE"/>
    <w:rsid w:val="0085486D"/>
    <w:rsid w:val="00854BB5"/>
    <w:rsid w:val="00857A14"/>
    <w:rsid w:val="00861D9B"/>
    <w:rsid w:val="00862AFA"/>
    <w:rsid w:val="008634B4"/>
    <w:rsid w:val="00865D9D"/>
    <w:rsid w:val="008661A7"/>
    <w:rsid w:val="00866AB3"/>
    <w:rsid w:val="00867D3A"/>
    <w:rsid w:val="00871B3B"/>
    <w:rsid w:val="00871BB2"/>
    <w:rsid w:val="008732BC"/>
    <w:rsid w:val="00874707"/>
    <w:rsid w:val="00874C63"/>
    <w:rsid w:val="008757CE"/>
    <w:rsid w:val="00875C08"/>
    <w:rsid w:val="00875F3B"/>
    <w:rsid w:val="00876D49"/>
    <w:rsid w:val="008779E1"/>
    <w:rsid w:val="00880604"/>
    <w:rsid w:val="008811A2"/>
    <w:rsid w:val="00882B36"/>
    <w:rsid w:val="008857DB"/>
    <w:rsid w:val="00886566"/>
    <w:rsid w:val="00886B5F"/>
    <w:rsid w:val="0088727C"/>
    <w:rsid w:val="00891087"/>
    <w:rsid w:val="00891F88"/>
    <w:rsid w:val="00892B2E"/>
    <w:rsid w:val="008946A4"/>
    <w:rsid w:val="00894B3A"/>
    <w:rsid w:val="00896E1B"/>
    <w:rsid w:val="00897BE8"/>
    <w:rsid w:val="00897D7B"/>
    <w:rsid w:val="008A0A4A"/>
    <w:rsid w:val="008A1590"/>
    <w:rsid w:val="008A281B"/>
    <w:rsid w:val="008A2C56"/>
    <w:rsid w:val="008A5010"/>
    <w:rsid w:val="008A51B5"/>
    <w:rsid w:val="008A76EF"/>
    <w:rsid w:val="008B1758"/>
    <w:rsid w:val="008B1CE1"/>
    <w:rsid w:val="008B3E1A"/>
    <w:rsid w:val="008B53B1"/>
    <w:rsid w:val="008B6195"/>
    <w:rsid w:val="008C0479"/>
    <w:rsid w:val="008C19AF"/>
    <w:rsid w:val="008C25D4"/>
    <w:rsid w:val="008C4B26"/>
    <w:rsid w:val="008C5F45"/>
    <w:rsid w:val="008C6831"/>
    <w:rsid w:val="008D13CD"/>
    <w:rsid w:val="008D3416"/>
    <w:rsid w:val="008D3E69"/>
    <w:rsid w:val="008D495A"/>
    <w:rsid w:val="008D4EFE"/>
    <w:rsid w:val="008D79A1"/>
    <w:rsid w:val="008E10C5"/>
    <w:rsid w:val="008E25B6"/>
    <w:rsid w:val="008E2642"/>
    <w:rsid w:val="008E2B89"/>
    <w:rsid w:val="008E36E8"/>
    <w:rsid w:val="008E41FC"/>
    <w:rsid w:val="008E5589"/>
    <w:rsid w:val="008E7A73"/>
    <w:rsid w:val="008E7AFF"/>
    <w:rsid w:val="008F1577"/>
    <w:rsid w:val="008F242E"/>
    <w:rsid w:val="008F2D11"/>
    <w:rsid w:val="008F4B3A"/>
    <w:rsid w:val="008F4BE1"/>
    <w:rsid w:val="008F59F0"/>
    <w:rsid w:val="008F746F"/>
    <w:rsid w:val="0090152A"/>
    <w:rsid w:val="00903AEA"/>
    <w:rsid w:val="0090408D"/>
    <w:rsid w:val="009055DC"/>
    <w:rsid w:val="00907E5D"/>
    <w:rsid w:val="0091036C"/>
    <w:rsid w:val="00910BE0"/>
    <w:rsid w:val="00910DC5"/>
    <w:rsid w:val="0091101E"/>
    <w:rsid w:val="00912685"/>
    <w:rsid w:val="00917775"/>
    <w:rsid w:val="00917937"/>
    <w:rsid w:val="00920A79"/>
    <w:rsid w:val="0092155C"/>
    <w:rsid w:val="009223F6"/>
    <w:rsid w:val="009244DA"/>
    <w:rsid w:val="00926253"/>
    <w:rsid w:val="009262FB"/>
    <w:rsid w:val="00930F13"/>
    <w:rsid w:val="0093247F"/>
    <w:rsid w:val="0093475B"/>
    <w:rsid w:val="009347A8"/>
    <w:rsid w:val="00934AA0"/>
    <w:rsid w:val="00936CD4"/>
    <w:rsid w:val="009374D7"/>
    <w:rsid w:val="00937ED5"/>
    <w:rsid w:val="0094084A"/>
    <w:rsid w:val="00940F6F"/>
    <w:rsid w:val="00941BB4"/>
    <w:rsid w:val="00942601"/>
    <w:rsid w:val="00943332"/>
    <w:rsid w:val="00943D23"/>
    <w:rsid w:val="009446B3"/>
    <w:rsid w:val="009450B8"/>
    <w:rsid w:val="00945500"/>
    <w:rsid w:val="00945E13"/>
    <w:rsid w:val="009465CC"/>
    <w:rsid w:val="00947295"/>
    <w:rsid w:val="00947BFD"/>
    <w:rsid w:val="00950967"/>
    <w:rsid w:val="0095128D"/>
    <w:rsid w:val="00951564"/>
    <w:rsid w:val="009517C5"/>
    <w:rsid w:val="009571F3"/>
    <w:rsid w:val="009574AE"/>
    <w:rsid w:val="009578F7"/>
    <w:rsid w:val="009612A2"/>
    <w:rsid w:val="00962D6F"/>
    <w:rsid w:val="00962F1F"/>
    <w:rsid w:val="00963D3A"/>
    <w:rsid w:val="00964CEC"/>
    <w:rsid w:val="009660A3"/>
    <w:rsid w:val="00966AE5"/>
    <w:rsid w:val="0097042A"/>
    <w:rsid w:val="00972674"/>
    <w:rsid w:val="0097323B"/>
    <w:rsid w:val="0097387E"/>
    <w:rsid w:val="00975854"/>
    <w:rsid w:val="00975DCE"/>
    <w:rsid w:val="009761BB"/>
    <w:rsid w:val="00976256"/>
    <w:rsid w:val="009764DC"/>
    <w:rsid w:val="00977C3A"/>
    <w:rsid w:val="00980280"/>
    <w:rsid w:val="00981593"/>
    <w:rsid w:val="009821A5"/>
    <w:rsid w:val="0098235B"/>
    <w:rsid w:val="009831BC"/>
    <w:rsid w:val="0098455A"/>
    <w:rsid w:val="00985495"/>
    <w:rsid w:val="009857F7"/>
    <w:rsid w:val="009860F1"/>
    <w:rsid w:val="0098694D"/>
    <w:rsid w:val="00986A6D"/>
    <w:rsid w:val="0098712B"/>
    <w:rsid w:val="009872CD"/>
    <w:rsid w:val="00990A27"/>
    <w:rsid w:val="009918B3"/>
    <w:rsid w:val="009927C8"/>
    <w:rsid w:val="009929D4"/>
    <w:rsid w:val="009933EB"/>
    <w:rsid w:val="0099493C"/>
    <w:rsid w:val="009955B7"/>
    <w:rsid w:val="009A222E"/>
    <w:rsid w:val="009A2ED4"/>
    <w:rsid w:val="009A388E"/>
    <w:rsid w:val="009A416D"/>
    <w:rsid w:val="009A4B2F"/>
    <w:rsid w:val="009A6D18"/>
    <w:rsid w:val="009A6FE7"/>
    <w:rsid w:val="009A7840"/>
    <w:rsid w:val="009B12E8"/>
    <w:rsid w:val="009B16F4"/>
    <w:rsid w:val="009B247C"/>
    <w:rsid w:val="009B28AB"/>
    <w:rsid w:val="009B3B8E"/>
    <w:rsid w:val="009B6E2E"/>
    <w:rsid w:val="009C0D40"/>
    <w:rsid w:val="009C13C9"/>
    <w:rsid w:val="009C312F"/>
    <w:rsid w:val="009C345B"/>
    <w:rsid w:val="009C6394"/>
    <w:rsid w:val="009D18BD"/>
    <w:rsid w:val="009D1AA8"/>
    <w:rsid w:val="009D297A"/>
    <w:rsid w:val="009D38F7"/>
    <w:rsid w:val="009D59C1"/>
    <w:rsid w:val="009D762A"/>
    <w:rsid w:val="009E2046"/>
    <w:rsid w:val="009E2CBB"/>
    <w:rsid w:val="009E37D1"/>
    <w:rsid w:val="009E38B7"/>
    <w:rsid w:val="009E47BC"/>
    <w:rsid w:val="009E6462"/>
    <w:rsid w:val="009E70C4"/>
    <w:rsid w:val="009F0D38"/>
    <w:rsid w:val="009F13EC"/>
    <w:rsid w:val="009F46E6"/>
    <w:rsid w:val="009F51B1"/>
    <w:rsid w:val="009F5405"/>
    <w:rsid w:val="009F6095"/>
    <w:rsid w:val="009F69CD"/>
    <w:rsid w:val="009F7EA9"/>
    <w:rsid w:val="00A00CE0"/>
    <w:rsid w:val="00A02E2F"/>
    <w:rsid w:val="00A05583"/>
    <w:rsid w:val="00A05F16"/>
    <w:rsid w:val="00A10B2F"/>
    <w:rsid w:val="00A11871"/>
    <w:rsid w:val="00A123AB"/>
    <w:rsid w:val="00A1265C"/>
    <w:rsid w:val="00A14584"/>
    <w:rsid w:val="00A16921"/>
    <w:rsid w:val="00A219E1"/>
    <w:rsid w:val="00A22042"/>
    <w:rsid w:val="00A23A40"/>
    <w:rsid w:val="00A25262"/>
    <w:rsid w:val="00A264A7"/>
    <w:rsid w:val="00A26529"/>
    <w:rsid w:val="00A2670F"/>
    <w:rsid w:val="00A26AEB"/>
    <w:rsid w:val="00A30F32"/>
    <w:rsid w:val="00A32F5A"/>
    <w:rsid w:val="00A3525B"/>
    <w:rsid w:val="00A36183"/>
    <w:rsid w:val="00A365AE"/>
    <w:rsid w:val="00A37095"/>
    <w:rsid w:val="00A37BED"/>
    <w:rsid w:val="00A37E73"/>
    <w:rsid w:val="00A408F7"/>
    <w:rsid w:val="00A40E9C"/>
    <w:rsid w:val="00A4102E"/>
    <w:rsid w:val="00A43B3C"/>
    <w:rsid w:val="00A444A1"/>
    <w:rsid w:val="00A470AF"/>
    <w:rsid w:val="00A476AB"/>
    <w:rsid w:val="00A479D1"/>
    <w:rsid w:val="00A54437"/>
    <w:rsid w:val="00A54C94"/>
    <w:rsid w:val="00A55D0A"/>
    <w:rsid w:val="00A57B57"/>
    <w:rsid w:val="00A62DE5"/>
    <w:rsid w:val="00A638E1"/>
    <w:rsid w:val="00A64BA9"/>
    <w:rsid w:val="00A654BA"/>
    <w:rsid w:val="00A65960"/>
    <w:rsid w:val="00A66624"/>
    <w:rsid w:val="00A6699B"/>
    <w:rsid w:val="00A66C5D"/>
    <w:rsid w:val="00A66D23"/>
    <w:rsid w:val="00A677A1"/>
    <w:rsid w:val="00A707CA"/>
    <w:rsid w:val="00A73526"/>
    <w:rsid w:val="00A737FB"/>
    <w:rsid w:val="00A73EF5"/>
    <w:rsid w:val="00A7454B"/>
    <w:rsid w:val="00A77597"/>
    <w:rsid w:val="00A80068"/>
    <w:rsid w:val="00A80E3D"/>
    <w:rsid w:val="00A83AE8"/>
    <w:rsid w:val="00A83E8D"/>
    <w:rsid w:val="00A83EC0"/>
    <w:rsid w:val="00A83FB7"/>
    <w:rsid w:val="00A84F00"/>
    <w:rsid w:val="00A85BBE"/>
    <w:rsid w:val="00A9211B"/>
    <w:rsid w:val="00A93B71"/>
    <w:rsid w:val="00A9431E"/>
    <w:rsid w:val="00A96E36"/>
    <w:rsid w:val="00A97488"/>
    <w:rsid w:val="00A97BF1"/>
    <w:rsid w:val="00AA08F0"/>
    <w:rsid w:val="00AA30B9"/>
    <w:rsid w:val="00AA3F57"/>
    <w:rsid w:val="00AA4A25"/>
    <w:rsid w:val="00AA6DB1"/>
    <w:rsid w:val="00AA73EB"/>
    <w:rsid w:val="00AB09E2"/>
    <w:rsid w:val="00AB17FF"/>
    <w:rsid w:val="00AB1B75"/>
    <w:rsid w:val="00AB1C27"/>
    <w:rsid w:val="00AB21CB"/>
    <w:rsid w:val="00AB2E26"/>
    <w:rsid w:val="00AB3A76"/>
    <w:rsid w:val="00AB4A35"/>
    <w:rsid w:val="00AB640E"/>
    <w:rsid w:val="00AC0720"/>
    <w:rsid w:val="00AC0884"/>
    <w:rsid w:val="00AC0E3F"/>
    <w:rsid w:val="00AC199D"/>
    <w:rsid w:val="00AC3AE3"/>
    <w:rsid w:val="00AC4B74"/>
    <w:rsid w:val="00AC4F56"/>
    <w:rsid w:val="00AC5463"/>
    <w:rsid w:val="00AC6206"/>
    <w:rsid w:val="00AC6BD0"/>
    <w:rsid w:val="00AC7DCB"/>
    <w:rsid w:val="00AD037D"/>
    <w:rsid w:val="00AD0601"/>
    <w:rsid w:val="00AD22F2"/>
    <w:rsid w:val="00AD47FA"/>
    <w:rsid w:val="00AD4FC8"/>
    <w:rsid w:val="00AD750E"/>
    <w:rsid w:val="00AE1575"/>
    <w:rsid w:val="00AE16FF"/>
    <w:rsid w:val="00AE1E3E"/>
    <w:rsid w:val="00AE32E6"/>
    <w:rsid w:val="00AE3C95"/>
    <w:rsid w:val="00AE4557"/>
    <w:rsid w:val="00AE4F15"/>
    <w:rsid w:val="00AE7139"/>
    <w:rsid w:val="00AE7AD1"/>
    <w:rsid w:val="00AE7DA8"/>
    <w:rsid w:val="00AF09C4"/>
    <w:rsid w:val="00AF0B47"/>
    <w:rsid w:val="00AF19D5"/>
    <w:rsid w:val="00AF47C4"/>
    <w:rsid w:val="00AF491D"/>
    <w:rsid w:val="00AF5262"/>
    <w:rsid w:val="00AF54AA"/>
    <w:rsid w:val="00AF550F"/>
    <w:rsid w:val="00AF63B5"/>
    <w:rsid w:val="00AF68AB"/>
    <w:rsid w:val="00B00679"/>
    <w:rsid w:val="00B009BE"/>
    <w:rsid w:val="00B00F24"/>
    <w:rsid w:val="00B00FF2"/>
    <w:rsid w:val="00B02ED5"/>
    <w:rsid w:val="00B05893"/>
    <w:rsid w:val="00B0596C"/>
    <w:rsid w:val="00B072CB"/>
    <w:rsid w:val="00B12E72"/>
    <w:rsid w:val="00B133BB"/>
    <w:rsid w:val="00B13459"/>
    <w:rsid w:val="00B144C4"/>
    <w:rsid w:val="00B1580B"/>
    <w:rsid w:val="00B17464"/>
    <w:rsid w:val="00B2055E"/>
    <w:rsid w:val="00B22C5B"/>
    <w:rsid w:val="00B24285"/>
    <w:rsid w:val="00B24837"/>
    <w:rsid w:val="00B24F8C"/>
    <w:rsid w:val="00B27C7B"/>
    <w:rsid w:val="00B300AA"/>
    <w:rsid w:val="00B31D87"/>
    <w:rsid w:val="00B323E5"/>
    <w:rsid w:val="00B325F2"/>
    <w:rsid w:val="00B32865"/>
    <w:rsid w:val="00B32E3D"/>
    <w:rsid w:val="00B3429E"/>
    <w:rsid w:val="00B3463C"/>
    <w:rsid w:val="00B36A25"/>
    <w:rsid w:val="00B377C8"/>
    <w:rsid w:val="00B40696"/>
    <w:rsid w:val="00B40E3A"/>
    <w:rsid w:val="00B4203B"/>
    <w:rsid w:val="00B422D0"/>
    <w:rsid w:val="00B43D91"/>
    <w:rsid w:val="00B44967"/>
    <w:rsid w:val="00B46076"/>
    <w:rsid w:val="00B47301"/>
    <w:rsid w:val="00B47E33"/>
    <w:rsid w:val="00B5017F"/>
    <w:rsid w:val="00B50875"/>
    <w:rsid w:val="00B50A41"/>
    <w:rsid w:val="00B51192"/>
    <w:rsid w:val="00B5162A"/>
    <w:rsid w:val="00B5217E"/>
    <w:rsid w:val="00B521DD"/>
    <w:rsid w:val="00B55B2A"/>
    <w:rsid w:val="00B62104"/>
    <w:rsid w:val="00B6227B"/>
    <w:rsid w:val="00B63DE4"/>
    <w:rsid w:val="00B65536"/>
    <w:rsid w:val="00B65D48"/>
    <w:rsid w:val="00B65F1E"/>
    <w:rsid w:val="00B673C0"/>
    <w:rsid w:val="00B673ED"/>
    <w:rsid w:val="00B67406"/>
    <w:rsid w:val="00B7039B"/>
    <w:rsid w:val="00B711CB"/>
    <w:rsid w:val="00B71B5E"/>
    <w:rsid w:val="00B729B4"/>
    <w:rsid w:val="00B76910"/>
    <w:rsid w:val="00B76E14"/>
    <w:rsid w:val="00B76EBA"/>
    <w:rsid w:val="00B773F2"/>
    <w:rsid w:val="00B80063"/>
    <w:rsid w:val="00B809EC"/>
    <w:rsid w:val="00B80B41"/>
    <w:rsid w:val="00B81408"/>
    <w:rsid w:val="00B82A63"/>
    <w:rsid w:val="00B83A73"/>
    <w:rsid w:val="00B85255"/>
    <w:rsid w:val="00B85911"/>
    <w:rsid w:val="00B862AC"/>
    <w:rsid w:val="00B90A42"/>
    <w:rsid w:val="00B92111"/>
    <w:rsid w:val="00B92738"/>
    <w:rsid w:val="00B9323E"/>
    <w:rsid w:val="00B94073"/>
    <w:rsid w:val="00B956DD"/>
    <w:rsid w:val="00B95E18"/>
    <w:rsid w:val="00B96202"/>
    <w:rsid w:val="00B97B8D"/>
    <w:rsid w:val="00B97EE1"/>
    <w:rsid w:val="00BA278F"/>
    <w:rsid w:val="00BA4070"/>
    <w:rsid w:val="00BA458C"/>
    <w:rsid w:val="00BA45AA"/>
    <w:rsid w:val="00BA6777"/>
    <w:rsid w:val="00BA6A56"/>
    <w:rsid w:val="00BB060B"/>
    <w:rsid w:val="00BB3DF9"/>
    <w:rsid w:val="00BB5370"/>
    <w:rsid w:val="00BB6B48"/>
    <w:rsid w:val="00BB7EDE"/>
    <w:rsid w:val="00BC036A"/>
    <w:rsid w:val="00BC19E5"/>
    <w:rsid w:val="00BC1E46"/>
    <w:rsid w:val="00BC3CF5"/>
    <w:rsid w:val="00BC6383"/>
    <w:rsid w:val="00BC6AA0"/>
    <w:rsid w:val="00BC7310"/>
    <w:rsid w:val="00BD061F"/>
    <w:rsid w:val="00BD1C13"/>
    <w:rsid w:val="00BD20E7"/>
    <w:rsid w:val="00BD2630"/>
    <w:rsid w:val="00BD275C"/>
    <w:rsid w:val="00BD4527"/>
    <w:rsid w:val="00BD4B6D"/>
    <w:rsid w:val="00BD71C3"/>
    <w:rsid w:val="00BE435C"/>
    <w:rsid w:val="00BE50D1"/>
    <w:rsid w:val="00BE58FC"/>
    <w:rsid w:val="00BE61B8"/>
    <w:rsid w:val="00BE7CB7"/>
    <w:rsid w:val="00BF3479"/>
    <w:rsid w:val="00BF3E91"/>
    <w:rsid w:val="00BF4698"/>
    <w:rsid w:val="00BF5362"/>
    <w:rsid w:val="00BF55C4"/>
    <w:rsid w:val="00BF5767"/>
    <w:rsid w:val="00BF6014"/>
    <w:rsid w:val="00BF60F2"/>
    <w:rsid w:val="00BF6152"/>
    <w:rsid w:val="00BF6A80"/>
    <w:rsid w:val="00C00E38"/>
    <w:rsid w:val="00C00EF7"/>
    <w:rsid w:val="00C02562"/>
    <w:rsid w:val="00C02E16"/>
    <w:rsid w:val="00C0429C"/>
    <w:rsid w:val="00C052B2"/>
    <w:rsid w:val="00C057C6"/>
    <w:rsid w:val="00C066D2"/>
    <w:rsid w:val="00C06DEE"/>
    <w:rsid w:val="00C07275"/>
    <w:rsid w:val="00C07283"/>
    <w:rsid w:val="00C101F9"/>
    <w:rsid w:val="00C116D5"/>
    <w:rsid w:val="00C130AE"/>
    <w:rsid w:val="00C1369D"/>
    <w:rsid w:val="00C139AB"/>
    <w:rsid w:val="00C1450D"/>
    <w:rsid w:val="00C14746"/>
    <w:rsid w:val="00C14747"/>
    <w:rsid w:val="00C15333"/>
    <w:rsid w:val="00C15A1B"/>
    <w:rsid w:val="00C15F98"/>
    <w:rsid w:val="00C21335"/>
    <w:rsid w:val="00C22EED"/>
    <w:rsid w:val="00C23921"/>
    <w:rsid w:val="00C23C1C"/>
    <w:rsid w:val="00C23C6B"/>
    <w:rsid w:val="00C241C1"/>
    <w:rsid w:val="00C25357"/>
    <w:rsid w:val="00C25D41"/>
    <w:rsid w:val="00C26CF2"/>
    <w:rsid w:val="00C26D2F"/>
    <w:rsid w:val="00C275F2"/>
    <w:rsid w:val="00C2787D"/>
    <w:rsid w:val="00C3137A"/>
    <w:rsid w:val="00C315FA"/>
    <w:rsid w:val="00C326C0"/>
    <w:rsid w:val="00C37BAB"/>
    <w:rsid w:val="00C37F6C"/>
    <w:rsid w:val="00C4140C"/>
    <w:rsid w:val="00C41649"/>
    <w:rsid w:val="00C43E5E"/>
    <w:rsid w:val="00C4427B"/>
    <w:rsid w:val="00C4528D"/>
    <w:rsid w:val="00C4623B"/>
    <w:rsid w:val="00C47A75"/>
    <w:rsid w:val="00C50F53"/>
    <w:rsid w:val="00C517F5"/>
    <w:rsid w:val="00C54448"/>
    <w:rsid w:val="00C54832"/>
    <w:rsid w:val="00C55F44"/>
    <w:rsid w:val="00C56112"/>
    <w:rsid w:val="00C565D6"/>
    <w:rsid w:val="00C57411"/>
    <w:rsid w:val="00C60AC0"/>
    <w:rsid w:val="00C612B7"/>
    <w:rsid w:val="00C62123"/>
    <w:rsid w:val="00C62CE2"/>
    <w:rsid w:val="00C62DCF"/>
    <w:rsid w:val="00C6552F"/>
    <w:rsid w:val="00C66198"/>
    <w:rsid w:val="00C66485"/>
    <w:rsid w:val="00C71A17"/>
    <w:rsid w:val="00C71B8A"/>
    <w:rsid w:val="00C74639"/>
    <w:rsid w:val="00C763B0"/>
    <w:rsid w:val="00C76709"/>
    <w:rsid w:val="00C809A0"/>
    <w:rsid w:val="00C815A7"/>
    <w:rsid w:val="00C81728"/>
    <w:rsid w:val="00C819FA"/>
    <w:rsid w:val="00C81E1F"/>
    <w:rsid w:val="00C81E83"/>
    <w:rsid w:val="00C8372C"/>
    <w:rsid w:val="00C83F5E"/>
    <w:rsid w:val="00C843B2"/>
    <w:rsid w:val="00C84EB6"/>
    <w:rsid w:val="00C865A1"/>
    <w:rsid w:val="00C904A0"/>
    <w:rsid w:val="00C9159E"/>
    <w:rsid w:val="00C95470"/>
    <w:rsid w:val="00C96BBC"/>
    <w:rsid w:val="00C97FDF"/>
    <w:rsid w:val="00CA2753"/>
    <w:rsid w:val="00CA2EA2"/>
    <w:rsid w:val="00CA3442"/>
    <w:rsid w:val="00CA4677"/>
    <w:rsid w:val="00CA4C63"/>
    <w:rsid w:val="00CA5FDC"/>
    <w:rsid w:val="00CA7CAA"/>
    <w:rsid w:val="00CB0371"/>
    <w:rsid w:val="00CB0586"/>
    <w:rsid w:val="00CB09FC"/>
    <w:rsid w:val="00CB1BF8"/>
    <w:rsid w:val="00CB20FD"/>
    <w:rsid w:val="00CB4BDE"/>
    <w:rsid w:val="00CB6998"/>
    <w:rsid w:val="00CB72F5"/>
    <w:rsid w:val="00CC02B4"/>
    <w:rsid w:val="00CC0679"/>
    <w:rsid w:val="00CC0DA0"/>
    <w:rsid w:val="00CC1307"/>
    <w:rsid w:val="00CC48D9"/>
    <w:rsid w:val="00CC4BD7"/>
    <w:rsid w:val="00CC6700"/>
    <w:rsid w:val="00CC6E4F"/>
    <w:rsid w:val="00CD03EB"/>
    <w:rsid w:val="00CD13B9"/>
    <w:rsid w:val="00CD189B"/>
    <w:rsid w:val="00CD2E6B"/>
    <w:rsid w:val="00CD2F30"/>
    <w:rsid w:val="00CD3398"/>
    <w:rsid w:val="00CD3CD8"/>
    <w:rsid w:val="00CD47C4"/>
    <w:rsid w:val="00CD4F98"/>
    <w:rsid w:val="00CD56AD"/>
    <w:rsid w:val="00CD6C9C"/>
    <w:rsid w:val="00CE14E4"/>
    <w:rsid w:val="00CE202E"/>
    <w:rsid w:val="00CE3198"/>
    <w:rsid w:val="00CE42E2"/>
    <w:rsid w:val="00CF0D55"/>
    <w:rsid w:val="00CF11C7"/>
    <w:rsid w:val="00CF198E"/>
    <w:rsid w:val="00CF2F99"/>
    <w:rsid w:val="00CF5830"/>
    <w:rsid w:val="00CF5C66"/>
    <w:rsid w:val="00CF6199"/>
    <w:rsid w:val="00CF64EB"/>
    <w:rsid w:val="00CF740B"/>
    <w:rsid w:val="00CF767F"/>
    <w:rsid w:val="00CF76E5"/>
    <w:rsid w:val="00D019A2"/>
    <w:rsid w:val="00D02607"/>
    <w:rsid w:val="00D05573"/>
    <w:rsid w:val="00D0570E"/>
    <w:rsid w:val="00D05F45"/>
    <w:rsid w:val="00D05FD8"/>
    <w:rsid w:val="00D075EF"/>
    <w:rsid w:val="00D0769C"/>
    <w:rsid w:val="00D07948"/>
    <w:rsid w:val="00D102A9"/>
    <w:rsid w:val="00D1143E"/>
    <w:rsid w:val="00D125E6"/>
    <w:rsid w:val="00D13D3F"/>
    <w:rsid w:val="00D14249"/>
    <w:rsid w:val="00D15CB4"/>
    <w:rsid w:val="00D1689E"/>
    <w:rsid w:val="00D21CC5"/>
    <w:rsid w:val="00D22C8A"/>
    <w:rsid w:val="00D22FAF"/>
    <w:rsid w:val="00D248E7"/>
    <w:rsid w:val="00D248E9"/>
    <w:rsid w:val="00D252FE"/>
    <w:rsid w:val="00D25C7E"/>
    <w:rsid w:val="00D2635A"/>
    <w:rsid w:val="00D265EB"/>
    <w:rsid w:val="00D27772"/>
    <w:rsid w:val="00D306B5"/>
    <w:rsid w:val="00D30B07"/>
    <w:rsid w:val="00D33D0B"/>
    <w:rsid w:val="00D34363"/>
    <w:rsid w:val="00D35242"/>
    <w:rsid w:val="00D373A0"/>
    <w:rsid w:val="00D37DDF"/>
    <w:rsid w:val="00D37EA3"/>
    <w:rsid w:val="00D40BB1"/>
    <w:rsid w:val="00D4208C"/>
    <w:rsid w:val="00D427E3"/>
    <w:rsid w:val="00D42BD5"/>
    <w:rsid w:val="00D456BB"/>
    <w:rsid w:val="00D45D06"/>
    <w:rsid w:val="00D46F78"/>
    <w:rsid w:val="00D4763D"/>
    <w:rsid w:val="00D47C32"/>
    <w:rsid w:val="00D50B6F"/>
    <w:rsid w:val="00D52262"/>
    <w:rsid w:val="00D5321D"/>
    <w:rsid w:val="00D5360F"/>
    <w:rsid w:val="00D544E5"/>
    <w:rsid w:val="00D54AAE"/>
    <w:rsid w:val="00D54AED"/>
    <w:rsid w:val="00D55964"/>
    <w:rsid w:val="00D55A2A"/>
    <w:rsid w:val="00D57291"/>
    <w:rsid w:val="00D572FE"/>
    <w:rsid w:val="00D620F7"/>
    <w:rsid w:val="00D62E22"/>
    <w:rsid w:val="00D63EE0"/>
    <w:rsid w:val="00D65BFB"/>
    <w:rsid w:val="00D65DC3"/>
    <w:rsid w:val="00D7036C"/>
    <w:rsid w:val="00D70A62"/>
    <w:rsid w:val="00D72E11"/>
    <w:rsid w:val="00D7331B"/>
    <w:rsid w:val="00D742C7"/>
    <w:rsid w:val="00D7508F"/>
    <w:rsid w:val="00D75AAF"/>
    <w:rsid w:val="00D75BDF"/>
    <w:rsid w:val="00D77B00"/>
    <w:rsid w:val="00D81177"/>
    <w:rsid w:val="00D83CD3"/>
    <w:rsid w:val="00D8407D"/>
    <w:rsid w:val="00D850B7"/>
    <w:rsid w:val="00D85BA3"/>
    <w:rsid w:val="00D8687C"/>
    <w:rsid w:val="00D87864"/>
    <w:rsid w:val="00D9237B"/>
    <w:rsid w:val="00D927D3"/>
    <w:rsid w:val="00D93C19"/>
    <w:rsid w:val="00D94585"/>
    <w:rsid w:val="00D94C7F"/>
    <w:rsid w:val="00DA1038"/>
    <w:rsid w:val="00DA5F4A"/>
    <w:rsid w:val="00DA7D9B"/>
    <w:rsid w:val="00DB02CC"/>
    <w:rsid w:val="00DB0B31"/>
    <w:rsid w:val="00DB2857"/>
    <w:rsid w:val="00DB3325"/>
    <w:rsid w:val="00DB33AD"/>
    <w:rsid w:val="00DB3B86"/>
    <w:rsid w:val="00DB6122"/>
    <w:rsid w:val="00DB77DB"/>
    <w:rsid w:val="00DC0DEF"/>
    <w:rsid w:val="00DC1192"/>
    <w:rsid w:val="00DC34F1"/>
    <w:rsid w:val="00DC37AB"/>
    <w:rsid w:val="00DC399D"/>
    <w:rsid w:val="00DC3B3F"/>
    <w:rsid w:val="00DC3F47"/>
    <w:rsid w:val="00DC4EFB"/>
    <w:rsid w:val="00DC53AF"/>
    <w:rsid w:val="00DC673B"/>
    <w:rsid w:val="00DC7EB0"/>
    <w:rsid w:val="00DD03C2"/>
    <w:rsid w:val="00DD086C"/>
    <w:rsid w:val="00DD0AE7"/>
    <w:rsid w:val="00DD0CFB"/>
    <w:rsid w:val="00DD1854"/>
    <w:rsid w:val="00DD3A49"/>
    <w:rsid w:val="00DD4EE9"/>
    <w:rsid w:val="00DD54FF"/>
    <w:rsid w:val="00DD64A9"/>
    <w:rsid w:val="00DD7B82"/>
    <w:rsid w:val="00DD7DC2"/>
    <w:rsid w:val="00DE1891"/>
    <w:rsid w:val="00DE439C"/>
    <w:rsid w:val="00DE4FC4"/>
    <w:rsid w:val="00DE4FFF"/>
    <w:rsid w:val="00DE5055"/>
    <w:rsid w:val="00DE7ACC"/>
    <w:rsid w:val="00DF0240"/>
    <w:rsid w:val="00DF0832"/>
    <w:rsid w:val="00DF1490"/>
    <w:rsid w:val="00DF1EB1"/>
    <w:rsid w:val="00DF40DE"/>
    <w:rsid w:val="00DF46C1"/>
    <w:rsid w:val="00DF4AFD"/>
    <w:rsid w:val="00DF4DC2"/>
    <w:rsid w:val="00DF5688"/>
    <w:rsid w:val="00DF78E2"/>
    <w:rsid w:val="00E001B6"/>
    <w:rsid w:val="00E02B67"/>
    <w:rsid w:val="00E045CB"/>
    <w:rsid w:val="00E04EAF"/>
    <w:rsid w:val="00E0542A"/>
    <w:rsid w:val="00E05511"/>
    <w:rsid w:val="00E05974"/>
    <w:rsid w:val="00E07444"/>
    <w:rsid w:val="00E10448"/>
    <w:rsid w:val="00E11097"/>
    <w:rsid w:val="00E11758"/>
    <w:rsid w:val="00E12543"/>
    <w:rsid w:val="00E134F4"/>
    <w:rsid w:val="00E13ACB"/>
    <w:rsid w:val="00E157AA"/>
    <w:rsid w:val="00E1597A"/>
    <w:rsid w:val="00E176BD"/>
    <w:rsid w:val="00E17E7E"/>
    <w:rsid w:val="00E20024"/>
    <w:rsid w:val="00E2052E"/>
    <w:rsid w:val="00E20ABD"/>
    <w:rsid w:val="00E20ADA"/>
    <w:rsid w:val="00E2107E"/>
    <w:rsid w:val="00E2140A"/>
    <w:rsid w:val="00E21D5D"/>
    <w:rsid w:val="00E21F5B"/>
    <w:rsid w:val="00E2380F"/>
    <w:rsid w:val="00E242DB"/>
    <w:rsid w:val="00E25C1B"/>
    <w:rsid w:val="00E262A1"/>
    <w:rsid w:val="00E27104"/>
    <w:rsid w:val="00E27498"/>
    <w:rsid w:val="00E309D8"/>
    <w:rsid w:val="00E32660"/>
    <w:rsid w:val="00E34A05"/>
    <w:rsid w:val="00E35814"/>
    <w:rsid w:val="00E35DDF"/>
    <w:rsid w:val="00E361BE"/>
    <w:rsid w:val="00E369BF"/>
    <w:rsid w:val="00E373AC"/>
    <w:rsid w:val="00E40FBA"/>
    <w:rsid w:val="00E41A14"/>
    <w:rsid w:val="00E422EB"/>
    <w:rsid w:val="00E42562"/>
    <w:rsid w:val="00E42992"/>
    <w:rsid w:val="00E44A45"/>
    <w:rsid w:val="00E450FE"/>
    <w:rsid w:val="00E45E56"/>
    <w:rsid w:val="00E46B8C"/>
    <w:rsid w:val="00E47DCC"/>
    <w:rsid w:val="00E50BFC"/>
    <w:rsid w:val="00E51CD1"/>
    <w:rsid w:val="00E53FB8"/>
    <w:rsid w:val="00E54A4A"/>
    <w:rsid w:val="00E57ECC"/>
    <w:rsid w:val="00E6050E"/>
    <w:rsid w:val="00E60656"/>
    <w:rsid w:val="00E6084E"/>
    <w:rsid w:val="00E6557D"/>
    <w:rsid w:val="00E65D63"/>
    <w:rsid w:val="00E6648C"/>
    <w:rsid w:val="00E66A10"/>
    <w:rsid w:val="00E66BC7"/>
    <w:rsid w:val="00E67107"/>
    <w:rsid w:val="00E707A9"/>
    <w:rsid w:val="00E728A2"/>
    <w:rsid w:val="00E739EB"/>
    <w:rsid w:val="00E74CBD"/>
    <w:rsid w:val="00E758F3"/>
    <w:rsid w:val="00E75F57"/>
    <w:rsid w:val="00E774B3"/>
    <w:rsid w:val="00E77571"/>
    <w:rsid w:val="00E77A68"/>
    <w:rsid w:val="00E77B32"/>
    <w:rsid w:val="00E80164"/>
    <w:rsid w:val="00E82A21"/>
    <w:rsid w:val="00E840CA"/>
    <w:rsid w:val="00E85C7E"/>
    <w:rsid w:val="00E86E76"/>
    <w:rsid w:val="00E87DA2"/>
    <w:rsid w:val="00E91430"/>
    <w:rsid w:val="00E9172B"/>
    <w:rsid w:val="00E91B2E"/>
    <w:rsid w:val="00E9271E"/>
    <w:rsid w:val="00E927AF"/>
    <w:rsid w:val="00E93A18"/>
    <w:rsid w:val="00E93C3E"/>
    <w:rsid w:val="00E944CF"/>
    <w:rsid w:val="00E945E8"/>
    <w:rsid w:val="00E95FBD"/>
    <w:rsid w:val="00E96335"/>
    <w:rsid w:val="00E96D24"/>
    <w:rsid w:val="00E97A1B"/>
    <w:rsid w:val="00E97D1F"/>
    <w:rsid w:val="00EA25B2"/>
    <w:rsid w:val="00EA4B64"/>
    <w:rsid w:val="00EA57A0"/>
    <w:rsid w:val="00EA5A92"/>
    <w:rsid w:val="00EA5C2A"/>
    <w:rsid w:val="00EA5C44"/>
    <w:rsid w:val="00EA6203"/>
    <w:rsid w:val="00EB0371"/>
    <w:rsid w:val="00EB1FDC"/>
    <w:rsid w:val="00EB2EFB"/>
    <w:rsid w:val="00EB36D1"/>
    <w:rsid w:val="00EB380F"/>
    <w:rsid w:val="00EB38F4"/>
    <w:rsid w:val="00EB4871"/>
    <w:rsid w:val="00EB5108"/>
    <w:rsid w:val="00EB7392"/>
    <w:rsid w:val="00EB762E"/>
    <w:rsid w:val="00EB7B00"/>
    <w:rsid w:val="00EB7D73"/>
    <w:rsid w:val="00EC0BF3"/>
    <w:rsid w:val="00EC273E"/>
    <w:rsid w:val="00EC4C43"/>
    <w:rsid w:val="00EC5468"/>
    <w:rsid w:val="00EC5DB8"/>
    <w:rsid w:val="00EC5DE5"/>
    <w:rsid w:val="00EC67F0"/>
    <w:rsid w:val="00EC68AB"/>
    <w:rsid w:val="00EC6C3A"/>
    <w:rsid w:val="00ED067C"/>
    <w:rsid w:val="00ED22BA"/>
    <w:rsid w:val="00ED2485"/>
    <w:rsid w:val="00ED2F46"/>
    <w:rsid w:val="00ED55BE"/>
    <w:rsid w:val="00ED57D2"/>
    <w:rsid w:val="00ED7C4F"/>
    <w:rsid w:val="00EE00D8"/>
    <w:rsid w:val="00EE06A2"/>
    <w:rsid w:val="00EE06C8"/>
    <w:rsid w:val="00EE1DFA"/>
    <w:rsid w:val="00EE2D54"/>
    <w:rsid w:val="00EE5640"/>
    <w:rsid w:val="00EE59E3"/>
    <w:rsid w:val="00EE5AA3"/>
    <w:rsid w:val="00EE6E18"/>
    <w:rsid w:val="00EF00FC"/>
    <w:rsid w:val="00EF1396"/>
    <w:rsid w:val="00EF146E"/>
    <w:rsid w:val="00EF3EE5"/>
    <w:rsid w:val="00EF542D"/>
    <w:rsid w:val="00EF58FA"/>
    <w:rsid w:val="00F017EB"/>
    <w:rsid w:val="00F022D8"/>
    <w:rsid w:val="00F02973"/>
    <w:rsid w:val="00F04D27"/>
    <w:rsid w:val="00F04EC6"/>
    <w:rsid w:val="00F059A5"/>
    <w:rsid w:val="00F05E60"/>
    <w:rsid w:val="00F1043B"/>
    <w:rsid w:val="00F10504"/>
    <w:rsid w:val="00F1197B"/>
    <w:rsid w:val="00F1320D"/>
    <w:rsid w:val="00F14CB5"/>
    <w:rsid w:val="00F1552C"/>
    <w:rsid w:val="00F159F0"/>
    <w:rsid w:val="00F15F66"/>
    <w:rsid w:val="00F17B75"/>
    <w:rsid w:val="00F25611"/>
    <w:rsid w:val="00F259BE"/>
    <w:rsid w:val="00F25CEF"/>
    <w:rsid w:val="00F26B0B"/>
    <w:rsid w:val="00F27B52"/>
    <w:rsid w:val="00F326A9"/>
    <w:rsid w:val="00F34A18"/>
    <w:rsid w:val="00F35444"/>
    <w:rsid w:val="00F379E3"/>
    <w:rsid w:val="00F40A6A"/>
    <w:rsid w:val="00F43857"/>
    <w:rsid w:val="00F4412F"/>
    <w:rsid w:val="00F44657"/>
    <w:rsid w:val="00F45224"/>
    <w:rsid w:val="00F473CA"/>
    <w:rsid w:val="00F53588"/>
    <w:rsid w:val="00F53864"/>
    <w:rsid w:val="00F54B12"/>
    <w:rsid w:val="00F55353"/>
    <w:rsid w:val="00F577AD"/>
    <w:rsid w:val="00F57FCE"/>
    <w:rsid w:val="00F61411"/>
    <w:rsid w:val="00F61D1B"/>
    <w:rsid w:val="00F62FB8"/>
    <w:rsid w:val="00F631BE"/>
    <w:rsid w:val="00F6375F"/>
    <w:rsid w:val="00F64408"/>
    <w:rsid w:val="00F670C8"/>
    <w:rsid w:val="00F7024A"/>
    <w:rsid w:val="00F705A4"/>
    <w:rsid w:val="00F708B2"/>
    <w:rsid w:val="00F70D6B"/>
    <w:rsid w:val="00F72C07"/>
    <w:rsid w:val="00F72EC3"/>
    <w:rsid w:val="00F74614"/>
    <w:rsid w:val="00F7603B"/>
    <w:rsid w:val="00F765CF"/>
    <w:rsid w:val="00F800B6"/>
    <w:rsid w:val="00F81423"/>
    <w:rsid w:val="00F8160C"/>
    <w:rsid w:val="00F81C20"/>
    <w:rsid w:val="00F82E65"/>
    <w:rsid w:val="00F82EE7"/>
    <w:rsid w:val="00F82F61"/>
    <w:rsid w:val="00F854E4"/>
    <w:rsid w:val="00F862E1"/>
    <w:rsid w:val="00F87178"/>
    <w:rsid w:val="00F916D1"/>
    <w:rsid w:val="00F92BE7"/>
    <w:rsid w:val="00F93AA7"/>
    <w:rsid w:val="00F94AC0"/>
    <w:rsid w:val="00F96545"/>
    <w:rsid w:val="00F97364"/>
    <w:rsid w:val="00FA1386"/>
    <w:rsid w:val="00FA21D3"/>
    <w:rsid w:val="00FA22A4"/>
    <w:rsid w:val="00FA2685"/>
    <w:rsid w:val="00FA3CFD"/>
    <w:rsid w:val="00FA5159"/>
    <w:rsid w:val="00FA5418"/>
    <w:rsid w:val="00FA6CB2"/>
    <w:rsid w:val="00FA7E4A"/>
    <w:rsid w:val="00FB4D09"/>
    <w:rsid w:val="00FB6854"/>
    <w:rsid w:val="00FB6F1F"/>
    <w:rsid w:val="00FB7876"/>
    <w:rsid w:val="00FB7A29"/>
    <w:rsid w:val="00FB7A7B"/>
    <w:rsid w:val="00FC01CE"/>
    <w:rsid w:val="00FC18F7"/>
    <w:rsid w:val="00FC1D16"/>
    <w:rsid w:val="00FC383D"/>
    <w:rsid w:val="00FC39FD"/>
    <w:rsid w:val="00FC4915"/>
    <w:rsid w:val="00FC5D45"/>
    <w:rsid w:val="00FD2B3A"/>
    <w:rsid w:val="00FD2C0D"/>
    <w:rsid w:val="00FD6476"/>
    <w:rsid w:val="00FD6F62"/>
    <w:rsid w:val="00FD7041"/>
    <w:rsid w:val="00FD718B"/>
    <w:rsid w:val="00FD72F3"/>
    <w:rsid w:val="00FD789C"/>
    <w:rsid w:val="00FE0F9C"/>
    <w:rsid w:val="00FE28B0"/>
    <w:rsid w:val="00FE3866"/>
    <w:rsid w:val="00FE55A6"/>
    <w:rsid w:val="00FE641E"/>
    <w:rsid w:val="00FE7AD1"/>
    <w:rsid w:val="00FF05EE"/>
    <w:rsid w:val="00FF110D"/>
    <w:rsid w:val="00FF1B43"/>
    <w:rsid w:val="00FF2946"/>
    <w:rsid w:val="00FF2D86"/>
    <w:rsid w:val="00FF3067"/>
    <w:rsid w:val="00FF4348"/>
    <w:rsid w:val="00FF5324"/>
    <w:rsid w:val="00FF551F"/>
    <w:rsid w:val="00FF5F5D"/>
    <w:rsid w:val="00FF64D2"/>
    <w:rsid w:val="00FF7A05"/>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B340E35"/>
  <w15:chartTrackingRefBased/>
  <w15:docId w15:val="{1C1A6990-FE8C-BF4C-A7BB-DA95DEC9F7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0AEE"/>
    <w:pPr>
      <w:spacing w:before="120" w:after="240"/>
      <w:jc w:val="both"/>
    </w:pPr>
    <w:rPr>
      <w:sz w:val="22"/>
      <w:szCs w:val="24"/>
      <w:lang w:val="en-IE" w:eastAsia="en-US"/>
    </w:rPr>
  </w:style>
  <w:style w:type="paragraph" w:styleId="Heading1">
    <w:name w:val="heading 1"/>
    <w:basedOn w:val="Normal"/>
    <w:next w:val="Normal"/>
    <w:qFormat/>
    <w:rsid w:val="00625800"/>
    <w:pPr>
      <w:keepNext/>
      <w:pageBreakBefore/>
      <w:numPr>
        <w:numId w:val="32"/>
      </w:numPr>
      <w:spacing w:before="0" w:after="480" w:line="256" w:lineRule="auto"/>
      <w:jc w:val="left"/>
      <w:outlineLvl w:val="0"/>
    </w:pPr>
    <w:rPr>
      <w:rFonts w:ascii="Calibri" w:eastAsiaTheme="minorHAnsi" w:hAnsi="Calibri" w:cstheme="minorBidi"/>
      <w:b/>
      <w:bCs/>
      <w:kern w:val="32"/>
      <w:sz w:val="44"/>
      <w:szCs w:val="32"/>
      <w:lang w:val="en-GB"/>
    </w:rPr>
  </w:style>
  <w:style w:type="paragraph" w:styleId="Heading2">
    <w:name w:val="heading 2"/>
    <w:basedOn w:val="Heading1"/>
    <w:next w:val="Normal"/>
    <w:link w:val="Heading2Char"/>
    <w:qFormat/>
    <w:rsid w:val="006032CD"/>
    <w:pPr>
      <w:pageBreakBefore w:val="0"/>
      <w:numPr>
        <w:ilvl w:val="1"/>
      </w:numPr>
      <w:tabs>
        <w:tab w:val="left" w:pos="540"/>
      </w:tabs>
      <w:spacing w:before="600" w:after="60"/>
      <w:outlineLvl w:val="1"/>
    </w:pPr>
    <w:rPr>
      <w:sz w:val="40"/>
    </w:rPr>
  </w:style>
  <w:style w:type="paragraph" w:styleId="Heading3">
    <w:name w:val="heading 3"/>
    <w:basedOn w:val="Normal"/>
    <w:next w:val="Normal"/>
    <w:autoRedefine/>
    <w:qFormat/>
    <w:rsid w:val="0088727C"/>
    <w:pPr>
      <w:keepNext/>
      <w:numPr>
        <w:ilvl w:val="2"/>
        <w:numId w:val="32"/>
      </w:numPr>
      <w:tabs>
        <w:tab w:val="left" w:pos="540"/>
      </w:tabs>
      <w:spacing w:before="240" w:after="60"/>
      <w:outlineLvl w:val="2"/>
    </w:pPr>
    <w:rPr>
      <w:rFonts w:asciiTheme="minorHAnsi" w:hAnsiTheme="minorHAnsi" w:cstheme="minorHAnsi"/>
      <w:b/>
      <w:bCs/>
      <w:sz w:val="32"/>
      <w:szCs w:val="36"/>
      <w:lang w:val="en-GB"/>
    </w:rPr>
  </w:style>
  <w:style w:type="paragraph" w:styleId="Heading4">
    <w:name w:val="heading 4"/>
    <w:basedOn w:val="Normal"/>
    <w:next w:val="Normal"/>
    <w:link w:val="Heading4Char"/>
    <w:uiPriority w:val="9"/>
    <w:qFormat/>
    <w:rsid w:val="006032CD"/>
    <w:pPr>
      <w:keepNext/>
      <w:numPr>
        <w:ilvl w:val="3"/>
        <w:numId w:val="32"/>
      </w:numPr>
      <w:spacing w:before="240" w:after="60"/>
      <w:outlineLvl w:val="3"/>
    </w:pPr>
    <w:rPr>
      <w:rFonts w:asciiTheme="minorHAnsi" w:hAnsiTheme="minorHAnsi" w:cstheme="minorHAnsi"/>
      <w:b/>
      <w:bCs/>
      <w:sz w:val="28"/>
      <w:szCs w:val="28"/>
      <w:lang w:val="en-GB"/>
    </w:rPr>
  </w:style>
  <w:style w:type="paragraph" w:styleId="Heading5">
    <w:name w:val="heading 5"/>
    <w:basedOn w:val="Normal"/>
    <w:next w:val="Normal"/>
    <w:link w:val="Heading5Char"/>
    <w:pPr>
      <w:numPr>
        <w:ilvl w:val="4"/>
        <w:numId w:val="32"/>
      </w:numPr>
      <w:spacing w:before="240" w:after="60"/>
      <w:outlineLvl w:val="4"/>
    </w:pPr>
    <w:rPr>
      <w:b/>
      <w:bCs/>
      <w:i/>
      <w:iCs/>
      <w:sz w:val="26"/>
      <w:szCs w:val="26"/>
    </w:rPr>
  </w:style>
  <w:style w:type="paragraph" w:styleId="Heading6">
    <w:name w:val="heading 6"/>
    <w:basedOn w:val="Normal"/>
    <w:next w:val="Normal"/>
    <w:pPr>
      <w:numPr>
        <w:ilvl w:val="5"/>
        <w:numId w:val="32"/>
      </w:numPr>
      <w:spacing w:before="240" w:after="60" w:line="256" w:lineRule="auto"/>
      <w:jc w:val="left"/>
      <w:outlineLvl w:val="5"/>
    </w:pPr>
    <w:rPr>
      <w:rFonts w:asciiTheme="minorHAnsi" w:eastAsiaTheme="minorHAnsi" w:hAnsiTheme="minorHAnsi" w:cstheme="minorBidi"/>
      <w:b/>
      <w:bCs/>
      <w:szCs w:val="22"/>
    </w:rPr>
  </w:style>
  <w:style w:type="paragraph" w:styleId="Heading7">
    <w:name w:val="heading 7"/>
    <w:basedOn w:val="Normal"/>
    <w:next w:val="Normal"/>
    <w:pPr>
      <w:numPr>
        <w:ilvl w:val="6"/>
        <w:numId w:val="32"/>
      </w:numPr>
      <w:spacing w:before="240" w:after="60"/>
      <w:outlineLvl w:val="6"/>
    </w:pPr>
    <w:rPr>
      <w:sz w:val="24"/>
    </w:rPr>
  </w:style>
  <w:style w:type="paragraph" w:styleId="Heading8">
    <w:name w:val="heading 8"/>
    <w:basedOn w:val="Normal"/>
    <w:next w:val="Normal"/>
    <w:pPr>
      <w:numPr>
        <w:ilvl w:val="7"/>
        <w:numId w:val="32"/>
      </w:numPr>
      <w:spacing w:before="240" w:after="60"/>
      <w:outlineLvl w:val="7"/>
    </w:pPr>
    <w:rPr>
      <w:i/>
      <w:iCs/>
      <w:sz w:val="24"/>
    </w:rPr>
  </w:style>
  <w:style w:type="paragraph" w:styleId="Heading9">
    <w:name w:val="heading 9"/>
    <w:basedOn w:val="Normal"/>
    <w:next w:val="Normal"/>
    <w:pPr>
      <w:numPr>
        <w:ilvl w:val="8"/>
        <w:numId w:val="32"/>
      </w:numPr>
      <w:spacing w:before="240" w:after="60" w:line="256" w:lineRule="auto"/>
      <w:jc w:val="left"/>
      <w:outlineLvl w:val="8"/>
    </w:pPr>
    <w:rPr>
      <w:rFonts w:ascii="Arial" w:eastAsiaTheme="minorHAnsi" w:hAnsi="Arial" w:cstheme="minorBidi"/>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Subtitle"/>
    <w:qFormat/>
    <w:rsid w:val="00920A79"/>
    <w:pPr>
      <w:spacing w:before="480" w:after="240"/>
    </w:pPr>
  </w:style>
  <w:style w:type="paragraph" w:styleId="Title">
    <w:name w:val="Title"/>
    <w:aliases w:val="Report Type"/>
    <w:basedOn w:val="Normal"/>
    <w:qFormat/>
    <w:rsid w:val="008B53B1"/>
    <w:pPr>
      <w:spacing w:before="840"/>
      <w:jc w:val="center"/>
      <w:outlineLvl w:val="0"/>
    </w:pPr>
    <w:rPr>
      <w:rFonts w:ascii="Calibri" w:hAnsi="Calibri"/>
      <w:bCs/>
      <w:kern w:val="28"/>
      <w:sz w:val="48"/>
      <w:szCs w:val="32"/>
    </w:rPr>
  </w:style>
  <w:style w:type="paragraph" w:styleId="Subtitle">
    <w:name w:val="Subtitle"/>
    <w:aliases w:val="Project Title"/>
    <w:basedOn w:val="Normal"/>
    <w:qFormat/>
    <w:rsid w:val="00524A3F"/>
    <w:pPr>
      <w:spacing w:before="360" w:after="360"/>
      <w:jc w:val="center"/>
      <w:outlineLvl w:val="1"/>
    </w:pPr>
    <w:rPr>
      <w:rFonts w:ascii="Calibri" w:hAnsi="Calibri"/>
      <w:b/>
      <w:bCs/>
      <w:sz w:val="48"/>
    </w:rPr>
  </w:style>
  <w:style w:type="paragraph" w:styleId="Salutation">
    <w:name w:val="Salutation"/>
    <w:basedOn w:val="Normal"/>
    <w:next w:val="Normal"/>
    <w:semiHidden/>
  </w:style>
  <w:style w:type="paragraph" w:styleId="Header">
    <w:name w:val="header"/>
    <w:basedOn w:val="Normal"/>
    <w:link w:val="HeaderChar"/>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paragraph" w:styleId="Footer">
    <w:name w:val="footer"/>
    <w:basedOn w:val="Normal"/>
    <w:semiHidden/>
    <w:pPr>
      <w:tabs>
        <w:tab w:val="center" w:pos="4320"/>
        <w:tab w:val="right" w:pos="8640"/>
      </w:tabs>
      <w:spacing w:before="0" w:after="0" w:line="256" w:lineRule="auto"/>
      <w:jc w:val="left"/>
    </w:pPr>
    <w:rPr>
      <w:rFonts w:asciiTheme="minorHAnsi" w:eastAsiaTheme="minorHAnsi" w:hAnsiTheme="minorHAnsi" w:cstheme="minorBidi"/>
      <w:sz w:val="18"/>
      <w:szCs w:val="22"/>
    </w:rPr>
  </w:style>
  <w:style w:type="character" w:styleId="PageNumber">
    <w:name w:val="page number"/>
    <w:basedOn w:val="DefaultParagraphFont"/>
    <w:semiHidden/>
  </w:style>
  <w:style w:type="paragraph" w:styleId="TOC1">
    <w:name w:val="toc 1"/>
    <w:basedOn w:val="Normal"/>
    <w:next w:val="Normal"/>
    <w:autoRedefine/>
    <w:uiPriority w:val="39"/>
    <w:pPr>
      <w:tabs>
        <w:tab w:val="left" w:pos="442"/>
        <w:tab w:val="right" w:leader="dot" w:pos="8630"/>
      </w:tabs>
      <w:spacing w:before="0" w:after="160" w:line="256" w:lineRule="auto"/>
      <w:jc w:val="left"/>
    </w:pPr>
    <w:rPr>
      <w:rFonts w:ascii="Arial" w:eastAsiaTheme="minorHAnsi" w:hAnsi="Arial" w:cstheme="minorBidi"/>
      <w:bCs/>
      <w:szCs w:val="22"/>
      <w:lang w:val="en-GB"/>
    </w:rPr>
  </w:style>
  <w:style w:type="paragraph" w:styleId="TOC2">
    <w:name w:val="toc 2"/>
    <w:basedOn w:val="Normal"/>
    <w:next w:val="Normal"/>
    <w:autoRedefine/>
    <w:uiPriority w:val="39"/>
    <w:rsid w:val="008E41FC"/>
    <w:pPr>
      <w:tabs>
        <w:tab w:val="left" w:pos="1083"/>
        <w:tab w:val="right" w:leader="dot" w:pos="8647"/>
      </w:tabs>
      <w:spacing w:before="0" w:after="160" w:line="256" w:lineRule="auto"/>
      <w:ind w:left="442"/>
      <w:jc w:val="left"/>
    </w:pPr>
    <w:rPr>
      <w:rFonts w:ascii="Arial" w:eastAsiaTheme="minorHAnsi" w:hAnsi="Arial" w:cstheme="minorBidi"/>
      <w:sz w:val="20"/>
      <w:szCs w:val="22"/>
    </w:rPr>
  </w:style>
  <w:style w:type="paragraph" w:styleId="TOC3">
    <w:name w:val="toc 3"/>
    <w:basedOn w:val="Normal"/>
    <w:next w:val="Normal"/>
    <w:autoRedefine/>
    <w:uiPriority w:val="39"/>
    <w:pPr>
      <w:tabs>
        <w:tab w:val="left" w:pos="1320"/>
        <w:tab w:val="right" w:leader="dot" w:pos="8630"/>
      </w:tabs>
      <w:spacing w:before="0" w:after="160" w:line="256" w:lineRule="auto"/>
      <w:ind w:left="1083"/>
      <w:jc w:val="left"/>
    </w:pPr>
    <w:rPr>
      <w:rFonts w:ascii="Arial" w:eastAsiaTheme="minorHAnsi" w:hAnsi="Arial" w:cstheme="minorBidi"/>
      <w:iCs/>
      <w:noProof/>
      <w:sz w:val="20"/>
      <w:szCs w:val="22"/>
    </w:rPr>
  </w:style>
  <w:style w:type="paragraph" w:styleId="TOC4">
    <w:name w:val="toc 4"/>
    <w:basedOn w:val="Normal"/>
    <w:next w:val="Normal"/>
    <w:autoRedefine/>
    <w:semiHidden/>
    <w:pPr>
      <w:spacing w:before="0" w:after="0" w:line="256" w:lineRule="auto"/>
      <w:ind w:left="660"/>
      <w:jc w:val="left"/>
    </w:pPr>
    <w:rPr>
      <w:rFonts w:asciiTheme="minorHAnsi" w:eastAsiaTheme="minorHAnsi" w:hAnsiTheme="minorHAnsi" w:cstheme="minorBidi"/>
      <w:szCs w:val="21"/>
    </w:rPr>
  </w:style>
  <w:style w:type="paragraph" w:styleId="TOC5">
    <w:name w:val="toc 5"/>
    <w:basedOn w:val="Normal"/>
    <w:next w:val="Normal"/>
    <w:autoRedefine/>
    <w:semiHidden/>
    <w:pPr>
      <w:spacing w:before="0" w:after="0" w:line="256" w:lineRule="auto"/>
      <w:ind w:left="880"/>
      <w:jc w:val="left"/>
    </w:pPr>
    <w:rPr>
      <w:rFonts w:asciiTheme="minorHAnsi" w:eastAsiaTheme="minorHAnsi" w:hAnsiTheme="minorHAnsi" w:cstheme="minorBidi"/>
      <w:szCs w:val="21"/>
    </w:rPr>
  </w:style>
  <w:style w:type="paragraph" w:styleId="TOC6">
    <w:name w:val="toc 6"/>
    <w:basedOn w:val="Normal"/>
    <w:next w:val="Normal"/>
    <w:autoRedefine/>
    <w:semiHidden/>
    <w:pPr>
      <w:spacing w:before="0" w:after="0" w:line="256" w:lineRule="auto"/>
      <w:ind w:left="1100"/>
      <w:jc w:val="left"/>
    </w:pPr>
    <w:rPr>
      <w:rFonts w:asciiTheme="minorHAnsi" w:eastAsiaTheme="minorHAnsi" w:hAnsiTheme="minorHAnsi" w:cstheme="minorBidi"/>
      <w:szCs w:val="21"/>
    </w:rPr>
  </w:style>
  <w:style w:type="paragraph" w:styleId="TOC7">
    <w:name w:val="toc 7"/>
    <w:basedOn w:val="Normal"/>
    <w:next w:val="Normal"/>
    <w:autoRedefine/>
    <w:semiHidden/>
    <w:pPr>
      <w:spacing w:before="0" w:after="0" w:line="256" w:lineRule="auto"/>
      <w:ind w:left="1320"/>
      <w:jc w:val="left"/>
    </w:pPr>
    <w:rPr>
      <w:rFonts w:asciiTheme="minorHAnsi" w:eastAsiaTheme="minorHAnsi" w:hAnsiTheme="minorHAnsi" w:cstheme="minorBidi"/>
      <w:szCs w:val="21"/>
    </w:rPr>
  </w:style>
  <w:style w:type="paragraph" w:styleId="TOC8">
    <w:name w:val="toc 8"/>
    <w:basedOn w:val="Normal"/>
    <w:next w:val="Normal"/>
    <w:autoRedefine/>
    <w:semiHidden/>
    <w:pPr>
      <w:spacing w:before="0" w:after="0" w:line="256" w:lineRule="auto"/>
      <w:ind w:left="1540"/>
      <w:jc w:val="left"/>
    </w:pPr>
    <w:rPr>
      <w:rFonts w:asciiTheme="minorHAnsi" w:eastAsiaTheme="minorHAnsi" w:hAnsiTheme="minorHAnsi" w:cstheme="minorBidi"/>
      <w:szCs w:val="21"/>
    </w:rPr>
  </w:style>
  <w:style w:type="paragraph" w:styleId="TOC9">
    <w:name w:val="toc 9"/>
    <w:basedOn w:val="Normal"/>
    <w:next w:val="Normal"/>
    <w:autoRedefine/>
    <w:semiHidden/>
    <w:pPr>
      <w:spacing w:before="0" w:after="0" w:line="256" w:lineRule="auto"/>
      <w:ind w:left="1760"/>
      <w:jc w:val="left"/>
    </w:pPr>
    <w:rPr>
      <w:rFonts w:asciiTheme="minorHAnsi" w:eastAsiaTheme="minorHAnsi" w:hAnsiTheme="minorHAnsi" w:cstheme="minorBidi"/>
      <w:szCs w:val="21"/>
    </w:rPr>
  </w:style>
  <w:style w:type="character" w:styleId="Hyperlink">
    <w:name w:val="Hyperlink"/>
    <w:uiPriority w:val="99"/>
    <w:qFormat/>
    <w:rPr>
      <w:color w:val="0000FF"/>
      <w:u w:val="single"/>
    </w:rPr>
  </w:style>
  <w:style w:type="paragraph" w:customStyle="1" w:styleId="AbstractHeading">
    <w:name w:val="Abstract Heading"/>
    <w:basedOn w:val="Heading1"/>
    <w:next w:val="Normal"/>
    <w:pPr>
      <w:numPr>
        <w:numId w:val="0"/>
      </w:numPr>
    </w:pPr>
  </w:style>
  <w:style w:type="paragraph" w:customStyle="1" w:styleId="Bullet">
    <w:name w:val="Bullet"/>
    <w:basedOn w:val="Normal"/>
    <w:link w:val="BulletChar"/>
    <w:pPr>
      <w:numPr>
        <w:numId w:val="14"/>
      </w:numPr>
    </w:pPr>
    <w:rPr>
      <w:lang w:val="en-GB"/>
    </w:rPr>
  </w:style>
  <w:style w:type="paragraph" w:customStyle="1" w:styleId="HeaderText">
    <w:name w:val="Header Text"/>
    <w:basedOn w:val="Header"/>
    <w:link w:val="HeaderTextChar"/>
    <w:qFormat/>
    <w:rsid w:val="00727BD4"/>
    <w:pPr>
      <w:tabs>
        <w:tab w:val="clear" w:pos="4320"/>
        <w:tab w:val="clear" w:pos="8640"/>
        <w:tab w:val="right" w:pos="8788"/>
      </w:tabs>
    </w:pPr>
    <w:rPr>
      <w:sz w:val="20"/>
      <w:szCs w:val="20"/>
    </w:rPr>
  </w:style>
  <w:style w:type="paragraph" w:customStyle="1" w:styleId="Code">
    <w:name w:val="Code"/>
    <w:basedOn w:val="Normal"/>
    <w:qFormat/>
    <w:rsid w:val="00FC383D"/>
    <w:pPr>
      <w:spacing w:before="0" w:after="0" w:line="256" w:lineRule="auto"/>
      <w:jc w:val="left"/>
    </w:pPr>
    <w:rPr>
      <w:rFonts w:ascii="Courier New" w:eastAsiaTheme="minorHAnsi" w:hAnsi="Courier New" w:cstheme="minorBidi"/>
      <w:sz w:val="20"/>
      <w:szCs w:val="22"/>
      <w:lang w:val="en-GB"/>
    </w:rPr>
  </w:style>
  <w:style w:type="paragraph" w:customStyle="1" w:styleId="Numbered">
    <w:name w:val="Numbered"/>
    <w:basedOn w:val="Bullet"/>
    <w:qFormat/>
    <w:pPr>
      <w:numPr>
        <w:numId w:val="15"/>
      </w:numPr>
    </w:pPr>
  </w:style>
  <w:style w:type="paragraph" w:styleId="BlockText">
    <w:name w:val="Block Text"/>
    <w:basedOn w:val="Normal"/>
    <w:semiHidden/>
    <w:pPr>
      <w:spacing w:before="840" w:after="840"/>
      <w:ind w:left="1077" w:right="1077"/>
      <w:jc w:val="center"/>
    </w:pPr>
  </w:style>
  <w:style w:type="paragraph" w:customStyle="1" w:styleId="Dept">
    <w:name w:val="Dept"/>
    <w:basedOn w:val="Normal"/>
    <w:pPr>
      <w:jc w:val="center"/>
    </w:pPr>
  </w:style>
  <w:style w:type="character" w:customStyle="1" w:styleId="Heading1Char">
    <w:name w:val="Heading 1 Char"/>
    <w:rPr>
      <w:rFonts w:ascii="Arial" w:hAnsi="Arial"/>
      <w:b/>
      <w:bCs/>
      <w:kern w:val="32"/>
      <w:sz w:val="32"/>
      <w:szCs w:val="32"/>
      <w:lang w:val="en-GB" w:eastAsia="en-US" w:bidi="ar-SA"/>
    </w:rPr>
  </w:style>
  <w:style w:type="paragraph" w:styleId="BalloonText">
    <w:name w:val="Balloon Text"/>
    <w:basedOn w:val="Normal"/>
    <w:link w:val="BalloonTextChar"/>
    <w:uiPriority w:val="99"/>
    <w:semiHidden/>
    <w:unhideWhenUsed/>
    <w:rsid w:val="009B12E8"/>
    <w:pPr>
      <w:spacing w:before="0" w:after="0" w:line="256" w:lineRule="auto"/>
      <w:jc w:val="left"/>
    </w:pPr>
    <w:rPr>
      <w:rFonts w:ascii="Tahoma" w:eastAsiaTheme="minorHAnsi" w:hAnsi="Tahoma" w:cs="Tahoma"/>
      <w:sz w:val="16"/>
      <w:szCs w:val="16"/>
    </w:rPr>
  </w:style>
  <w:style w:type="character" w:customStyle="1" w:styleId="BalloonTextChar">
    <w:name w:val="Balloon Text Char"/>
    <w:link w:val="BalloonText"/>
    <w:uiPriority w:val="99"/>
    <w:semiHidden/>
    <w:rsid w:val="009B12E8"/>
    <w:rPr>
      <w:rFonts w:ascii="Tahoma" w:eastAsiaTheme="minorHAnsi" w:hAnsi="Tahoma" w:cs="Tahoma"/>
      <w:sz w:val="16"/>
      <w:szCs w:val="16"/>
      <w:lang w:val="en-IE" w:eastAsia="en-US"/>
    </w:rPr>
  </w:style>
  <w:style w:type="paragraph" w:customStyle="1" w:styleId="UnnumberedHeading1">
    <w:name w:val="Unnumbered Heading 1"/>
    <w:basedOn w:val="Normal"/>
    <w:link w:val="UnnumberedHeading1Char"/>
    <w:qFormat/>
    <w:rsid w:val="00D65BFB"/>
    <w:pPr>
      <w:pageBreakBefore/>
      <w:spacing w:before="0" w:after="160" w:line="256" w:lineRule="auto"/>
      <w:jc w:val="left"/>
      <w:outlineLvl w:val="0"/>
    </w:pPr>
    <w:rPr>
      <w:rFonts w:ascii="Calibri" w:eastAsiaTheme="minorHAnsi" w:hAnsi="Calibri" w:cstheme="minorBidi"/>
      <w:b/>
      <w:sz w:val="44"/>
      <w:szCs w:val="22"/>
    </w:rPr>
  </w:style>
  <w:style w:type="paragraph" w:customStyle="1" w:styleId="Figure">
    <w:name w:val="Figure"/>
    <w:basedOn w:val="Normal"/>
    <w:link w:val="FigureChar"/>
    <w:qFormat/>
    <w:rsid w:val="000E2E1D"/>
    <w:pPr>
      <w:numPr>
        <w:numId w:val="17"/>
      </w:numPr>
      <w:spacing w:after="360"/>
      <w:jc w:val="center"/>
    </w:pPr>
    <w:rPr>
      <w:i/>
      <w:iCs/>
      <w:lang w:val="en-GB"/>
    </w:rPr>
  </w:style>
  <w:style w:type="character" w:customStyle="1" w:styleId="UnnumberedHeading1Char">
    <w:name w:val="Unnumbered Heading 1 Char"/>
    <w:link w:val="UnnumberedHeading1"/>
    <w:rsid w:val="00D65BFB"/>
    <w:rPr>
      <w:rFonts w:ascii="Calibri" w:eastAsiaTheme="minorHAnsi" w:hAnsi="Calibri" w:cstheme="minorBidi"/>
      <w:b/>
      <w:sz w:val="44"/>
      <w:szCs w:val="22"/>
      <w:lang w:val="en-IE" w:eastAsia="en-US"/>
    </w:rPr>
  </w:style>
  <w:style w:type="paragraph" w:customStyle="1" w:styleId="BulletedList">
    <w:name w:val="Bulleted List"/>
    <w:basedOn w:val="Bullet"/>
    <w:link w:val="BulletedListChar"/>
    <w:qFormat/>
    <w:rsid w:val="00361CAB"/>
    <w:rPr>
      <w:bCs/>
    </w:rPr>
  </w:style>
  <w:style w:type="character" w:styleId="Strong">
    <w:name w:val="Strong"/>
    <w:basedOn w:val="DefaultParagraphFont"/>
    <w:uiPriority w:val="22"/>
    <w:qFormat/>
    <w:rsid w:val="009821A5"/>
    <w:rPr>
      <w:b/>
      <w:bCs/>
    </w:rPr>
  </w:style>
  <w:style w:type="character" w:customStyle="1" w:styleId="FigureChar">
    <w:name w:val="Figure Char"/>
    <w:link w:val="Figure"/>
    <w:rsid w:val="000E2E1D"/>
    <w:rPr>
      <w:i/>
      <w:iCs/>
      <w:sz w:val="22"/>
      <w:szCs w:val="24"/>
      <w:lang w:eastAsia="en-US"/>
    </w:rPr>
  </w:style>
  <w:style w:type="character" w:customStyle="1" w:styleId="HeaderChar">
    <w:name w:val="Header Char"/>
    <w:link w:val="Header"/>
    <w:semiHidden/>
    <w:rsid w:val="00727BD4"/>
    <w:rPr>
      <w:rFonts w:asciiTheme="minorHAnsi" w:eastAsiaTheme="minorHAnsi" w:hAnsiTheme="minorHAnsi" w:cstheme="minorBidi"/>
      <w:sz w:val="18"/>
      <w:szCs w:val="22"/>
      <w:lang w:val="en-IE" w:eastAsia="en-US"/>
    </w:rPr>
  </w:style>
  <w:style w:type="character" w:customStyle="1" w:styleId="BulletChar">
    <w:name w:val="Bullet Char"/>
    <w:link w:val="Bullet"/>
    <w:rsid w:val="00361CAB"/>
    <w:rPr>
      <w:sz w:val="22"/>
      <w:szCs w:val="24"/>
      <w:lang w:eastAsia="en-US"/>
    </w:rPr>
  </w:style>
  <w:style w:type="character" w:customStyle="1" w:styleId="BulletedListChar">
    <w:name w:val="Bulleted List Char"/>
    <w:link w:val="BulletedList"/>
    <w:rsid w:val="00361CAB"/>
    <w:rPr>
      <w:bCs/>
      <w:sz w:val="22"/>
      <w:szCs w:val="24"/>
      <w:lang w:eastAsia="en-US"/>
    </w:rPr>
  </w:style>
  <w:style w:type="character" w:customStyle="1" w:styleId="HeaderTextChar">
    <w:name w:val="Header Text Char"/>
    <w:basedOn w:val="HeaderChar"/>
    <w:link w:val="HeaderText"/>
    <w:rsid w:val="00727BD4"/>
    <w:rPr>
      <w:rFonts w:asciiTheme="minorHAnsi" w:eastAsiaTheme="minorHAnsi" w:hAnsiTheme="minorHAnsi" w:cstheme="minorBidi"/>
      <w:sz w:val="18"/>
      <w:szCs w:val="22"/>
      <w:lang w:val="en-IE" w:eastAsia="en-US"/>
    </w:rPr>
  </w:style>
  <w:style w:type="character" w:customStyle="1" w:styleId="Heading4Char">
    <w:name w:val="Heading 4 Char"/>
    <w:basedOn w:val="DefaultParagraphFont"/>
    <w:link w:val="Heading4"/>
    <w:uiPriority w:val="9"/>
    <w:rsid w:val="006032CD"/>
    <w:rPr>
      <w:rFonts w:asciiTheme="minorHAnsi" w:hAnsiTheme="minorHAnsi" w:cstheme="minorHAnsi"/>
      <w:b/>
      <w:bCs/>
      <w:sz w:val="28"/>
      <w:szCs w:val="28"/>
      <w:lang w:eastAsia="en-US"/>
    </w:rPr>
  </w:style>
  <w:style w:type="paragraph" w:styleId="ListParagraph">
    <w:name w:val="List Paragraph"/>
    <w:basedOn w:val="Normal"/>
    <w:uiPriority w:val="34"/>
    <w:qFormat/>
    <w:rsid w:val="009C13C9"/>
    <w:pPr>
      <w:spacing w:before="0" w:after="160" w:line="256" w:lineRule="auto"/>
      <w:ind w:left="720"/>
      <w:contextualSpacing/>
      <w:jc w:val="left"/>
    </w:pPr>
    <w:rPr>
      <w:rFonts w:asciiTheme="minorHAnsi" w:eastAsiaTheme="minorHAnsi" w:hAnsiTheme="minorHAnsi" w:cstheme="minorBidi"/>
      <w:szCs w:val="22"/>
    </w:rPr>
  </w:style>
  <w:style w:type="paragraph" w:styleId="Revision">
    <w:name w:val="Revision"/>
    <w:hidden/>
    <w:uiPriority w:val="99"/>
    <w:semiHidden/>
    <w:rsid w:val="00E9271E"/>
    <w:rPr>
      <w:rFonts w:asciiTheme="minorHAnsi" w:eastAsiaTheme="minorHAnsi" w:hAnsiTheme="minorHAnsi" w:cstheme="minorBidi"/>
      <w:sz w:val="22"/>
      <w:szCs w:val="22"/>
      <w:lang w:val="en-IE" w:eastAsia="en-US"/>
    </w:rPr>
  </w:style>
  <w:style w:type="paragraph" w:customStyle="1" w:styleId="ProjectSpecHeadings">
    <w:name w:val="Project Spec Headings"/>
    <w:basedOn w:val="Heading4"/>
    <w:link w:val="ProjectSpecHeadingsChar"/>
    <w:qFormat/>
    <w:rsid w:val="00BF60F2"/>
    <w:rPr>
      <w:rFonts w:ascii="Trebuchet MS" w:hAnsi="Trebuchet MS"/>
      <w:color w:val="333333"/>
      <w:sz w:val="26"/>
      <w:szCs w:val="26"/>
    </w:rPr>
  </w:style>
  <w:style w:type="character" w:customStyle="1" w:styleId="ProjectSpecHeadingsChar">
    <w:name w:val="Project Spec Headings Char"/>
    <w:basedOn w:val="Heading4Char"/>
    <w:link w:val="ProjectSpecHeadings"/>
    <w:rsid w:val="00BF60F2"/>
    <w:rPr>
      <w:rFonts w:ascii="Trebuchet MS" w:hAnsi="Trebuchet MS" w:cstheme="minorHAnsi"/>
      <w:b/>
      <w:bCs/>
      <w:color w:val="333333"/>
      <w:sz w:val="26"/>
      <w:szCs w:val="26"/>
      <w:lang w:val="en-IE" w:eastAsia="en-US"/>
    </w:rPr>
  </w:style>
  <w:style w:type="paragraph" w:customStyle="1" w:styleId="EndNoteBibliographyTitle">
    <w:name w:val="EndNote Bibliography Title"/>
    <w:basedOn w:val="Normal"/>
    <w:link w:val="EndNoteBibliographyTitleChar"/>
    <w:rsid w:val="001E0C77"/>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1E0C77"/>
    <w:rPr>
      <w:noProof/>
      <w:sz w:val="22"/>
      <w:szCs w:val="24"/>
      <w:lang w:val="en-US" w:eastAsia="en-US"/>
    </w:rPr>
  </w:style>
  <w:style w:type="paragraph" w:customStyle="1" w:styleId="EndNoteBibliography">
    <w:name w:val="EndNote Bibliography"/>
    <w:basedOn w:val="Normal"/>
    <w:link w:val="EndNoteBibliographyChar"/>
    <w:rsid w:val="001E0C77"/>
    <w:rPr>
      <w:noProof/>
      <w:lang w:val="en-US"/>
    </w:rPr>
  </w:style>
  <w:style w:type="character" w:customStyle="1" w:styleId="EndNoteBibliographyChar">
    <w:name w:val="EndNote Bibliography Char"/>
    <w:basedOn w:val="DefaultParagraphFont"/>
    <w:link w:val="EndNoteBibliography"/>
    <w:rsid w:val="001E0C77"/>
    <w:rPr>
      <w:noProof/>
      <w:sz w:val="22"/>
      <w:szCs w:val="24"/>
      <w:lang w:val="en-US" w:eastAsia="en-US"/>
    </w:rPr>
  </w:style>
  <w:style w:type="character" w:customStyle="1" w:styleId="UnresolvedMention1">
    <w:name w:val="Unresolved Mention1"/>
    <w:basedOn w:val="DefaultParagraphFont"/>
    <w:uiPriority w:val="99"/>
    <w:semiHidden/>
    <w:unhideWhenUsed/>
    <w:rsid w:val="001E0C77"/>
    <w:rPr>
      <w:color w:val="605E5C"/>
      <w:shd w:val="clear" w:color="auto" w:fill="E1DFDD"/>
    </w:rPr>
  </w:style>
  <w:style w:type="paragraph" w:customStyle="1" w:styleId="SubHeading4">
    <w:name w:val="SubHeading 4"/>
    <w:basedOn w:val="Heading5"/>
    <w:link w:val="SubHeading4Char"/>
    <w:qFormat/>
    <w:rsid w:val="006032CD"/>
    <w:pPr>
      <w:numPr>
        <w:ilvl w:val="0"/>
        <w:numId w:val="0"/>
      </w:numPr>
      <w:ind w:left="1008" w:hanging="1008"/>
    </w:pPr>
    <w:rPr>
      <w:rFonts w:asciiTheme="majorHAnsi" w:hAnsiTheme="majorHAnsi" w:cstheme="majorHAnsi"/>
    </w:rPr>
  </w:style>
  <w:style w:type="character" w:customStyle="1" w:styleId="Heading5Char">
    <w:name w:val="Heading 5 Char"/>
    <w:basedOn w:val="DefaultParagraphFont"/>
    <w:link w:val="Heading5"/>
    <w:rsid w:val="006032CD"/>
    <w:rPr>
      <w:b/>
      <w:bCs/>
      <w:i/>
      <w:iCs/>
      <w:sz w:val="26"/>
      <w:szCs w:val="26"/>
      <w:lang w:val="en-IE" w:eastAsia="en-US"/>
    </w:rPr>
  </w:style>
  <w:style w:type="character" w:customStyle="1" w:styleId="SubHeading4Char">
    <w:name w:val="SubHeading 4 Char"/>
    <w:basedOn w:val="Heading5Char"/>
    <w:link w:val="SubHeading4"/>
    <w:rsid w:val="006032CD"/>
    <w:rPr>
      <w:rFonts w:asciiTheme="majorHAnsi" w:hAnsiTheme="majorHAnsi" w:cstheme="majorHAnsi"/>
      <w:b/>
      <w:bCs/>
      <w:i/>
      <w:iCs/>
      <w:sz w:val="26"/>
      <w:szCs w:val="26"/>
      <w:lang w:val="en-IE" w:eastAsia="en-US"/>
    </w:rPr>
  </w:style>
  <w:style w:type="character" w:customStyle="1" w:styleId="Heading2Char">
    <w:name w:val="Heading 2 Char"/>
    <w:basedOn w:val="DefaultParagraphFont"/>
    <w:link w:val="Heading2"/>
    <w:rsid w:val="00E369BF"/>
    <w:rPr>
      <w:rFonts w:ascii="Calibri" w:eastAsiaTheme="minorHAnsi" w:hAnsi="Calibri" w:cstheme="minorBidi"/>
      <w:b/>
      <w:bCs/>
      <w:kern w:val="32"/>
      <w:sz w:val="40"/>
      <w:szCs w:val="32"/>
      <w:lang w:eastAsia="en-US"/>
    </w:rPr>
  </w:style>
  <w:style w:type="table" w:styleId="TableGrid">
    <w:name w:val="Table Grid"/>
    <w:basedOn w:val="TableNormal"/>
    <w:uiPriority w:val="59"/>
    <w:rsid w:val="005779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A4C63"/>
    <w:rPr>
      <w:sz w:val="16"/>
      <w:szCs w:val="16"/>
    </w:rPr>
  </w:style>
  <w:style w:type="paragraph" w:styleId="CommentText">
    <w:name w:val="annotation text"/>
    <w:basedOn w:val="Normal"/>
    <w:link w:val="CommentTextChar"/>
    <w:uiPriority w:val="99"/>
    <w:unhideWhenUsed/>
    <w:rsid w:val="00CA4C63"/>
    <w:rPr>
      <w:sz w:val="20"/>
      <w:szCs w:val="20"/>
    </w:rPr>
  </w:style>
  <w:style w:type="character" w:customStyle="1" w:styleId="CommentTextChar">
    <w:name w:val="Comment Text Char"/>
    <w:basedOn w:val="DefaultParagraphFont"/>
    <w:link w:val="CommentText"/>
    <w:uiPriority w:val="99"/>
    <w:rsid w:val="00CA4C63"/>
    <w:rPr>
      <w:lang w:val="en-IE" w:eastAsia="en-US"/>
    </w:rPr>
  </w:style>
  <w:style w:type="paragraph" w:styleId="CommentSubject">
    <w:name w:val="annotation subject"/>
    <w:basedOn w:val="CommentText"/>
    <w:next w:val="CommentText"/>
    <w:link w:val="CommentSubjectChar"/>
    <w:uiPriority w:val="99"/>
    <w:semiHidden/>
    <w:unhideWhenUsed/>
    <w:rsid w:val="00CA4C63"/>
    <w:rPr>
      <w:b/>
      <w:bCs/>
    </w:rPr>
  </w:style>
  <w:style w:type="character" w:customStyle="1" w:styleId="CommentSubjectChar">
    <w:name w:val="Comment Subject Char"/>
    <w:basedOn w:val="CommentTextChar"/>
    <w:link w:val="CommentSubject"/>
    <w:uiPriority w:val="99"/>
    <w:semiHidden/>
    <w:rsid w:val="00CA4C63"/>
    <w:rPr>
      <w:b/>
      <w:bCs/>
      <w:lang w:val="en-IE" w:eastAsia="en-US"/>
    </w:rPr>
  </w:style>
  <w:style w:type="character" w:styleId="Emphasis">
    <w:name w:val="Emphasis"/>
    <w:basedOn w:val="DefaultParagraphFont"/>
    <w:uiPriority w:val="20"/>
    <w:qFormat/>
    <w:rsid w:val="004E00D4"/>
    <w:rPr>
      <w:i/>
      <w:iCs/>
    </w:rPr>
  </w:style>
  <w:style w:type="character" w:styleId="UnresolvedMention">
    <w:name w:val="Unresolved Mention"/>
    <w:basedOn w:val="DefaultParagraphFont"/>
    <w:uiPriority w:val="99"/>
    <w:semiHidden/>
    <w:unhideWhenUsed/>
    <w:rsid w:val="009347A8"/>
    <w:rPr>
      <w:color w:val="605E5C"/>
      <w:shd w:val="clear" w:color="auto" w:fill="E1DFDD"/>
    </w:rPr>
  </w:style>
  <w:style w:type="paragraph" w:styleId="NormalWeb">
    <w:name w:val="Normal (Web)"/>
    <w:basedOn w:val="Normal"/>
    <w:uiPriority w:val="99"/>
    <w:semiHidden/>
    <w:unhideWhenUsed/>
    <w:rsid w:val="009347A8"/>
    <w:pPr>
      <w:spacing w:before="100" w:beforeAutospacing="1" w:after="100" w:afterAutospacing="1"/>
      <w:jc w:val="left"/>
    </w:pPr>
    <w:rPr>
      <w:sz w:val="24"/>
      <w:lang w:val="en-GB" w:eastAsia="en-GB"/>
    </w:rPr>
  </w:style>
  <w:style w:type="table" w:styleId="PlainTable5">
    <w:name w:val="Plain Table 5"/>
    <w:basedOn w:val="TableNormal"/>
    <w:uiPriority w:val="45"/>
    <w:rsid w:val="002335F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2335FD"/>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315594">
      <w:bodyDiv w:val="1"/>
      <w:marLeft w:val="0"/>
      <w:marRight w:val="0"/>
      <w:marTop w:val="0"/>
      <w:marBottom w:val="0"/>
      <w:divBdr>
        <w:top w:val="none" w:sz="0" w:space="0" w:color="auto"/>
        <w:left w:val="none" w:sz="0" w:space="0" w:color="auto"/>
        <w:bottom w:val="none" w:sz="0" w:space="0" w:color="auto"/>
        <w:right w:val="none" w:sz="0" w:space="0" w:color="auto"/>
      </w:divBdr>
    </w:div>
    <w:div w:id="643461595">
      <w:bodyDiv w:val="1"/>
      <w:marLeft w:val="0"/>
      <w:marRight w:val="0"/>
      <w:marTop w:val="0"/>
      <w:marBottom w:val="0"/>
      <w:divBdr>
        <w:top w:val="none" w:sz="0" w:space="0" w:color="auto"/>
        <w:left w:val="none" w:sz="0" w:space="0" w:color="auto"/>
        <w:bottom w:val="none" w:sz="0" w:space="0" w:color="auto"/>
        <w:right w:val="none" w:sz="0" w:space="0" w:color="auto"/>
      </w:divBdr>
    </w:div>
    <w:div w:id="794325350">
      <w:bodyDiv w:val="1"/>
      <w:marLeft w:val="0"/>
      <w:marRight w:val="0"/>
      <w:marTop w:val="0"/>
      <w:marBottom w:val="0"/>
      <w:divBdr>
        <w:top w:val="none" w:sz="0" w:space="0" w:color="auto"/>
        <w:left w:val="none" w:sz="0" w:space="0" w:color="auto"/>
        <w:bottom w:val="none" w:sz="0" w:space="0" w:color="auto"/>
        <w:right w:val="none" w:sz="0" w:space="0" w:color="auto"/>
      </w:divBdr>
      <w:divsChild>
        <w:div w:id="374890371">
          <w:marLeft w:val="0"/>
          <w:marRight w:val="0"/>
          <w:marTop w:val="0"/>
          <w:marBottom w:val="0"/>
          <w:divBdr>
            <w:top w:val="none" w:sz="0" w:space="0" w:color="auto"/>
            <w:left w:val="none" w:sz="0" w:space="0" w:color="auto"/>
            <w:bottom w:val="none" w:sz="0" w:space="0" w:color="auto"/>
            <w:right w:val="none" w:sz="0" w:space="0" w:color="auto"/>
          </w:divBdr>
        </w:div>
        <w:div w:id="777221107">
          <w:marLeft w:val="0"/>
          <w:marRight w:val="0"/>
          <w:marTop w:val="0"/>
          <w:marBottom w:val="0"/>
          <w:divBdr>
            <w:top w:val="none" w:sz="0" w:space="0" w:color="auto"/>
            <w:left w:val="none" w:sz="0" w:space="0" w:color="auto"/>
            <w:bottom w:val="none" w:sz="0" w:space="0" w:color="auto"/>
            <w:right w:val="none" w:sz="0" w:space="0" w:color="auto"/>
          </w:divBdr>
        </w:div>
        <w:div w:id="1429886032">
          <w:marLeft w:val="0"/>
          <w:marRight w:val="0"/>
          <w:marTop w:val="0"/>
          <w:marBottom w:val="0"/>
          <w:divBdr>
            <w:top w:val="none" w:sz="0" w:space="0" w:color="auto"/>
            <w:left w:val="none" w:sz="0" w:space="0" w:color="auto"/>
            <w:bottom w:val="none" w:sz="0" w:space="0" w:color="auto"/>
            <w:right w:val="none" w:sz="0" w:space="0" w:color="auto"/>
          </w:divBdr>
        </w:div>
      </w:divsChild>
    </w:div>
    <w:div w:id="874468780">
      <w:bodyDiv w:val="1"/>
      <w:marLeft w:val="0"/>
      <w:marRight w:val="0"/>
      <w:marTop w:val="0"/>
      <w:marBottom w:val="0"/>
      <w:divBdr>
        <w:top w:val="none" w:sz="0" w:space="0" w:color="auto"/>
        <w:left w:val="none" w:sz="0" w:space="0" w:color="auto"/>
        <w:bottom w:val="none" w:sz="0" w:space="0" w:color="auto"/>
        <w:right w:val="none" w:sz="0" w:space="0" w:color="auto"/>
      </w:divBdr>
      <w:divsChild>
        <w:div w:id="217977644">
          <w:marLeft w:val="0"/>
          <w:marRight w:val="0"/>
          <w:marTop w:val="0"/>
          <w:marBottom w:val="0"/>
          <w:divBdr>
            <w:top w:val="none" w:sz="0" w:space="0" w:color="auto"/>
            <w:left w:val="none" w:sz="0" w:space="0" w:color="auto"/>
            <w:bottom w:val="none" w:sz="0" w:space="0" w:color="auto"/>
            <w:right w:val="none" w:sz="0" w:space="0" w:color="auto"/>
          </w:divBdr>
        </w:div>
        <w:div w:id="1137843023">
          <w:marLeft w:val="0"/>
          <w:marRight w:val="0"/>
          <w:marTop w:val="0"/>
          <w:marBottom w:val="0"/>
          <w:divBdr>
            <w:top w:val="none" w:sz="0" w:space="0" w:color="auto"/>
            <w:left w:val="none" w:sz="0" w:space="0" w:color="auto"/>
            <w:bottom w:val="none" w:sz="0" w:space="0" w:color="auto"/>
            <w:right w:val="none" w:sz="0" w:space="0" w:color="auto"/>
          </w:divBdr>
        </w:div>
        <w:div w:id="1837843644">
          <w:marLeft w:val="0"/>
          <w:marRight w:val="0"/>
          <w:marTop w:val="0"/>
          <w:marBottom w:val="0"/>
          <w:divBdr>
            <w:top w:val="none" w:sz="0" w:space="0" w:color="auto"/>
            <w:left w:val="none" w:sz="0" w:space="0" w:color="auto"/>
            <w:bottom w:val="none" w:sz="0" w:space="0" w:color="auto"/>
            <w:right w:val="none" w:sz="0" w:space="0" w:color="auto"/>
          </w:divBdr>
        </w:div>
      </w:divsChild>
    </w:div>
    <w:div w:id="970094136">
      <w:bodyDiv w:val="1"/>
      <w:marLeft w:val="0"/>
      <w:marRight w:val="0"/>
      <w:marTop w:val="0"/>
      <w:marBottom w:val="0"/>
      <w:divBdr>
        <w:top w:val="none" w:sz="0" w:space="0" w:color="auto"/>
        <w:left w:val="none" w:sz="0" w:space="0" w:color="auto"/>
        <w:bottom w:val="none" w:sz="0" w:space="0" w:color="auto"/>
        <w:right w:val="none" w:sz="0" w:space="0" w:color="auto"/>
      </w:divBdr>
    </w:div>
    <w:div w:id="1155605364">
      <w:bodyDiv w:val="1"/>
      <w:marLeft w:val="0"/>
      <w:marRight w:val="0"/>
      <w:marTop w:val="0"/>
      <w:marBottom w:val="0"/>
      <w:divBdr>
        <w:top w:val="none" w:sz="0" w:space="0" w:color="auto"/>
        <w:left w:val="none" w:sz="0" w:space="0" w:color="auto"/>
        <w:bottom w:val="none" w:sz="0" w:space="0" w:color="auto"/>
        <w:right w:val="none" w:sz="0" w:space="0" w:color="auto"/>
      </w:divBdr>
    </w:div>
    <w:div w:id="1239100788">
      <w:bodyDiv w:val="1"/>
      <w:marLeft w:val="0"/>
      <w:marRight w:val="0"/>
      <w:marTop w:val="0"/>
      <w:marBottom w:val="0"/>
      <w:divBdr>
        <w:top w:val="none" w:sz="0" w:space="0" w:color="auto"/>
        <w:left w:val="none" w:sz="0" w:space="0" w:color="auto"/>
        <w:bottom w:val="none" w:sz="0" w:space="0" w:color="auto"/>
        <w:right w:val="none" w:sz="0" w:space="0" w:color="auto"/>
      </w:divBdr>
    </w:div>
    <w:div w:id="1580097208">
      <w:bodyDiv w:val="1"/>
      <w:marLeft w:val="0"/>
      <w:marRight w:val="0"/>
      <w:marTop w:val="0"/>
      <w:marBottom w:val="0"/>
      <w:divBdr>
        <w:top w:val="none" w:sz="0" w:space="0" w:color="auto"/>
        <w:left w:val="none" w:sz="0" w:space="0" w:color="auto"/>
        <w:bottom w:val="none" w:sz="0" w:space="0" w:color="auto"/>
        <w:right w:val="none" w:sz="0" w:space="0" w:color="auto"/>
      </w:divBdr>
    </w:div>
    <w:div w:id="1583487378">
      <w:bodyDiv w:val="1"/>
      <w:marLeft w:val="0"/>
      <w:marRight w:val="0"/>
      <w:marTop w:val="0"/>
      <w:marBottom w:val="0"/>
      <w:divBdr>
        <w:top w:val="none" w:sz="0" w:space="0" w:color="auto"/>
        <w:left w:val="none" w:sz="0" w:space="0" w:color="auto"/>
        <w:bottom w:val="none" w:sz="0" w:space="0" w:color="auto"/>
        <w:right w:val="none" w:sz="0" w:space="0" w:color="auto"/>
      </w:divBdr>
      <w:divsChild>
        <w:div w:id="434251521">
          <w:marLeft w:val="0"/>
          <w:marRight w:val="0"/>
          <w:marTop w:val="0"/>
          <w:marBottom w:val="0"/>
          <w:divBdr>
            <w:top w:val="none" w:sz="0" w:space="0" w:color="auto"/>
            <w:left w:val="none" w:sz="0" w:space="0" w:color="auto"/>
            <w:bottom w:val="none" w:sz="0" w:space="0" w:color="auto"/>
            <w:right w:val="none" w:sz="0" w:space="0" w:color="auto"/>
          </w:divBdr>
        </w:div>
        <w:div w:id="670910266">
          <w:marLeft w:val="0"/>
          <w:marRight w:val="0"/>
          <w:marTop w:val="0"/>
          <w:marBottom w:val="0"/>
          <w:divBdr>
            <w:top w:val="none" w:sz="0" w:space="0" w:color="auto"/>
            <w:left w:val="none" w:sz="0" w:space="0" w:color="auto"/>
            <w:bottom w:val="none" w:sz="0" w:space="0" w:color="auto"/>
            <w:right w:val="none" w:sz="0" w:space="0" w:color="auto"/>
          </w:divBdr>
        </w:div>
        <w:div w:id="921060331">
          <w:marLeft w:val="0"/>
          <w:marRight w:val="0"/>
          <w:marTop w:val="0"/>
          <w:marBottom w:val="0"/>
          <w:divBdr>
            <w:top w:val="none" w:sz="0" w:space="0" w:color="auto"/>
            <w:left w:val="none" w:sz="0" w:space="0" w:color="auto"/>
            <w:bottom w:val="none" w:sz="0" w:space="0" w:color="auto"/>
            <w:right w:val="none" w:sz="0" w:space="0" w:color="auto"/>
          </w:divBdr>
        </w:div>
      </w:divsChild>
    </w:div>
    <w:div w:id="1731882464">
      <w:bodyDiv w:val="1"/>
      <w:marLeft w:val="0"/>
      <w:marRight w:val="0"/>
      <w:marTop w:val="0"/>
      <w:marBottom w:val="0"/>
      <w:divBdr>
        <w:top w:val="none" w:sz="0" w:space="0" w:color="auto"/>
        <w:left w:val="none" w:sz="0" w:space="0" w:color="auto"/>
        <w:bottom w:val="none" w:sz="0" w:space="0" w:color="auto"/>
        <w:right w:val="none" w:sz="0" w:space="0" w:color="auto"/>
      </w:divBdr>
    </w:div>
    <w:div w:id="1753744884">
      <w:bodyDiv w:val="1"/>
      <w:marLeft w:val="0"/>
      <w:marRight w:val="0"/>
      <w:marTop w:val="0"/>
      <w:marBottom w:val="0"/>
      <w:divBdr>
        <w:top w:val="none" w:sz="0" w:space="0" w:color="auto"/>
        <w:left w:val="none" w:sz="0" w:space="0" w:color="auto"/>
        <w:bottom w:val="none" w:sz="0" w:space="0" w:color="auto"/>
        <w:right w:val="none" w:sz="0" w:space="0" w:color="auto"/>
      </w:divBdr>
    </w:div>
    <w:div w:id="2141721832">
      <w:bodyDiv w:val="1"/>
      <w:marLeft w:val="0"/>
      <w:marRight w:val="0"/>
      <w:marTop w:val="0"/>
      <w:marBottom w:val="0"/>
      <w:divBdr>
        <w:top w:val="none" w:sz="0" w:space="0" w:color="auto"/>
        <w:left w:val="none" w:sz="0" w:space="0" w:color="auto"/>
        <w:bottom w:val="none" w:sz="0" w:space="0" w:color="auto"/>
        <w:right w:val="none" w:sz="0" w:space="0" w:color="auto"/>
      </w:divBdr>
    </w:div>
    <w:div w:id="2143420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apache.org/licenses/LICENSE-2.0" TargetMode="External"/><Relationship Id="rId26" Type="http://schemas.openxmlformats.org/officeDocument/2006/relationships/hyperlink" Target="https://www.digitaltrends.com/mobile/the-ultimate-android-malware-guide-what-it-does-where-it-came-from-and-how-to-protect-your-phone-or-tablet/" TargetMode="External"/><Relationship Id="rId39" Type="http://schemas.openxmlformats.org/officeDocument/2006/relationships/fontTable" Target="fontTable.xml"/><Relationship Id="rId21" Type="http://schemas.openxmlformats.org/officeDocument/2006/relationships/hyperlink" Target="https://m3.material.io/" TargetMode="External"/><Relationship Id="rId34" Type="http://schemas.openxmlformats.org/officeDocument/2006/relationships/hyperlink" Target="https://source.android.com/docs/security/features/encryption/full-disk" TargetMode="Externa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github.com/anggrayudi/android-hidden-api" TargetMode="External"/><Relationship Id="rId25" Type="http://schemas.openxmlformats.org/officeDocument/2006/relationships/hyperlink" Target="https://developer.android.com/training/permissions/declaring#:~:text=obvious%20to%20them.-,Add%20declaration%20to%20app%20manifest,has%20this%20line%20in%20AndroidManifest" TargetMode="External"/><Relationship Id="rId33" Type="http://schemas.openxmlformats.org/officeDocument/2006/relationships/hyperlink" Target="https://source.android.com/docs/security/features/encryption/file-based" TargetMode="External"/><Relationship Id="rId38" Type="http://schemas.openxmlformats.org/officeDocument/2006/relationships/hyperlink" Target="https://techterms.com/definition/virus"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computerhope.com/jargon/l/lockscreen.htm" TargetMode="External"/><Relationship Id="rId29" Type="http://schemas.openxmlformats.org/officeDocument/2006/relationships/hyperlink" Target="https://www.androidcentral.com/what-open-source-android-z"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yperlink" Target="https://developer.android.com/studio/build" TargetMode="External"/><Relationship Id="rId32" Type="http://schemas.openxmlformats.org/officeDocument/2006/relationships/hyperlink" Target="https://stackoverflow.com/questions/36261909/how-to-make-app-lock-app-in-android" TargetMode="External"/><Relationship Id="rId37" Type="http://schemas.openxmlformats.org/officeDocument/2006/relationships/hyperlink" Target="http://www.xmlpull.org/"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eveloper.android.com/studio/features" TargetMode="External"/><Relationship Id="rId28" Type="http://schemas.openxmlformats.org/officeDocument/2006/relationships/hyperlink" Target="https://www.gnu.org/philosophy/free-sw.en.html" TargetMode="External"/><Relationship Id="rId36" Type="http://schemas.openxmlformats.org/officeDocument/2006/relationships/hyperlink" Target="https://gs.statcounter.com/os-market-share/mobile/worldwide" TargetMode="External"/><Relationship Id="rId10" Type="http://schemas.openxmlformats.org/officeDocument/2006/relationships/header" Target="header2.xml"/><Relationship Id="rId19" Type="http://schemas.openxmlformats.org/officeDocument/2006/relationships/hyperlink" Target="https://sourcecodecontrol.co/ethics-of-open-source-licensing/" TargetMode="External"/><Relationship Id="rId31" Type="http://schemas.openxmlformats.org/officeDocument/2006/relationships/hyperlink" Target="https://github.com/projectmatris/antimalwareapp#readme"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s://developer.android.com/reference/android/app/usage/UsageStatsManager" TargetMode="External"/><Relationship Id="rId27" Type="http://schemas.openxmlformats.org/officeDocument/2006/relationships/hyperlink" Target="https://www.gnu.org/licenses/gpl-3.0.html" TargetMode="External"/><Relationship Id="rId30" Type="http://schemas.openxmlformats.org/officeDocument/2006/relationships/hyperlink" Target="https://opensource.org/osd/" TargetMode="External"/><Relationship Id="rId35" Type="http://schemas.openxmlformats.org/officeDocument/2006/relationships/hyperlink" Target="https://www.gnu.org/philosophy/why-free.html" TargetMode="Externa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8F7147-E66D-4883-A42D-7420DDA94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5</TotalTime>
  <Pages>37</Pages>
  <Words>19184</Words>
  <Characters>109352</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Final Year Report Template</vt:lpstr>
    </vt:vector>
  </TitlesOfParts>
  <Company>Royal Holloway, University of London</Company>
  <LinksUpToDate>false</LinksUpToDate>
  <CharactersWithSpaces>1282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 Year Report Template</dc:title>
  <dc:subject/>
  <dc:creator>Bedo Mohamed</dc:creator>
  <cp:keywords/>
  <dc:description/>
  <cp:lastModifiedBy>Mohamed Hassan Abdou M Soliman, Abd (2020)</cp:lastModifiedBy>
  <cp:revision>43</cp:revision>
  <cp:lastPrinted>2022-11-30T07:58:00Z</cp:lastPrinted>
  <dcterms:created xsi:type="dcterms:W3CDTF">2023-03-16T05:32:00Z</dcterms:created>
  <dcterms:modified xsi:type="dcterms:W3CDTF">2023-03-16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b2e09ec66a255881ab9ee21a31157da4cf538545080b723eb543d606211bc27</vt:lpwstr>
  </property>
</Properties>
</file>